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6C06" w:rsidRPr="00B2659E" w:rsidRDefault="00E36C06" w:rsidP="00B2659E">
      <w:pPr>
        <w:suppressLineNumbers/>
        <w:adjustRightInd w:val="0"/>
        <w:snapToGrid w:val="0"/>
        <w:spacing w:line="360" w:lineRule="auto"/>
        <w:rPr>
          <w:rFonts w:ascii="Book Antiqua" w:eastAsia="BatangChe" w:hAnsi="Book Antiqua"/>
          <w:i/>
          <w:sz w:val="28"/>
          <w:szCs w:val="28"/>
        </w:rPr>
      </w:pPr>
      <w:bookmarkStart w:id="0" w:name="OLE_LINK3"/>
      <w:bookmarkStart w:id="1" w:name="OLE_LINK4"/>
      <w:r w:rsidRPr="00B2659E">
        <w:rPr>
          <w:rFonts w:ascii="Book Antiqua" w:eastAsia="BatangChe" w:hAnsi="Book Antiqua"/>
          <w:b/>
          <w:sz w:val="28"/>
          <w:szCs w:val="28"/>
        </w:rPr>
        <w:t xml:space="preserve">Name of journal: </w:t>
      </w:r>
      <w:r w:rsidRPr="00B2659E">
        <w:rPr>
          <w:rFonts w:ascii="Book Antiqua" w:eastAsia="BatangChe" w:hAnsi="Book Antiqua"/>
          <w:i/>
          <w:sz w:val="28"/>
          <w:szCs w:val="28"/>
        </w:rPr>
        <w:t>World Journal of Gastroenterology</w:t>
      </w:r>
    </w:p>
    <w:p w:rsidR="00E36C06" w:rsidRPr="00B2659E" w:rsidRDefault="00E36C06" w:rsidP="00B2659E">
      <w:pPr>
        <w:suppressLineNumbers/>
        <w:adjustRightInd w:val="0"/>
        <w:snapToGrid w:val="0"/>
        <w:spacing w:line="360" w:lineRule="auto"/>
        <w:rPr>
          <w:rFonts w:ascii="Book Antiqua" w:hAnsi="Book Antiqua"/>
          <w:b/>
          <w:sz w:val="28"/>
          <w:szCs w:val="28"/>
        </w:rPr>
      </w:pPr>
      <w:r w:rsidRPr="00B2659E">
        <w:rPr>
          <w:rFonts w:ascii="Book Antiqua" w:eastAsia="BatangChe" w:hAnsi="Book Antiqua"/>
          <w:b/>
          <w:sz w:val="28"/>
          <w:szCs w:val="28"/>
        </w:rPr>
        <w:t>ESPS Manuscript NO:</w:t>
      </w:r>
      <w:r w:rsidRPr="00B2659E">
        <w:rPr>
          <w:rFonts w:ascii="Book Antiqua" w:hAnsi="Book Antiqua"/>
          <w:b/>
          <w:sz w:val="28"/>
          <w:szCs w:val="28"/>
        </w:rPr>
        <w:t xml:space="preserve"> 4522</w:t>
      </w:r>
    </w:p>
    <w:p w:rsidR="00E36C06" w:rsidRPr="00B2659E" w:rsidRDefault="00E36C06" w:rsidP="00B2659E">
      <w:pPr>
        <w:suppressLineNumbers/>
        <w:adjustRightInd w:val="0"/>
        <w:snapToGrid w:val="0"/>
        <w:spacing w:line="360" w:lineRule="auto"/>
        <w:rPr>
          <w:rFonts w:ascii="Book Antiqua" w:hAnsi="Book Antiqua"/>
          <w:b/>
          <w:sz w:val="28"/>
          <w:szCs w:val="28"/>
        </w:rPr>
      </w:pPr>
      <w:r w:rsidRPr="00B2659E">
        <w:rPr>
          <w:rFonts w:ascii="Book Antiqua" w:eastAsia="BatangChe" w:hAnsi="Book Antiqua"/>
          <w:b/>
          <w:sz w:val="28"/>
          <w:szCs w:val="28"/>
        </w:rPr>
        <w:t>Columns:</w:t>
      </w:r>
      <w:r w:rsidRPr="00B2659E">
        <w:rPr>
          <w:rFonts w:ascii="Book Antiqua" w:hAnsi="Book Antiqua"/>
          <w:b/>
          <w:sz w:val="28"/>
          <w:szCs w:val="28"/>
        </w:rPr>
        <w:t xml:space="preserve"> META-ANALYSIS</w:t>
      </w:r>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TIPS improves liver-transplantation-free survival in cirrhosis with refractory ascites: An updated meta-analysis</w:t>
      </w:r>
      <w:bookmarkEnd w:id="0"/>
      <w:bookmarkEnd w:id="1"/>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cs="Arial"/>
          <w:sz w:val="28"/>
          <w:szCs w:val="28"/>
        </w:rPr>
      </w:pPr>
      <w:proofErr w:type="spellStart"/>
      <w:r w:rsidRPr="00B2659E">
        <w:rPr>
          <w:rFonts w:ascii="Book Antiqua" w:hAnsi="Book Antiqua" w:cs="Arial"/>
          <w:sz w:val="28"/>
          <w:szCs w:val="28"/>
        </w:rPr>
        <w:t>Bai</w:t>
      </w:r>
      <w:proofErr w:type="spellEnd"/>
      <w:r w:rsidRPr="00B2659E">
        <w:rPr>
          <w:rFonts w:ascii="Book Antiqua" w:hAnsi="Book Antiqua" w:cs="Arial"/>
          <w:sz w:val="28"/>
          <w:szCs w:val="28"/>
        </w:rPr>
        <w:t xml:space="preserve"> M </w:t>
      </w:r>
      <w:r w:rsidRPr="00B2659E">
        <w:rPr>
          <w:rFonts w:ascii="Book Antiqua" w:hAnsi="Book Antiqua" w:cs="Arial"/>
          <w:i/>
          <w:sz w:val="28"/>
          <w:szCs w:val="28"/>
        </w:rPr>
        <w:t>et al</w:t>
      </w:r>
      <w:r w:rsidRPr="00B2659E">
        <w:rPr>
          <w:rFonts w:ascii="Book Antiqua" w:hAnsi="Book Antiqua" w:cs="Arial"/>
          <w:sz w:val="28"/>
          <w:szCs w:val="28"/>
        </w:rPr>
        <w:t>. TIPS improved survival in refractory ascites</w:t>
      </w:r>
    </w:p>
    <w:p w:rsidR="00E36C06" w:rsidRPr="00B2659E" w:rsidRDefault="00E36C06" w:rsidP="00B2659E">
      <w:pPr>
        <w:suppressLineNumbers/>
        <w:spacing w:line="360" w:lineRule="auto"/>
        <w:rPr>
          <w:rFonts w:ascii="Book Antiqua" w:hAnsi="Book Antiqua" w:cs="Arial"/>
          <w:i/>
          <w:sz w:val="28"/>
          <w:szCs w:val="28"/>
        </w:rPr>
      </w:pP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 xml:space="preserve">Ming </w:t>
      </w:r>
      <w:proofErr w:type="spellStart"/>
      <w:r w:rsidRPr="00B2659E">
        <w:rPr>
          <w:rFonts w:ascii="Book Antiqua" w:hAnsi="Book Antiqua" w:cs="Arial"/>
          <w:sz w:val="28"/>
          <w:szCs w:val="28"/>
        </w:rPr>
        <w:t>Bai</w:t>
      </w:r>
      <w:proofErr w:type="spellEnd"/>
      <w:r w:rsidRPr="00B2659E">
        <w:rPr>
          <w:rFonts w:ascii="Book Antiqua" w:hAnsi="Book Antiqua" w:cs="Arial"/>
          <w:sz w:val="28"/>
          <w:szCs w:val="28"/>
        </w:rPr>
        <w:t xml:space="preserve">, Xing-Shun Qi, </w:t>
      </w:r>
      <w:proofErr w:type="spellStart"/>
      <w:r w:rsidRPr="00B2659E">
        <w:rPr>
          <w:rFonts w:ascii="Book Antiqua" w:hAnsi="Book Antiqua" w:cs="Arial"/>
          <w:sz w:val="28"/>
          <w:szCs w:val="28"/>
        </w:rPr>
        <w:t>Zhi</w:t>
      </w:r>
      <w:proofErr w:type="spellEnd"/>
      <w:r w:rsidRPr="00B2659E">
        <w:rPr>
          <w:rFonts w:ascii="Book Antiqua" w:hAnsi="Book Antiqua" w:cs="Arial"/>
          <w:sz w:val="28"/>
          <w:szCs w:val="28"/>
        </w:rPr>
        <w:t xml:space="preserve">-Ping Yang, Man Yang, </w:t>
      </w:r>
      <w:proofErr w:type="spellStart"/>
      <w:r w:rsidRPr="00B2659E">
        <w:rPr>
          <w:rFonts w:ascii="Book Antiqua" w:hAnsi="Book Antiqua" w:cs="Arial"/>
          <w:sz w:val="28"/>
          <w:szCs w:val="28"/>
        </w:rPr>
        <w:t>Guo</w:t>
      </w:r>
      <w:proofErr w:type="spellEnd"/>
      <w:r w:rsidRPr="00B2659E">
        <w:rPr>
          <w:rFonts w:ascii="Book Antiqua" w:hAnsi="Book Antiqua" w:cs="Arial"/>
          <w:sz w:val="28"/>
          <w:szCs w:val="28"/>
        </w:rPr>
        <w:t>-Hong Han, Dai-Ming Fan</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 xml:space="preserve">Ming </w:t>
      </w:r>
      <w:proofErr w:type="spellStart"/>
      <w:r w:rsidRPr="00B2659E">
        <w:rPr>
          <w:rFonts w:ascii="Book Antiqua" w:hAnsi="Book Antiqua" w:cs="Arial"/>
          <w:b/>
          <w:sz w:val="28"/>
          <w:szCs w:val="28"/>
        </w:rPr>
        <w:t>Bai</w:t>
      </w:r>
      <w:proofErr w:type="spellEnd"/>
      <w:r w:rsidRPr="00B2659E">
        <w:rPr>
          <w:rFonts w:ascii="Book Antiqua" w:hAnsi="Book Antiqua" w:cs="Arial"/>
          <w:b/>
          <w:sz w:val="28"/>
          <w:szCs w:val="28"/>
        </w:rPr>
        <w:t xml:space="preserve">, Xing-Shun Qi, </w:t>
      </w:r>
      <w:proofErr w:type="spellStart"/>
      <w:r w:rsidRPr="00B2659E">
        <w:rPr>
          <w:rFonts w:ascii="Book Antiqua" w:hAnsi="Book Antiqua" w:cs="Arial"/>
          <w:b/>
          <w:sz w:val="28"/>
          <w:szCs w:val="28"/>
        </w:rPr>
        <w:t>Zhi</w:t>
      </w:r>
      <w:proofErr w:type="spellEnd"/>
      <w:r w:rsidRPr="00B2659E">
        <w:rPr>
          <w:rFonts w:ascii="Book Antiqua" w:hAnsi="Book Antiqua" w:cs="Arial"/>
          <w:b/>
          <w:sz w:val="28"/>
          <w:szCs w:val="28"/>
        </w:rPr>
        <w:t xml:space="preserve">-Ping Yang, Man Yang, Dai-Ming Fan, </w:t>
      </w:r>
      <w:r w:rsidRPr="00B2659E">
        <w:rPr>
          <w:rFonts w:ascii="Book Antiqua" w:hAnsi="Book Antiqua" w:cs="Arial"/>
          <w:sz w:val="28"/>
          <w:szCs w:val="28"/>
        </w:rPr>
        <w:t xml:space="preserve">Department of Digestive Interventional Radiology; State Key Laboratory of Cancer Biology, </w:t>
      </w:r>
      <w:proofErr w:type="spellStart"/>
      <w:r w:rsidRPr="00B2659E">
        <w:rPr>
          <w:rFonts w:ascii="Book Antiqua" w:hAnsi="Book Antiqua" w:cs="Arial"/>
          <w:sz w:val="28"/>
          <w:szCs w:val="28"/>
        </w:rPr>
        <w:t>Xijing</w:t>
      </w:r>
      <w:proofErr w:type="spellEnd"/>
      <w:r w:rsidRPr="00B2659E">
        <w:rPr>
          <w:rFonts w:ascii="Book Antiqua" w:hAnsi="Book Antiqua" w:cs="Arial"/>
          <w:sz w:val="28"/>
          <w:szCs w:val="28"/>
        </w:rPr>
        <w:t xml:space="preserve"> Hospital of Digestive Diseases, Fourth Military Medical University, Xi’an 710032, </w:t>
      </w:r>
      <w:proofErr w:type="spellStart"/>
      <w:r w:rsidRPr="00B2659E">
        <w:rPr>
          <w:rFonts w:ascii="Book Antiqua" w:hAnsi="Book Antiqua" w:cs="Arial"/>
          <w:sz w:val="28"/>
          <w:szCs w:val="28"/>
        </w:rPr>
        <w:t>Shannxi</w:t>
      </w:r>
      <w:proofErr w:type="spellEnd"/>
      <w:r w:rsidRPr="00B2659E">
        <w:rPr>
          <w:rFonts w:ascii="Book Antiqua" w:hAnsi="Book Antiqua" w:cs="Arial"/>
          <w:sz w:val="28"/>
          <w:szCs w:val="28"/>
        </w:rPr>
        <w:t xml:space="preserve"> Province, China</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sz w:val="28"/>
          <w:szCs w:val="28"/>
        </w:rPr>
      </w:pPr>
      <w:proofErr w:type="spellStart"/>
      <w:r w:rsidRPr="00B2659E">
        <w:rPr>
          <w:rFonts w:ascii="Book Antiqua" w:hAnsi="Book Antiqua" w:cs="Arial"/>
          <w:b/>
          <w:sz w:val="28"/>
          <w:szCs w:val="28"/>
        </w:rPr>
        <w:t>Guo</w:t>
      </w:r>
      <w:proofErr w:type="spellEnd"/>
      <w:r w:rsidRPr="00B2659E">
        <w:rPr>
          <w:rFonts w:ascii="Book Antiqua" w:hAnsi="Book Antiqua" w:cs="Arial"/>
          <w:b/>
          <w:sz w:val="28"/>
          <w:szCs w:val="28"/>
        </w:rPr>
        <w:t xml:space="preserve">-Hong Han, </w:t>
      </w:r>
      <w:r w:rsidRPr="00B2659E">
        <w:rPr>
          <w:rFonts w:ascii="Book Antiqua" w:hAnsi="Book Antiqua" w:cs="Arial"/>
          <w:sz w:val="28"/>
          <w:szCs w:val="28"/>
        </w:rPr>
        <w:t xml:space="preserve">Department of Digestive Interventional Radiology, </w:t>
      </w:r>
      <w:proofErr w:type="spellStart"/>
      <w:r w:rsidRPr="00B2659E">
        <w:rPr>
          <w:rFonts w:ascii="Book Antiqua" w:hAnsi="Book Antiqua" w:cs="Arial"/>
          <w:sz w:val="28"/>
          <w:szCs w:val="28"/>
        </w:rPr>
        <w:t>Xijing</w:t>
      </w:r>
      <w:proofErr w:type="spellEnd"/>
      <w:r w:rsidRPr="00B2659E">
        <w:rPr>
          <w:rFonts w:ascii="Book Antiqua" w:hAnsi="Book Antiqua" w:cs="Arial"/>
          <w:sz w:val="28"/>
          <w:szCs w:val="28"/>
        </w:rPr>
        <w:t xml:space="preserve"> Hospital of Digestive Diseases, Fourth Military Medical University, Xi’an 710032, </w:t>
      </w:r>
      <w:proofErr w:type="spellStart"/>
      <w:r w:rsidRPr="00B2659E">
        <w:rPr>
          <w:rFonts w:ascii="Book Antiqua" w:hAnsi="Book Antiqua" w:cs="Arial"/>
          <w:sz w:val="28"/>
          <w:szCs w:val="28"/>
        </w:rPr>
        <w:t>Shannxi</w:t>
      </w:r>
      <w:proofErr w:type="spellEnd"/>
      <w:r w:rsidRPr="00B2659E">
        <w:rPr>
          <w:rFonts w:ascii="Book Antiqua" w:hAnsi="Book Antiqua" w:cs="Arial"/>
          <w:sz w:val="28"/>
          <w:szCs w:val="28"/>
        </w:rPr>
        <w:t xml:space="preserve"> Province, China</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 xml:space="preserve">Author contributions: </w:t>
      </w:r>
      <w:proofErr w:type="spellStart"/>
      <w:r w:rsidRPr="00B2659E">
        <w:rPr>
          <w:rFonts w:ascii="Book Antiqua" w:hAnsi="Book Antiqua" w:cs="Arial"/>
          <w:sz w:val="28"/>
          <w:szCs w:val="28"/>
        </w:rPr>
        <w:t>Bai</w:t>
      </w:r>
      <w:proofErr w:type="spellEnd"/>
      <w:r w:rsidRPr="00B2659E">
        <w:rPr>
          <w:rFonts w:ascii="Book Antiqua" w:hAnsi="Book Antiqua" w:cs="Arial"/>
          <w:sz w:val="28"/>
          <w:szCs w:val="28"/>
        </w:rPr>
        <w:t xml:space="preserve"> M, Han GH and Fan DM designed the research and wrote the paper; </w:t>
      </w:r>
      <w:proofErr w:type="spellStart"/>
      <w:r w:rsidRPr="00B2659E">
        <w:rPr>
          <w:rFonts w:ascii="Book Antiqua" w:hAnsi="Book Antiqua" w:cs="Arial"/>
          <w:sz w:val="28"/>
          <w:szCs w:val="28"/>
        </w:rPr>
        <w:t>Bai</w:t>
      </w:r>
      <w:proofErr w:type="spellEnd"/>
      <w:r w:rsidRPr="00B2659E">
        <w:rPr>
          <w:rFonts w:ascii="Book Antiqua" w:hAnsi="Book Antiqua" w:cs="Arial"/>
          <w:sz w:val="28"/>
          <w:szCs w:val="28"/>
        </w:rPr>
        <w:t xml:space="preserve"> M, Qi XS, Yang ZP and Yang M performed the study; </w:t>
      </w:r>
      <w:proofErr w:type="spellStart"/>
      <w:r w:rsidRPr="00B2659E">
        <w:rPr>
          <w:rFonts w:ascii="Book Antiqua" w:hAnsi="Book Antiqua" w:cs="Arial"/>
          <w:sz w:val="28"/>
          <w:szCs w:val="28"/>
        </w:rPr>
        <w:t>Bai</w:t>
      </w:r>
      <w:proofErr w:type="spellEnd"/>
      <w:r w:rsidRPr="00B2659E">
        <w:rPr>
          <w:rFonts w:ascii="Book Antiqua" w:hAnsi="Book Antiqua" w:cs="Arial"/>
          <w:sz w:val="28"/>
          <w:szCs w:val="28"/>
        </w:rPr>
        <w:t xml:space="preserve"> M, Qi XS and Yang ZP analyzed the data. </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b/>
          <w:sz w:val="28"/>
          <w:szCs w:val="28"/>
        </w:rPr>
        <w:t>Correspondence to:</w:t>
      </w:r>
      <w:r w:rsidRPr="00B2659E">
        <w:rPr>
          <w:rFonts w:ascii="Book Antiqua" w:hAnsi="Book Antiqua" w:cs="Arial"/>
          <w:b/>
          <w:sz w:val="28"/>
          <w:szCs w:val="28"/>
        </w:rPr>
        <w:t xml:space="preserve"> </w:t>
      </w:r>
      <w:bookmarkStart w:id="2" w:name="OLE_LINK1"/>
      <w:bookmarkStart w:id="3" w:name="OLE_LINK2"/>
      <w:proofErr w:type="spellStart"/>
      <w:r w:rsidRPr="00B2659E">
        <w:rPr>
          <w:rFonts w:ascii="Book Antiqua" w:hAnsi="Book Antiqua" w:cs="Arial"/>
          <w:b/>
          <w:sz w:val="28"/>
          <w:szCs w:val="28"/>
        </w:rPr>
        <w:t>Guo</w:t>
      </w:r>
      <w:proofErr w:type="spellEnd"/>
      <w:r w:rsidRPr="00B2659E">
        <w:rPr>
          <w:rFonts w:ascii="Book Antiqua" w:hAnsi="Book Antiqua" w:cs="Arial"/>
          <w:b/>
          <w:sz w:val="28"/>
          <w:szCs w:val="28"/>
        </w:rPr>
        <w:t xml:space="preserve">-Hong Han, MD, Professor </w:t>
      </w:r>
      <w:r w:rsidRPr="00B2659E">
        <w:rPr>
          <w:rFonts w:ascii="Book Antiqua" w:hAnsi="Book Antiqua" w:cs="Arial"/>
          <w:sz w:val="28"/>
          <w:szCs w:val="28"/>
        </w:rPr>
        <w:t xml:space="preserve">of Medicine, Department of Digestive Interventional Radiology, </w:t>
      </w:r>
      <w:proofErr w:type="spellStart"/>
      <w:r w:rsidRPr="00B2659E">
        <w:rPr>
          <w:rFonts w:ascii="Book Antiqua" w:hAnsi="Book Antiqua" w:cs="Arial"/>
          <w:sz w:val="28"/>
          <w:szCs w:val="28"/>
        </w:rPr>
        <w:t>Xijing</w:t>
      </w:r>
      <w:proofErr w:type="spellEnd"/>
      <w:r w:rsidRPr="00B2659E">
        <w:rPr>
          <w:rFonts w:ascii="Book Antiqua" w:hAnsi="Book Antiqua" w:cs="Arial"/>
          <w:sz w:val="28"/>
          <w:szCs w:val="28"/>
        </w:rPr>
        <w:t xml:space="preserve"> Hospital of Digestive Diseases, Fourth Military Medical University, No.127 West </w:t>
      </w:r>
      <w:proofErr w:type="spellStart"/>
      <w:r w:rsidRPr="00B2659E">
        <w:rPr>
          <w:rFonts w:ascii="Book Antiqua" w:hAnsi="Book Antiqua" w:cs="Arial"/>
          <w:sz w:val="28"/>
          <w:szCs w:val="28"/>
        </w:rPr>
        <w:t>Changle</w:t>
      </w:r>
      <w:proofErr w:type="spellEnd"/>
      <w:r w:rsidRPr="00B2659E">
        <w:rPr>
          <w:rFonts w:ascii="Book Antiqua" w:hAnsi="Book Antiqua" w:cs="Arial"/>
          <w:sz w:val="28"/>
          <w:szCs w:val="28"/>
        </w:rPr>
        <w:t xml:space="preserve"> Road, Xi’an 710032, </w:t>
      </w:r>
      <w:proofErr w:type="spellStart"/>
      <w:r w:rsidRPr="00B2659E">
        <w:rPr>
          <w:rFonts w:ascii="Book Antiqua" w:hAnsi="Book Antiqua" w:cs="Arial"/>
          <w:sz w:val="28"/>
          <w:szCs w:val="28"/>
        </w:rPr>
        <w:t>Shannxi</w:t>
      </w:r>
      <w:proofErr w:type="spellEnd"/>
      <w:r w:rsidRPr="00B2659E">
        <w:rPr>
          <w:rFonts w:ascii="Book Antiqua" w:hAnsi="Book Antiqua" w:cs="Arial"/>
          <w:sz w:val="28"/>
          <w:szCs w:val="28"/>
        </w:rPr>
        <w:t xml:space="preserve"> Province, China. </w:t>
      </w:r>
      <w:hyperlink r:id="rId7" w:history="1">
        <w:r w:rsidRPr="00B2659E">
          <w:rPr>
            <w:rStyle w:val="a6"/>
            <w:rFonts w:ascii="Book Antiqua" w:hAnsi="Book Antiqua" w:cs="Arial"/>
            <w:color w:val="auto"/>
            <w:sz w:val="28"/>
            <w:szCs w:val="28"/>
          </w:rPr>
          <w:t>hangh2009@gmail.com</w:t>
        </w:r>
      </w:hyperlink>
    </w:p>
    <w:p w:rsidR="00E36C06" w:rsidRPr="00B2659E" w:rsidRDefault="00E36C06" w:rsidP="00B2659E">
      <w:pPr>
        <w:suppressLineNumbers/>
        <w:spacing w:line="360" w:lineRule="auto"/>
        <w:rPr>
          <w:rFonts w:ascii="Book Antiqua" w:hAnsi="Book Antiqua" w:cs="Arial"/>
          <w:sz w:val="28"/>
          <w:szCs w:val="28"/>
        </w:rPr>
      </w:pPr>
    </w:p>
    <w:bookmarkEnd w:id="2"/>
    <w:bookmarkEnd w:id="3"/>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Telephone:</w:t>
      </w:r>
      <w:r w:rsidRPr="00B2659E">
        <w:rPr>
          <w:rFonts w:ascii="Book Antiqua" w:hAnsi="Book Antiqua" w:cs="Arial"/>
          <w:sz w:val="28"/>
          <w:szCs w:val="28"/>
        </w:rPr>
        <w:t xml:space="preserve"> +86-29-84771522 </w:t>
      </w:r>
      <w:r w:rsidRPr="00B2659E">
        <w:rPr>
          <w:rFonts w:ascii="Book Antiqua" w:hAnsi="Book Antiqua" w:cs="Arial"/>
          <w:b/>
          <w:sz w:val="28"/>
          <w:szCs w:val="28"/>
        </w:rPr>
        <w:t>Fax:</w:t>
      </w:r>
      <w:r w:rsidRPr="00B2659E">
        <w:rPr>
          <w:rFonts w:ascii="Book Antiqua" w:hAnsi="Book Antiqua" w:cs="Arial"/>
          <w:sz w:val="28"/>
          <w:szCs w:val="28"/>
        </w:rPr>
        <w:t xml:space="preserve"> +82-29-</w:t>
      </w:r>
      <w:r w:rsidRPr="00B2659E">
        <w:rPr>
          <w:rFonts w:ascii="Book Antiqua" w:hAnsi="Book Antiqua" w:cs="Arial"/>
          <w:bCs/>
          <w:sz w:val="28"/>
          <w:szCs w:val="28"/>
        </w:rPr>
        <w:t>82539041</w:t>
      </w:r>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sz w:val="28"/>
          <w:szCs w:val="28"/>
        </w:rPr>
      </w:pPr>
      <w:r w:rsidRPr="00B2659E">
        <w:rPr>
          <w:rFonts w:ascii="Book Antiqua" w:hAnsi="Book Antiqua"/>
          <w:b/>
          <w:sz w:val="28"/>
          <w:szCs w:val="28"/>
        </w:rPr>
        <w:lastRenderedPageBreak/>
        <w:t xml:space="preserve">Received: </w:t>
      </w:r>
      <w:r w:rsidRPr="00B2659E">
        <w:rPr>
          <w:rFonts w:ascii="Book Antiqua" w:hAnsi="Book Antiqua"/>
          <w:sz w:val="28"/>
          <w:szCs w:val="28"/>
        </w:rPr>
        <w:t>July 4, 2013</w:t>
      </w:r>
      <w:r w:rsidRPr="00B2659E">
        <w:rPr>
          <w:rFonts w:ascii="Book Antiqua" w:hAnsi="Book Antiqua"/>
          <w:b/>
          <w:sz w:val="28"/>
          <w:szCs w:val="28"/>
        </w:rPr>
        <w:t xml:space="preserve"> Revised: </w:t>
      </w:r>
      <w:r w:rsidRPr="00B2659E">
        <w:rPr>
          <w:rFonts w:ascii="Book Antiqua" w:hAnsi="Book Antiqua"/>
          <w:sz w:val="28"/>
          <w:szCs w:val="28"/>
        </w:rPr>
        <w:t>October 8, 2013</w:t>
      </w:r>
    </w:p>
    <w:p w:rsidR="006F24A3" w:rsidRPr="009B17B8" w:rsidRDefault="00E36C06" w:rsidP="006F24A3">
      <w:pPr>
        <w:rPr>
          <w:rFonts w:ascii="Book Antiqua" w:hAnsi="Book Antiqua"/>
          <w:sz w:val="24"/>
          <w:szCs w:val="24"/>
        </w:rPr>
      </w:pPr>
      <w:r w:rsidRPr="00B2659E">
        <w:rPr>
          <w:rFonts w:ascii="Book Antiqua" w:hAnsi="Book Antiqua"/>
          <w:b/>
          <w:sz w:val="28"/>
          <w:szCs w:val="28"/>
        </w:rPr>
        <w:t xml:space="preserve">Accepted: </w:t>
      </w:r>
      <w:r w:rsidR="006F24A3" w:rsidRPr="009B17B8">
        <w:rPr>
          <w:rFonts w:ascii="Book Antiqua" w:hAnsi="Book Antiqua"/>
          <w:sz w:val="24"/>
          <w:szCs w:val="24"/>
        </w:rPr>
        <w:t>November 2, 2013</w:t>
      </w:r>
    </w:p>
    <w:p w:rsidR="00E36C06" w:rsidRPr="00B2659E" w:rsidRDefault="00E36C06" w:rsidP="00B2659E">
      <w:pPr>
        <w:suppressLineNumbers/>
        <w:spacing w:line="360" w:lineRule="auto"/>
        <w:rPr>
          <w:rFonts w:ascii="Book Antiqua" w:hAnsi="Book Antiqua"/>
          <w:b/>
          <w:sz w:val="28"/>
          <w:szCs w:val="28"/>
        </w:rPr>
      </w:pPr>
      <w:bookmarkStart w:id="4" w:name="_GoBack"/>
      <w:bookmarkEnd w:id="4"/>
    </w:p>
    <w:p w:rsidR="00E36C06" w:rsidRPr="00B2659E" w:rsidRDefault="00E36C06" w:rsidP="00B2659E">
      <w:pPr>
        <w:suppressLineNumbers/>
        <w:spacing w:line="360" w:lineRule="auto"/>
        <w:rPr>
          <w:rFonts w:ascii="Book Antiqua" w:hAnsi="Book Antiqua"/>
          <w:b/>
          <w:sz w:val="28"/>
          <w:szCs w:val="28"/>
        </w:rPr>
      </w:pPr>
      <w:r w:rsidRPr="00B2659E">
        <w:rPr>
          <w:rFonts w:ascii="Book Antiqua" w:hAnsi="Book Antiqua"/>
          <w:b/>
          <w:sz w:val="28"/>
          <w:szCs w:val="28"/>
        </w:rPr>
        <w:t xml:space="preserve">Published online: </w:t>
      </w:r>
    </w:p>
    <w:p w:rsidR="00E36C06" w:rsidRPr="00B2659E" w:rsidRDefault="00E36C06" w:rsidP="00B2659E">
      <w:pPr>
        <w:suppressLineNumbers/>
        <w:spacing w:line="360" w:lineRule="auto"/>
        <w:rPr>
          <w:rFonts w:ascii="Book Antiqua" w:hAnsi="Book Antiqua"/>
          <w:b/>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Abstract</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 xml:space="preserve">AIM: </w:t>
      </w:r>
      <w:r w:rsidRPr="00B2659E">
        <w:rPr>
          <w:rFonts w:ascii="Book Antiqua" w:hAnsi="Book Antiqua" w:cs="Arial"/>
          <w:sz w:val="28"/>
          <w:szCs w:val="28"/>
        </w:rPr>
        <w:t xml:space="preserve">To compare the liver-transplantation-free (LTF) survival rates between </w:t>
      </w:r>
      <w:proofErr w:type="spellStart"/>
      <w:r w:rsidRPr="00B2659E">
        <w:rPr>
          <w:rFonts w:ascii="Book Antiqua" w:hAnsi="Book Antiqua" w:cs="Arial"/>
          <w:sz w:val="28"/>
          <w:szCs w:val="28"/>
        </w:rPr>
        <w:t>transjugular</w:t>
      </w:r>
      <w:proofErr w:type="spellEnd"/>
      <w:r w:rsidRPr="00B2659E">
        <w:rPr>
          <w:rFonts w:ascii="Book Antiqua" w:hAnsi="Book Antiqua" w:cs="Arial"/>
          <w:sz w:val="28"/>
          <w:szCs w:val="28"/>
        </w:rPr>
        <w:t xml:space="preserve"> intrahepatic </w:t>
      </w:r>
      <w:proofErr w:type="spellStart"/>
      <w:r w:rsidRPr="00B2659E">
        <w:rPr>
          <w:rFonts w:ascii="Book Antiqua" w:hAnsi="Book Antiqua" w:cs="Arial"/>
          <w:sz w:val="28"/>
          <w:szCs w:val="28"/>
        </w:rPr>
        <w:t>portosystemic</w:t>
      </w:r>
      <w:proofErr w:type="spellEnd"/>
      <w:r w:rsidRPr="00B2659E">
        <w:rPr>
          <w:rFonts w:ascii="Book Antiqua" w:hAnsi="Book Antiqua" w:cs="Arial"/>
          <w:sz w:val="28"/>
          <w:szCs w:val="28"/>
        </w:rPr>
        <w:t xml:space="preserve"> shunts (TIPS) and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patients groups by an updated meta-analysis that pools the effects of both number of deaths and time to death. </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 xml:space="preserve">METHODS: </w:t>
      </w:r>
      <w:r w:rsidRPr="00B2659E">
        <w:rPr>
          <w:rFonts w:ascii="Book Antiqua" w:hAnsi="Book Antiqua" w:cs="Arial"/>
          <w:sz w:val="28"/>
          <w:szCs w:val="28"/>
        </w:rPr>
        <w:t xml:space="preserve">MEDLINE, EMBASE, and the Cochrane Library were searched from the inception to October, 2012. LTF, liver transplantation, liver-disease-related death, non-liver-disease-related death, recurrent of ascites, hepatic encephalopathy (HE) and severe HE, and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were assessed as outcomes. LTF </w:t>
      </w:r>
      <w:r w:rsidRPr="00B2659E">
        <w:rPr>
          <w:rFonts w:ascii="Book Antiqua" w:hAnsi="Book Antiqua" w:cs="Arial"/>
          <w:sz w:val="28"/>
          <w:szCs w:val="28"/>
        </w:rPr>
        <w:lastRenderedPageBreak/>
        <w:t xml:space="preserve">survival was estimated by a hazard ratio (HR) with a 95%CI. Other outcomes were estimated by odds ratios (OR) with 95% CI. Sensitivity analyses were performed on the effects of potential outliers in the studies according to the risk of bias and the study characteristics. </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 xml:space="preserve">RESULTS: </w:t>
      </w:r>
      <w:r w:rsidRPr="00B2659E">
        <w:rPr>
          <w:rFonts w:ascii="Book Antiqua" w:hAnsi="Book Antiqua" w:cs="Arial"/>
          <w:sz w:val="28"/>
          <w:szCs w:val="28"/>
        </w:rPr>
        <w:t xml:space="preserve">Six randomized controlled trials with 390 patients were included. In comparison to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TIPS significantly improved LTF survival (HR</w:t>
      </w:r>
      <w:r w:rsidRPr="00B2659E">
        <w:rPr>
          <w:rFonts w:ascii="Book Antiqua" w:hAnsi="Book Antiqua" w:cs="Arial"/>
          <w:kern w:val="0"/>
          <w:sz w:val="28"/>
          <w:szCs w:val="28"/>
        </w:rPr>
        <w:t xml:space="preserve"> = 0.61, 95%CI: 0.46-0.82, </w:t>
      </w:r>
      <w:r w:rsidRPr="00B2659E">
        <w:rPr>
          <w:rFonts w:ascii="Book Antiqua" w:hAnsi="Book Antiqua" w:cs="Arial"/>
          <w:i/>
          <w:kern w:val="0"/>
          <w:sz w:val="28"/>
          <w:szCs w:val="28"/>
        </w:rPr>
        <w:t>P</w:t>
      </w:r>
      <w:r w:rsidRPr="00B2659E">
        <w:rPr>
          <w:rFonts w:ascii="Book Antiqua" w:hAnsi="Book Antiqua" w:cs="Arial"/>
          <w:kern w:val="0"/>
          <w:sz w:val="28"/>
          <w:szCs w:val="28"/>
        </w:rPr>
        <w:t xml:space="preserve"> &lt; 0.001). </w:t>
      </w:r>
      <w:r w:rsidRPr="00B2659E">
        <w:rPr>
          <w:rFonts w:ascii="Book Antiqua" w:hAnsi="Book Antiqua" w:cs="Arial"/>
          <w:sz w:val="28"/>
          <w:szCs w:val="28"/>
        </w:rPr>
        <w:t xml:space="preserve">TIPS also significantly decreased liver-disease-related death (OR = 0.62, 95%CI: 0.39-0.98, </w:t>
      </w:r>
      <w:r w:rsidRPr="00B2659E">
        <w:rPr>
          <w:rFonts w:ascii="Book Antiqua" w:hAnsi="Book Antiqua" w:cs="Arial"/>
          <w:i/>
          <w:sz w:val="28"/>
          <w:szCs w:val="28"/>
        </w:rPr>
        <w:t>P</w:t>
      </w:r>
      <w:r w:rsidRPr="00B2659E">
        <w:rPr>
          <w:rFonts w:ascii="Book Antiqua" w:hAnsi="Book Antiqua" w:cs="Arial"/>
          <w:sz w:val="28"/>
          <w:szCs w:val="28"/>
        </w:rPr>
        <w:t xml:space="preserve"> = 0.04), recurrent ascites (OR = 0.15, 95%CI: 0.09-0.24, </w:t>
      </w:r>
      <w:r w:rsidRPr="00B2659E">
        <w:rPr>
          <w:rFonts w:ascii="Book Antiqua" w:hAnsi="Book Antiqua" w:cs="Arial"/>
          <w:i/>
          <w:sz w:val="28"/>
          <w:szCs w:val="28"/>
        </w:rPr>
        <w:t>P</w:t>
      </w:r>
      <w:r w:rsidRPr="00B2659E">
        <w:rPr>
          <w:rFonts w:ascii="Book Antiqua" w:hAnsi="Book Antiqua" w:cs="Arial"/>
          <w:sz w:val="28"/>
          <w:szCs w:val="28"/>
        </w:rPr>
        <w:t xml:space="preserve"> &lt; 0.001) and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OR = 0.32, 95%CI: 0.12-0.86, </w:t>
      </w:r>
      <w:r w:rsidRPr="00B2659E">
        <w:rPr>
          <w:rFonts w:ascii="Book Antiqua" w:hAnsi="Book Antiqua" w:cs="Arial"/>
          <w:i/>
          <w:sz w:val="28"/>
          <w:szCs w:val="28"/>
        </w:rPr>
        <w:t>P</w:t>
      </w:r>
      <w:r w:rsidRPr="00B2659E">
        <w:rPr>
          <w:rFonts w:ascii="Book Antiqua" w:hAnsi="Book Antiqua" w:cs="Arial"/>
          <w:sz w:val="28"/>
          <w:szCs w:val="28"/>
        </w:rPr>
        <w:t xml:space="preserve"> = 0.02). However, TIPS increased the risk of hepatic encephalopathy (OR = 2.95, 95%CI: 1.87-4.66, </w:t>
      </w:r>
      <w:r w:rsidRPr="00B2659E">
        <w:rPr>
          <w:rFonts w:ascii="Book Antiqua" w:hAnsi="Book Antiqua" w:cs="Arial"/>
          <w:i/>
          <w:sz w:val="28"/>
          <w:szCs w:val="28"/>
        </w:rPr>
        <w:t>P</w:t>
      </w:r>
      <w:r w:rsidRPr="00B2659E">
        <w:rPr>
          <w:rFonts w:ascii="Book Antiqua" w:hAnsi="Book Antiqua" w:cs="Arial"/>
          <w:sz w:val="28"/>
          <w:szCs w:val="28"/>
        </w:rPr>
        <w:t xml:space="preserve"> = 0.02) and severe hepatic encephalopathy (OR = 2.18, 95%CI: 1.27-3.76, </w:t>
      </w:r>
      <w:r w:rsidRPr="00B2659E">
        <w:rPr>
          <w:rFonts w:ascii="Book Antiqua" w:hAnsi="Book Antiqua" w:cs="Arial"/>
          <w:i/>
          <w:sz w:val="28"/>
          <w:szCs w:val="28"/>
        </w:rPr>
        <w:t>P</w:t>
      </w:r>
      <w:r w:rsidRPr="00B2659E">
        <w:rPr>
          <w:rFonts w:ascii="Book Antiqua" w:hAnsi="Book Antiqua" w:cs="Arial"/>
          <w:sz w:val="28"/>
          <w:szCs w:val="28"/>
        </w:rPr>
        <w:t xml:space="preserve"> = 0.005).</w:t>
      </w:r>
    </w:p>
    <w:p w:rsidR="00E36C06" w:rsidRPr="00B2659E" w:rsidRDefault="00E36C06" w:rsidP="00B2659E">
      <w:pPr>
        <w:suppressLineNumbers/>
        <w:spacing w:line="360" w:lineRule="auto"/>
        <w:rPr>
          <w:rFonts w:ascii="Book Antiqua" w:hAnsi="Book Antiqua" w:cs="Arial"/>
          <w:sz w:val="28"/>
          <w:szCs w:val="28"/>
        </w:rPr>
      </w:pPr>
    </w:p>
    <w:p w:rsidR="00E36C06"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 xml:space="preserve">CONCLUSION: </w:t>
      </w:r>
      <w:r w:rsidRPr="00B2659E">
        <w:rPr>
          <w:rFonts w:ascii="Book Antiqua" w:hAnsi="Book Antiqua" w:cs="Arial"/>
          <w:sz w:val="28"/>
          <w:szCs w:val="28"/>
        </w:rPr>
        <w:t xml:space="preserve">TIPS significantly improved the LTF survival of cirrhotic patients with refractory ascites and decreased the risk of recurrent ascites and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with the cost of increased risk of hepatic </w:t>
      </w:r>
      <w:r w:rsidRPr="00B2659E">
        <w:rPr>
          <w:rFonts w:ascii="Book Antiqua" w:hAnsi="Book Antiqua" w:cs="Arial"/>
          <w:sz w:val="28"/>
          <w:szCs w:val="28"/>
        </w:rPr>
        <w:lastRenderedPageBreak/>
        <w:t xml:space="preserve">encephalopathy compared with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Further studies are warranted to validate the survival benefit of TIPS in clinical practice setting.</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sz w:val="28"/>
          <w:szCs w:val="28"/>
        </w:rPr>
      </w:pPr>
      <w:r w:rsidRPr="00B2659E">
        <w:rPr>
          <w:rFonts w:ascii="Book Antiqua" w:hAnsi="Book Antiqua"/>
          <w:sz w:val="28"/>
          <w:szCs w:val="28"/>
        </w:rPr>
        <w:sym w:font="Symbol" w:char="F0D3"/>
      </w:r>
      <w:r w:rsidRPr="00B2659E">
        <w:rPr>
          <w:rFonts w:ascii="Book Antiqua" w:hAnsi="Book Antiqua"/>
          <w:sz w:val="28"/>
          <w:szCs w:val="28"/>
        </w:rPr>
        <w:t xml:space="preserve"> </w:t>
      </w:r>
      <w:proofErr w:type="gramStart"/>
      <w:r w:rsidRPr="00B2659E">
        <w:rPr>
          <w:rFonts w:ascii="Book Antiqua" w:hAnsi="Book Antiqua"/>
          <w:sz w:val="28"/>
          <w:szCs w:val="28"/>
        </w:rPr>
        <w:t xml:space="preserve">2013 </w:t>
      </w:r>
      <w:proofErr w:type="spellStart"/>
      <w:r w:rsidRPr="00B2659E">
        <w:rPr>
          <w:rFonts w:ascii="Book Antiqua" w:hAnsi="Book Antiqua"/>
          <w:sz w:val="28"/>
          <w:szCs w:val="28"/>
        </w:rPr>
        <w:t>Baishideng</w:t>
      </w:r>
      <w:proofErr w:type="spellEnd"/>
      <w:r w:rsidRPr="00B2659E">
        <w:rPr>
          <w:rFonts w:ascii="Book Antiqua" w:hAnsi="Book Antiqua"/>
          <w:sz w:val="28"/>
          <w:szCs w:val="28"/>
        </w:rPr>
        <w:t>.</w:t>
      </w:r>
      <w:proofErr w:type="gramEnd"/>
      <w:r w:rsidRPr="00B2659E">
        <w:rPr>
          <w:rFonts w:ascii="Book Antiqua" w:hAnsi="Book Antiqua"/>
          <w:sz w:val="28"/>
          <w:szCs w:val="28"/>
        </w:rPr>
        <w:t xml:space="preserve"> All rights reserved.</w:t>
      </w:r>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 xml:space="preserve">Key words: </w:t>
      </w:r>
      <w:proofErr w:type="spellStart"/>
      <w:r w:rsidRPr="00B2659E">
        <w:rPr>
          <w:rFonts w:ascii="Book Antiqua" w:hAnsi="Book Antiqua" w:cs="Arial"/>
          <w:sz w:val="28"/>
          <w:szCs w:val="28"/>
        </w:rPr>
        <w:t>Transjugular</w:t>
      </w:r>
      <w:proofErr w:type="spellEnd"/>
      <w:r w:rsidRPr="00B2659E">
        <w:rPr>
          <w:rFonts w:ascii="Book Antiqua" w:hAnsi="Book Antiqua" w:cs="Arial"/>
          <w:sz w:val="28"/>
          <w:szCs w:val="28"/>
        </w:rPr>
        <w:t xml:space="preserve"> intrahepatic </w:t>
      </w:r>
      <w:proofErr w:type="spellStart"/>
      <w:r w:rsidRPr="00B2659E">
        <w:rPr>
          <w:rFonts w:ascii="Book Antiqua" w:hAnsi="Book Antiqua" w:cs="Arial"/>
          <w:sz w:val="28"/>
          <w:szCs w:val="28"/>
        </w:rPr>
        <w:t>portosystemic</w:t>
      </w:r>
      <w:proofErr w:type="spellEnd"/>
      <w:r w:rsidRPr="00B2659E">
        <w:rPr>
          <w:rFonts w:ascii="Book Antiqua" w:hAnsi="Book Antiqua" w:cs="Arial"/>
          <w:sz w:val="28"/>
          <w:szCs w:val="28"/>
        </w:rPr>
        <w:t xml:space="preserve"> shunt; Ascites;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Survival; </w:t>
      </w:r>
      <w:bookmarkStart w:id="5" w:name="OLE_LINK5"/>
      <w:bookmarkStart w:id="6" w:name="OLE_LINK6"/>
      <w:r w:rsidRPr="00B2659E">
        <w:rPr>
          <w:rFonts w:ascii="Book Antiqua" w:hAnsi="Book Antiqua" w:cs="Arial"/>
          <w:sz w:val="28"/>
          <w:szCs w:val="28"/>
        </w:rPr>
        <w:t>Meta-analysis</w:t>
      </w:r>
      <w:bookmarkEnd w:id="5"/>
      <w:bookmarkEnd w:id="6"/>
    </w:p>
    <w:p w:rsidR="00E36C06" w:rsidRPr="00C2416A"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sz w:val="28"/>
          <w:szCs w:val="28"/>
        </w:rPr>
      </w:pPr>
      <w:r w:rsidRPr="00B2659E">
        <w:rPr>
          <w:rFonts w:ascii="Book Antiqua" w:hAnsi="Book Antiqua"/>
          <w:b/>
          <w:sz w:val="28"/>
          <w:szCs w:val="28"/>
        </w:rPr>
        <w:t>Core tip:</w:t>
      </w:r>
      <w:r w:rsidRPr="00B2659E">
        <w:rPr>
          <w:rFonts w:ascii="Book Antiqua" w:hAnsi="Book Antiqua"/>
          <w:sz w:val="28"/>
          <w:szCs w:val="28"/>
        </w:rPr>
        <w:t xml:space="preserve"> </w:t>
      </w:r>
      <w:r w:rsidRPr="00B2659E">
        <w:rPr>
          <w:rFonts w:ascii="Book Antiqua" w:hAnsi="Book Antiqua" w:cs="Arial"/>
          <w:sz w:val="28"/>
          <w:szCs w:val="28"/>
        </w:rPr>
        <w:t xml:space="preserve">We evaluated the effects of </w:t>
      </w:r>
      <w:proofErr w:type="spellStart"/>
      <w:r w:rsidRPr="00B2659E">
        <w:rPr>
          <w:rFonts w:ascii="Book Antiqua" w:hAnsi="Book Antiqua" w:cs="Arial"/>
          <w:sz w:val="28"/>
          <w:szCs w:val="28"/>
        </w:rPr>
        <w:t>transjugular</w:t>
      </w:r>
      <w:proofErr w:type="spellEnd"/>
      <w:r w:rsidRPr="00B2659E">
        <w:rPr>
          <w:rFonts w:ascii="Book Antiqua" w:hAnsi="Book Antiqua" w:cs="Arial"/>
          <w:sz w:val="28"/>
          <w:szCs w:val="28"/>
        </w:rPr>
        <w:t xml:space="preserve"> intrahepatic </w:t>
      </w:r>
      <w:proofErr w:type="spellStart"/>
      <w:r w:rsidRPr="00B2659E">
        <w:rPr>
          <w:rFonts w:ascii="Book Antiqua" w:hAnsi="Book Antiqua" w:cs="Arial"/>
          <w:sz w:val="28"/>
          <w:szCs w:val="28"/>
        </w:rPr>
        <w:t>portosystemic</w:t>
      </w:r>
      <w:proofErr w:type="spellEnd"/>
      <w:r w:rsidRPr="00B2659E">
        <w:rPr>
          <w:rFonts w:ascii="Book Antiqua" w:hAnsi="Book Antiqua" w:cs="Arial"/>
          <w:sz w:val="28"/>
          <w:szCs w:val="28"/>
        </w:rPr>
        <w:t xml:space="preserve"> shunts (TIPS) </w:t>
      </w:r>
      <w:proofErr w:type="spellStart"/>
      <w:r w:rsidRPr="00B2659E">
        <w:rPr>
          <w:rFonts w:ascii="Book Antiqua" w:hAnsi="Book Antiqua" w:cs="Arial"/>
          <w:i/>
          <w:sz w:val="28"/>
          <w:szCs w:val="28"/>
        </w:rPr>
        <w:t>vs</w:t>
      </w:r>
      <w:proofErr w:type="spellEnd"/>
      <w:r w:rsidRPr="00B2659E">
        <w:rPr>
          <w:rFonts w:ascii="Book Antiqua" w:hAnsi="Book Antiqua" w:cs="Arial"/>
          <w:sz w:val="28"/>
          <w:szCs w:val="28"/>
        </w:rPr>
        <w:t xml:space="preserv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on the liver-transplantation-free (LTF) survival in patients with cirrhosis and refractory ascites. Both the number of deaths and the time to death were considered in the present meta-analysis. We found out that TIPS significantly improved LTF survival, liver-disease-related death, recurrence of ascites, and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however, TIPS increased the post-TIPS hepatic encephalopathy risk.</w:t>
      </w:r>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cs="Arial"/>
          <w:sz w:val="28"/>
          <w:szCs w:val="28"/>
        </w:rPr>
      </w:pPr>
      <w:proofErr w:type="spellStart"/>
      <w:r w:rsidRPr="00B2659E">
        <w:rPr>
          <w:rFonts w:ascii="Book Antiqua" w:hAnsi="Book Antiqua" w:cs="Arial"/>
          <w:sz w:val="28"/>
          <w:szCs w:val="28"/>
        </w:rPr>
        <w:lastRenderedPageBreak/>
        <w:t>Bai</w:t>
      </w:r>
      <w:proofErr w:type="spellEnd"/>
      <w:r w:rsidRPr="00B2659E">
        <w:rPr>
          <w:rFonts w:ascii="Book Antiqua" w:hAnsi="Book Antiqua" w:cs="Arial"/>
          <w:sz w:val="28"/>
          <w:szCs w:val="28"/>
        </w:rPr>
        <w:t xml:space="preserve"> M, Qi XS, Yang ZP, Yang M, Han GH, Fan DM. TIPS improves liver-transplantation-free survival in cirrhosis with refractory ascites: an updated meta-analysis</w:t>
      </w:r>
      <w:r>
        <w:rPr>
          <w:rFonts w:ascii="Book Antiqua" w:hAnsi="Book Antiqua" w:cs="Arial"/>
          <w:sz w:val="28"/>
          <w:szCs w:val="28"/>
        </w:rPr>
        <w:t>.</w:t>
      </w:r>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iCs/>
          <w:sz w:val="28"/>
          <w:szCs w:val="28"/>
        </w:rPr>
      </w:pPr>
      <w:r w:rsidRPr="00B2659E">
        <w:rPr>
          <w:rFonts w:ascii="Book Antiqua" w:hAnsi="Book Antiqua"/>
          <w:b/>
          <w:iCs/>
          <w:sz w:val="28"/>
          <w:szCs w:val="28"/>
        </w:rPr>
        <w:t xml:space="preserve">Available from: </w:t>
      </w:r>
    </w:p>
    <w:p w:rsidR="00E36C06" w:rsidRPr="00B2659E" w:rsidRDefault="00E36C06" w:rsidP="00B2659E">
      <w:pPr>
        <w:suppressLineNumbers/>
        <w:spacing w:line="360" w:lineRule="auto"/>
        <w:rPr>
          <w:rFonts w:ascii="Book Antiqua" w:hAnsi="Book Antiqua"/>
          <w:sz w:val="28"/>
          <w:szCs w:val="28"/>
        </w:rPr>
      </w:pPr>
      <w:r w:rsidRPr="00B2659E">
        <w:rPr>
          <w:rFonts w:ascii="Book Antiqua" w:hAnsi="Book Antiqua"/>
          <w:b/>
          <w:iCs/>
          <w:sz w:val="28"/>
          <w:szCs w:val="28"/>
        </w:rPr>
        <w:t xml:space="preserve">DOI: </w:t>
      </w:r>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INTRODUCTION</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Refractory ascites is observed in 5%-10% of advanced cirrhosis cases and has a one-year mortality rate of 20%-50</w:t>
      </w:r>
      <w:proofErr w:type="gramStart"/>
      <w:r w:rsidRPr="00B2659E">
        <w:rPr>
          <w:rFonts w:ascii="Book Antiqua" w:hAnsi="Book Antiqua" w:cs="Arial"/>
          <w:sz w:val="28"/>
          <w:szCs w:val="28"/>
        </w:rPr>
        <w:t>%</w:t>
      </w:r>
      <w:proofErr w:type="gramEnd"/>
      <w:r w:rsidRPr="00B2659E">
        <w:rPr>
          <w:rFonts w:ascii="Book Antiqua" w:hAnsi="Book Antiqua" w:cs="Arial"/>
          <w:sz w:val="28"/>
          <w:szCs w:val="28"/>
        </w:rPr>
        <w:fldChar w:fldCharType="begin">
          <w:fldData xml:space="preserve">PEVuZE5vdGU+PENpdGU+PEF1dGhvcj5BcnJveW88L0F1dGhvcj48WWVhcj4yMDAzPC9ZZWFyPjxS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BcnJveW88L0F1dGhvcj48WWVhcj4yMDAzPC9ZZWFyPjxS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 w:tooltip="Arroyo, 2003 #269" w:history="1">
        <w:r w:rsidRPr="00B2659E">
          <w:rPr>
            <w:rFonts w:ascii="Book Antiqua" w:hAnsi="Book Antiqua" w:cs="Arial"/>
            <w:noProof/>
            <w:sz w:val="28"/>
            <w:szCs w:val="28"/>
            <w:vertAlign w:val="superscript"/>
          </w:rPr>
          <w:t>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Liver transplantation is the only definitive treatment for these patients, but the procedure is limited by donor liver resources and high cost. Repeated large-volume or total-volum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with intravenous albumin infusion is currently recommended as the first-line treatment for patients with refractory </w:t>
      </w:r>
      <w:proofErr w:type="gramStart"/>
      <w:r w:rsidRPr="00B2659E">
        <w:rPr>
          <w:rFonts w:ascii="Book Antiqua" w:hAnsi="Book Antiqua" w:cs="Arial"/>
          <w:sz w:val="28"/>
          <w:szCs w:val="28"/>
        </w:rPr>
        <w:t>ascites</w:t>
      </w:r>
      <w:proofErr w:type="gramEnd"/>
      <w:r w:rsidRPr="00B2659E">
        <w:rPr>
          <w:rFonts w:ascii="Book Antiqua" w:hAnsi="Book Antiqua" w:cs="Arial"/>
          <w:sz w:val="28"/>
          <w:szCs w:val="28"/>
        </w:rPr>
        <w:fldChar w:fldCharType="begin">
          <w:fldData xml:space="preserve">PEVuZE5vdGU+PENpdGU+PFllYXI+MjAxMDwvWWVhcj48UmVjTnVtPjI4PC9SZWNOdW0+PERpc3Bs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FllYXI+MjAxMDwvWWVhcj48UmVjTnVtPjI4PC9SZWNOdW0+PERpc3Bs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4" w:tooltip=", 2010 #28" w:history="1">
        <w:r w:rsidRPr="00B2659E">
          <w:rPr>
            <w:rFonts w:ascii="Book Antiqua" w:hAnsi="Book Antiqua" w:cs="Arial"/>
            <w:noProof/>
            <w:sz w:val="28"/>
            <w:szCs w:val="28"/>
            <w:vertAlign w:val="superscript"/>
          </w:rPr>
          <w:t>4</w:t>
        </w:r>
      </w:hyperlink>
      <w:r w:rsidRPr="00B2659E">
        <w:rPr>
          <w:rFonts w:ascii="Book Antiqua" w:hAnsi="Book Antiqua" w:cs="Arial"/>
          <w:noProof/>
          <w:sz w:val="28"/>
          <w:szCs w:val="28"/>
          <w:vertAlign w:val="superscript"/>
        </w:rPr>
        <w:t>,</w:t>
      </w:r>
      <w:hyperlink w:anchor="_ENREF_5" w:tooltip="Runyon, 2009 #4399" w:history="1">
        <w:r w:rsidRPr="00B2659E">
          <w:rPr>
            <w:rFonts w:ascii="Book Antiqua" w:hAnsi="Book Antiqua" w:cs="Arial"/>
            <w:noProof/>
            <w:sz w:val="28"/>
            <w:szCs w:val="28"/>
            <w:vertAlign w:val="superscript"/>
          </w:rPr>
          <w:t>5</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lthough therapeutic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relieves symptoms rapidly with few technical complications, it does not correct the underlying mechanisms of ascites formation and has negative effects on systemic </w:t>
      </w:r>
      <w:r w:rsidRPr="00B2659E">
        <w:rPr>
          <w:rFonts w:ascii="Book Antiqua" w:hAnsi="Book Antiqua" w:cs="Arial"/>
          <w:sz w:val="28"/>
          <w:szCs w:val="28"/>
        </w:rPr>
        <w:lastRenderedPageBreak/>
        <w:t>hemodynamics and renal function</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Rossle&lt;/Author&gt;&lt;Year&gt;2010&lt;/Year&gt;&lt;RecNum&gt;89&lt;/RecNum&gt;&lt;DisplayText&gt;&lt;style face="superscript"&gt;[2]&lt;/style&gt;&lt;/DisplayText&gt;&lt;record&gt;&lt;rec-number&gt;89&lt;/rec-number&gt;&lt;foreign-keys&gt;&lt;key app="EN" db-id="0xse5t9r9zftp4ew2wc5as56s202t0rxewav"&gt;89&lt;/key&gt;&lt;/foreign-keys&gt;&lt;ref-type name="Journal Article"&gt;17&lt;/ref-type&gt;&lt;contributors&gt;&lt;authors&gt;&lt;author&gt;Rossle, M.&lt;/author&gt;&lt;author&gt;Gerbes, A. L.&lt;/author&gt;&lt;/authors&gt;&lt;/contributors&gt;&lt;auth-address&gt;Praxiszentrum, Bertoldstrasse 48, Freiburg, Germany. martin-roessle@t-online.de&lt;/auth-address&gt;&lt;titles&gt;&lt;title&gt;TIPS for the treatment of refractory ascites, hepatorenal syndrome and hepatic hydrothorax: a critical update&lt;/title&gt;&lt;secondary-title&gt;Gut&lt;/secondary-title&gt;&lt;/titles&gt;&lt;periodical&gt;&lt;full-title&gt;Gut&lt;/full-title&gt;&lt;/periodical&gt;&lt;pages&gt;988-1000&lt;/pages&gt;&lt;volume&gt;59&lt;/volume&gt;&lt;number&gt;7&lt;/number&gt;&lt;keywords&gt;&lt;keyword&gt;Ascites/physiopathology/ surgery&lt;/keyword&gt;&lt;keyword&gt;Hepatorenal Syndrome/physiopathology/ surgery&lt;/keyword&gt;&lt;keyword&gt;Humans&lt;/keyword&gt;&lt;keyword&gt;Hydrothorax/ surgery&lt;/keyword&gt;&lt;keyword&gt;Paracentesis&lt;/keyword&gt;&lt;keyword&gt;Portasystemic Shunt, Transjugular Intrahepatic/adverse effects/ methods&lt;/keyword&gt;&lt;keyword&gt;Stents&lt;/keyword&gt;&lt;keyword&gt;Treatment Outcome&lt;/keyword&gt;&lt;/keywords&gt;&lt;dates&gt;&lt;year&gt;2010&lt;/year&gt;&lt;pub-dates&gt;&lt;date&gt;Jul&lt;/date&gt;&lt;/pub-dates&gt;&lt;/dates&gt;&lt;isbn&gt;1468-3288 (Electronic)&amp;#xD;0017-5749 (Linking)&lt;/isbn&gt;&lt;accession-num&gt;20581246&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2" w:tooltip="Rossle, 2010 #89" w:history="1">
        <w:r w:rsidRPr="00B2659E">
          <w:rPr>
            <w:rFonts w:ascii="Book Antiqua" w:hAnsi="Book Antiqua" w:cs="Arial"/>
            <w:noProof/>
            <w:sz w:val="28"/>
            <w:szCs w:val="28"/>
            <w:vertAlign w:val="superscript"/>
          </w:rPr>
          <w:t>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Although surgical portal-</w:t>
      </w:r>
      <w:proofErr w:type="spellStart"/>
      <w:r w:rsidRPr="00B2659E">
        <w:rPr>
          <w:rFonts w:ascii="Book Antiqua" w:hAnsi="Book Antiqua" w:cs="Arial"/>
          <w:sz w:val="28"/>
          <w:szCs w:val="28"/>
        </w:rPr>
        <w:t>caval</w:t>
      </w:r>
      <w:proofErr w:type="spellEnd"/>
      <w:r w:rsidRPr="00B2659E">
        <w:rPr>
          <w:rFonts w:ascii="Book Antiqua" w:hAnsi="Book Antiqua" w:cs="Arial"/>
          <w:sz w:val="28"/>
          <w:szCs w:val="28"/>
        </w:rPr>
        <w:t xml:space="preserve"> shunts are effective in the treatment of refractory ascites by reducing the </w:t>
      </w:r>
      <w:proofErr w:type="spellStart"/>
      <w:r w:rsidRPr="00B2659E">
        <w:rPr>
          <w:rFonts w:ascii="Book Antiqua" w:hAnsi="Book Antiqua" w:cs="Arial"/>
          <w:sz w:val="28"/>
          <w:szCs w:val="28"/>
        </w:rPr>
        <w:t>portosystemic</w:t>
      </w:r>
      <w:proofErr w:type="spellEnd"/>
      <w:r w:rsidRPr="00B2659E">
        <w:rPr>
          <w:rFonts w:ascii="Book Antiqua" w:hAnsi="Book Antiqua" w:cs="Arial"/>
          <w:sz w:val="28"/>
          <w:szCs w:val="28"/>
        </w:rPr>
        <w:t xml:space="preserve"> pressure gradient (PSG), these shunts have been abandoned because of the high post-operation morbidity and mortality rates</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D&amp;apos;Amico&lt;/Author&gt;&lt;Year&gt;2005&lt;/Year&gt;&lt;RecNum&gt;99&lt;/RecNum&gt;&lt;DisplayText&gt;&lt;style face="superscript"&gt;[6]&lt;/style&gt;&lt;/DisplayText&gt;&lt;record&gt;&lt;rec-number&gt;99&lt;/rec-number&gt;&lt;foreign-keys&gt;&lt;key app="EN" db-id="0xse5t9r9zftp4ew2wc5as56s202t0rxewav"&gt;99&lt;/key&gt;&lt;/foreign-keys&gt;&lt;ref-type name="Journal Article"&gt;17&lt;/ref-type&gt;&lt;contributors&gt;&lt;authors&gt;&lt;author&gt;D&amp;apos;Amico, G.&lt;/author&gt;&lt;author&gt;Luca, A.&lt;/author&gt;&lt;author&gt;Morabito, A.&lt;/author&gt;&lt;author&gt;Miraglia, R.&lt;/author&gt;&lt;author&gt;D&amp;apos;Amico, M.&lt;/author&gt;&lt;/authors&gt;&lt;/contributors&gt;&lt;auth-address&gt;Unit of Gastroenterology, Ospedale V. Cervello, Palermo, Italy. gedamico@libero.it&lt;/auth-address&gt;&lt;titles&gt;&lt;title&gt;Uncovered transjugular intrahepatic portosystemic shunt for refractory ascites: a meta-analysis&lt;/title&gt;&lt;secondary-title&gt;Gastroenterology&lt;/secondary-title&gt;&lt;/titles&gt;&lt;periodical&gt;&lt;full-title&gt;Gastroenterology&lt;/full-title&gt;&lt;/periodical&gt;&lt;pages&gt;1282-93&lt;/pages&gt;&lt;volume&gt;129&lt;/volume&gt;&lt;number&gt;4&lt;/number&gt;&lt;keywords&gt;&lt;keyword&gt;Ascites/ therapy&lt;/keyword&gt;&lt;keyword&gt;Humans&lt;/keyword&gt;&lt;keyword&gt;Portasystemic Shunt, Transjugular Intrahepatic&lt;/keyword&gt;&lt;keyword&gt;Randomized Controlled Trials as Topic&lt;/keyword&gt;&lt;keyword&gt;Regression Analysis&lt;/keyword&gt;&lt;keyword&gt;Treatment Outcome&lt;/keyword&gt;&lt;/keywords&gt;&lt;dates&gt;&lt;year&gt;2005&lt;/year&gt;&lt;pub-dates&gt;&lt;date&gt;Oct&lt;/date&gt;&lt;/pub-dates&gt;&lt;/dates&gt;&lt;isbn&gt;0016-5085 (Print)&amp;#xD;0016-5085 (Linking)&lt;/isbn&gt;&lt;accession-num&gt;16230081&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6" w:tooltip="D'Amico, 2005 #99" w:history="1">
        <w:r w:rsidRPr="00B2659E">
          <w:rPr>
            <w:rFonts w:ascii="Book Antiqua" w:hAnsi="Book Antiqua" w:cs="Arial"/>
            <w:noProof/>
            <w:sz w:val="28"/>
            <w:szCs w:val="28"/>
            <w:vertAlign w:val="superscript"/>
          </w:rPr>
          <w:t>6</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w:t>
      </w:r>
      <w:proofErr w:type="spellStart"/>
      <w:r w:rsidRPr="00B2659E">
        <w:rPr>
          <w:rFonts w:ascii="Book Antiqua" w:hAnsi="Book Antiqua" w:cs="Arial"/>
          <w:sz w:val="28"/>
          <w:szCs w:val="28"/>
        </w:rPr>
        <w:t>Transjugular</w:t>
      </w:r>
      <w:proofErr w:type="spellEnd"/>
      <w:r w:rsidRPr="00B2659E">
        <w:rPr>
          <w:rFonts w:ascii="Book Antiqua" w:hAnsi="Book Antiqua" w:cs="Arial"/>
          <w:sz w:val="28"/>
          <w:szCs w:val="28"/>
        </w:rPr>
        <w:t xml:space="preserve"> intrahepatic </w:t>
      </w:r>
      <w:proofErr w:type="spellStart"/>
      <w:r w:rsidRPr="00B2659E">
        <w:rPr>
          <w:rFonts w:ascii="Book Antiqua" w:hAnsi="Book Antiqua" w:cs="Arial"/>
          <w:sz w:val="28"/>
          <w:szCs w:val="28"/>
        </w:rPr>
        <w:t>portosystemic</w:t>
      </w:r>
      <w:proofErr w:type="spellEnd"/>
      <w:r w:rsidRPr="00B2659E">
        <w:rPr>
          <w:rFonts w:ascii="Book Antiqua" w:hAnsi="Book Antiqua" w:cs="Arial"/>
          <w:sz w:val="28"/>
          <w:szCs w:val="28"/>
        </w:rPr>
        <w:t xml:space="preserve"> shunts (TIPS) decompress the PSG and correct the formation of ascites in most cases without the need for general anesthesia avoiding the risk of major </w:t>
      </w:r>
      <w:proofErr w:type="gramStart"/>
      <w:r w:rsidRPr="00B2659E">
        <w:rPr>
          <w:rFonts w:ascii="Book Antiqua" w:hAnsi="Book Antiqua" w:cs="Arial"/>
          <w:sz w:val="28"/>
          <w:szCs w:val="28"/>
        </w:rPr>
        <w:t>surgery</w:t>
      </w:r>
      <w:proofErr w:type="gramEnd"/>
      <w:r w:rsidRPr="00B2659E">
        <w:rPr>
          <w:rFonts w:ascii="Book Antiqua" w:hAnsi="Book Antiqua" w:cs="Arial"/>
          <w:sz w:val="28"/>
          <w:szCs w:val="28"/>
        </w:rPr>
        <w:fldChar w:fldCharType="begin">
          <w:fldData xml:space="preserve">PEVuZE5vdGU+PENpdGU+PFllYXI+MjAxMDwvWWVhcj48UmVjTnVtPjI4PC9SZWNOdW0+PERpc3Bs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FllYXI+MjAxMDwvWWVhcj48UmVjTnVtPjI4PC9SZWNOdW0+PERpc3Bs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4" w:tooltip=", 2010 #28" w:history="1">
        <w:r w:rsidRPr="00B2659E">
          <w:rPr>
            <w:rFonts w:ascii="Book Antiqua" w:hAnsi="Book Antiqua" w:cs="Arial"/>
            <w:noProof/>
            <w:sz w:val="28"/>
            <w:szCs w:val="28"/>
            <w:vertAlign w:val="superscript"/>
          </w:rPr>
          <w:t>4</w:t>
        </w:r>
      </w:hyperlink>
      <w:r w:rsidRPr="00B2659E">
        <w:rPr>
          <w:rFonts w:ascii="Book Antiqua" w:hAnsi="Book Antiqua" w:cs="Arial"/>
          <w:noProof/>
          <w:sz w:val="28"/>
          <w:szCs w:val="28"/>
          <w:vertAlign w:val="superscript"/>
        </w:rPr>
        <w:t>,</w:t>
      </w:r>
      <w:hyperlink w:anchor="_ENREF_5" w:tooltip="Runyon, 2009 #4399" w:history="1">
        <w:r w:rsidRPr="00B2659E">
          <w:rPr>
            <w:rFonts w:ascii="Book Antiqua" w:hAnsi="Book Antiqua" w:cs="Arial"/>
            <w:noProof/>
            <w:sz w:val="28"/>
            <w:szCs w:val="28"/>
            <w:vertAlign w:val="superscript"/>
          </w:rPr>
          <w:t>5</w:t>
        </w:r>
      </w:hyperlink>
      <w:r w:rsidRPr="00B2659E">
        <w:rPr>
          <w:rFonts w:ascii="Book Antiqua" w:hAnsi="Book Antiqua" w:cs="Arial"/>
          <w:noProof/>
          <w:sz w:val="28"/>
          <w:szCs w:val="28"/>
          <w:vertAlign w:val="superscript"/>
        </w:rPr>
        <w:t>,</w:t>
      </w:r>
      <w:hyperlink w:anchor="_ENREF_7" w:tooltip="Ochs, 1995 #3771" w:history="1">
        <w:r w:rsidRPr="00B2659E">
          <w:rPr>
            <w:rFonts w:ascii="Book Antiqua" w:hAnsi="Book Antiqua" w:cs="Arial"/>
            <w:noProof/>
            <w:sz w:val="28"/>
            <w:szCs w:val="28"/>
            <w:vertAlign w:val="superscript"/>
          </w:rPr>
          <w:t>7</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 xml:space="preserve">Several randomized controlled trials (RCTs) have compared uncovered TIPS with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in the management of refractory ascites in cirrhosis </w:t>
      </w:r>
      <w:proofErr w:type="gramStart"/>
      <w:r w:rsidRPr="00B2659E">
        <w:rPr>
          <w:rFonts w:ascii="Book Antiqua" w:hAnsi="Book Antiqua" w:cs="Arial"/>
          <w:sz w:val="28"/>
          <w:szCs w:val="28"/>
        </w:rPr>
        <w:t>patients</w:t>
      </w:r>
      <w:proofErr w:type="gramEnd"/>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C0xM108L3N0eWxlPjwvRGlzcGxheVRleHQ+PHJlY29yZD48cmVjLW51bWJlcj4xMTM8L3JlYy1u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Q2l0ZT48QXV0aG9yPlNhbGVybm88L0F1dGhv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==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C0xM108L3N0eWxlPjwvRGlzcGxheVRleHQ+PHJlY29yZD48cmVjLW51bWJlcj4xMTM8L3JlYy1u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Q2l0ZT48QXV0aG9yPlNhbGVybm88L0F1dGhv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==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Despite the demonstration by these studies that TIPS was effective in controlling ascites, it was associated with an increased risk of hepatic encephalopathy (HE) and controversial results in survival benefits</w: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C0xM108L3N0eWxlPjwvRGlzcGxheVRleHQ+PHJlY29yZD48cmVjLW51bWJlcj4xMTM8L3JlYy1u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Q2l0ZT48QXV0aG9yPlNhbGVybm88L0F1dGhv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==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C0xM108L3N0eWxlPjwvRGlzcGxheVRleHQ+PHJlY29yZD48cmVjLW51bWJlcj4xMTM8L3JlYy1u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Q2l0ZT48QXV0aG9yPlNhbGVybm88L0F1dGhv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==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Based on the data reported in the literatures about the five available </w:t>
      </w:r>
      <w:proofErr w:type="gramStart"/>
      <w:r w:rsidRPr="00B2659E">
        <w:rPr>
          <w:rFonts w:ascii="Book Antiqua" w:hAnsi="Book Antiqua" w:cs="Arial"/>
          <w:sz w:val="28"/>
          <w:szCs w:val="28"/>
        </w:rPr>
        <w:t>RCTs</w:t>
      </w:r>
      <w:proofErr w:type="gramEnd"/>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tMTJdPC9zdHlsZT48L0Rpc3BsYXlUZXh0PjxyZWNvcmQ+PHJlYy1udW1iZXI+MTI4PC9yZWMt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Q2l0ZT48QXV0aG9yPlNhbGVybm88L0F1dGhv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tMTJdPC9zdHlsZT48L0Rpc3BsYXlUZXh0PjxyZWNvcmQ+PHJlYy1udW1iZXI+MTI4PC9yZWMt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Q2l0ZT48QXV0aG9yPlNhbGVybm88L0F1dGhv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1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four previous meta-analyses concluded that TIPS could not significantly decrease patient mortality when compared with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fldChar w:fldCharType="begin">
          <w:fldData xml:space="preserve">PEVuZE5vdGU+PENpdGU+PEF1dGhvcj5TYWFiPC9BdXRob3I+PFllYXI+MjAwNjwvWWVhcj48UmVj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HBhZ2VzPjM0OS01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TYWFiPC9BdXRob3I+PFllYXI+MjAwNjwvWWVhcj48UmVj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HBhZ2VzPjM0OS01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6" w:tooltip="D'Amico, 2005 #99" w:history="1">
        <w:r w:rsidRPr="00B2659E">
          <w:rPr>
            <w:rFonts w:ascii="Book Antiqua" w:hAnsi="Book Antiqua" w:cs="Arial"/>
            <w:noProof/>
            <w:sz w:val="28"/>
            <w:szCs w:val="28"/>
            <w:vertAlign w:val="superscript"/>
          </w:rPr>
          <w:t>6</w:t>
        </w:r>
      </w:hyperlink>
      <w:r w:rsidRPr="00B2659E">
        <w:rPr>
          <w:rFonts w:ascii="Book Antiqua" w:hAnsi="Book Antiqua" w:cs="Arial"/>
          <w:noProof/>
          <w:sz w:val="28"/>
          <w:szCs w:val="28"/>
          <w:vertAlign w:val="superscript"/>
        </w:rPr>
        <w:t>,</w:t>
      </w:r>
      <w:hyperlink w:anchor="_ENREF_14" w:tooltip="Saab, 2006 #93" w:history="1">
        <w:r w:rsidRPr="00B2659E">
          <w:rPr>
            <w:rFonts w:ascii="Book Antiqua" w:hAnsi="Book Antiqua" w:cs="Arial"/>
            <w:noProof/>
            <w:sz w:val="28"/>
            <w:szCs w:val="28"/>
            <w:vertAlign w:val="superscript"/>
          </w:rPr>
          <w:t>14-16</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It is notable that all four of these meta-analyses simply combined the number of deaths without considering the effect of the time to death. Thereafter, a meta-analysis by Salerno</w:t>
      </w:r>
      <w:r w:rsidRPr="00B2659E">
        <w:rPr>
          <w:rFonts w:ascii="Book Antiqua" w:hAnsi="Book Antiqua" w:cs="Arial"/>
          <w:i/>
          <w:sz w:val="28"/>
          <w:szCs w:val="28"/>
        </w:rPr>
        <w:t xml:space="preserve"> 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Salerno&lt;/Author&gt;&lt;Year&gt;2007&lt;/Year&gt;&lt;RecNum&gt;92&lt;/RecNum&gt;&lt;DisplayText&gt;&lt;style face="superscript"&gt;[17]&lt;/style&gt;&lt;/DisplayText&gt;&lt;record&gt;&lt;rec-number&gt;92&lt;/rec-number&gt;&lt;foreign-keys&gt;&lt;key app="EN" db-id="0xse5t9r9zftp4ew2wc5as56s202t0rxewav"&gt;92&lt;/key&gt;&lt;/foreign-keys&gt;&lt;ref-type name="Journal Article"&gt;17&lt;/ref-type&gt;&lt;contributors&gt;&lt;authors&gt;&lt;author&gt;Salerno, F.&lt;/author&gt;&lt;author&gt;Camma, C.&lt;/author&gt;&lt;author&gt;Enea, M.&lt;/author&gt;&lt;author&gt;Rossle, M.&lt;/author&gt;&lt;author&gt;Wong, F.&lt;/author&gt;&lt;/authors&gt;&lt;/contributors&gt;&lt;auth-address&gt;Department of Internal Medicine, IRCCS Policlinico San Donato, University of Milan, Milan, Italy. francesco.salerno@unimi.it&lt;/auth-address&gt;&lt;titles&gt;&lt;title&gt;Transjugular intrahepatic portosystemic shunt for refractory ascites: a meta-analysis of individual patient data&lt;/title&gt;&lt;secondary-title&gt;Gastroenterology&lt;/secondary-title&gt;&lt;/titles&gt;&lt;periodical&gt;&lt;full-title&gt;Gastroenterology&lt;/full-title&gt;&lt;/periodical&gt;&lt;pages&gt;825-34&lt;/pages&gt;&lt;volume&gt;133&lt;/volume&gt;&lt;number&gt;3&lt;/number&gt;&lt;keywords&gt;&lt;keyword&gt;Aged&lt;/keyword&gt;&lt;keyword&gt;Ascites/etiology/ surgery&lt;/keyword&gt;&lt;keyword&gt;Bilirubin/blood&lt;/keyword&gt;&lt;keyword&gt;Female&lt;/keyword&gt;&lt;keyword&gt;Hepatic Encephalopathy/etiology&lt;/keyword&gt;&lt;keyword&gt;Humans&lt;/keyword&gt;&lt;keyword&gt;Kaplan-Meier Estimate&lt;/keyword&gt;&lt;keyword&gt;Liver Cirrhosis/blood/complications/ surgery&lt;/keyword&gt;&lt;keyword&gt;Liver Transplantation/adverse effects&lt;/keyword&gt;&lt;keyword&gt;Male&lt;/keyword&gt;&lt;keyword&gt;Middle Aged&lt;/keyword&gt;&lt;keyword&gt;Paracentesis/methods&lt;/keyword&gt;&lt;keyword&gt;Portasystemic Shunt, Transjugular Intrahepatic/adverse effects/ methods&lt;/keyword&gt;&lt;keyword&gt;Regression Analysis&lt;/keyword&gt;&lt;keyword&gt;Risk Factors&lt;/keyword&gt;&lt;keyword&gt;Sodium/blood&lt;/keyword&gt;&lt;keyword&gt;Treatment Outcome&lt;/keyword&gt;&lt;/keywords&gt;&lt;dates&gt;&lt;year&gt;2007&lt;/year&gt;&lt;pub-dates&gt;&lt;date&gt;Sep&lt;/date&gt;&lt;/pub-dates&gt;&lt;/dates&gt;&lt;isbn&gt;0016-5085 (Print)&amp;#xD;0016-5085 (Linking)&lt;/isbn&gt;&lt;accession-num&gt;1767865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7" w:tooltip="Salerno, 2007 #92" w:history="1">
        <w:r w:rsidRPr="00B2659E">
          <w:rPr>
            <w:rFonts w:ascii="Book Antiqua" w:hAnsi="Book Antiqua" w:cs="Arial"/>
            <w:noProof/>
            <w:sz w:val="28"/>
            <w:szCs w:val="28"/>
            <w:vertAlign w:val="superscript"/>
          </w:rPr>
          <w:t>17</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pooled individual patient data from four RCTs to overcome this inappropriate survival </w:t>
      </w:r>
      <w:r w:rsidRPr="00B2659E">
        <w:rPr>
          <w:rFonts w:ascii="Book Antiqua" w:hAnsi="Book Antiqua" w:cs="Arial"/>
          <w:sz w:val="28"/>
          <w:szCs w:val="28"/>
        </w:rPr>
        <w:lastRenderedPageBreak/>
        <w:t>analysis and demonstrated that TIPS significantly improved liver-transplantation-free (LTF) survival. However, the impossibility of collecting individual patient data from all of the identified RCTs is a potential drawback for the meta-analysis conducted by Salerno</w:t>
      </w:r>
      <w:r w:rsidRPr="00B2659E">
        <w:rPr>
          <w:rFonts w:ascii="Book Antiqua" w:hAnsi="Book Antiqua" w:cs="Arial"/>
          <w:i/>
          <w:sz w:val="28"/>
          <w:szCs w:val="28"/>
        </w:rPr>
        <w:t xml:space="preserve"> et </w:t>
      </w:r>
      <w:proofErr w:type="gramStart"/>
      <w:r w:rsidRPr="00B2659E">
        <w:rPr>
          <w:rFonts w:ascii="Book Antiqua" w:hAnsi="Book Antiqua" w:cs="Arial"/>
          <w:i/>
          <w:sz w:val="28"/>
          <w:szCs w:val="28"/>
        </w:rPr>
        <w:t>al</w:t>
      </w:r>
      <w:proofErr w:type="gramEnd"/>
      <w:r w:rsidRPr="00B2659E">
        <w:rPr>
          <w:rFonts w:ascii="Book Antiqua" w:hAnsi="Book Antiqua" w:cs="Arial"/>
          <w:sz w:val="28"/>
          <w:szCs w:val="28"/>
        </w:rPr>
        <w:fldChar w:fldCharType="begin">
          <w:fldData xml:space="preserve">PEVuZE5vdGU+PENpdGU+PEF1dGhvcj5TYWxlcm5vPC9BdXRob3I+PFllYXI+MjAwNzwvWWVhcj48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TYWxlcm5vPC9BdXRob3I+PFllYXI+MjAwNzwvWWVhcj48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7" w:tooltip="Salerno, 2007 #92" w:history="1">
        <w:r w:rsidRPr="00B2659E">
          <w:rPr>
            <w:rFonts w:ascii="Book Antiqua" w:hAnsi="Book Antiqua" w:cs="Arial"/>
            <w:noProof/>
            <w:sz w:val="28"/>
            <w:szCs w:val="28"/>
            <w:vertAlign w:val="superscript"/>
          </w:rPr>
          <w:t>17</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sz w:val="28"/>
          <w:szCs w:val="28"/>
        </w:rPr>
        <w:t xml:space="preserve"> and </w:t>
      </w:r>
      <w:r w:rsidRPr="00B2659E">
        <w:rPr>
          <w:rFonts w:ascii="Book Antiqua" w:hAnsi="Book Antiqua" w:cs="Arial"/>
          <w:sz w:val="28"/>
          <w:szCs w:val="28"/>
        </w:rPr>
        <w:t>Higgins</w:t>
      </w:r>
      <w:r w:rsidRPr="00B2659E">
        <w:rPr>
          <w:rFonts w:ascii="Book Antiqua" w:hAnsi="Book Antiqua" w:cs="Arial"/>
          <w:i/>
          <w:sz w:val="28"/>
          <w:szCs w:val="28"/>
        </w:rPr>
        <w:t xml:space="preserve"> et al</w:t>
      </w:r>
      <w:r w:rsidRPr="00B2659E">
        <w:rPr>
          <w:rFonts w:ascii="Book Antiqua" w:hAnsi="Book Antiqua" w:cs="Arial"/>
          <w:sz w:val="28"/>
          <w:szCs w:val="28"/>
        </w:rPr>
        <w:fldChar w:fldCharType="begin">
          <w:fldData xml:space="preserve">PEVuZE5vdGU+PENpdGU+PEF1dGhvcj5TYWxlcm5vPC9BdXRob3I+PFllYXI+MjAwNzwvWWVhcj48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TYWxlcm5vPC9BdXRob3I+PFllYXI+MjAwNzwvWWVhcj48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8" w:tooltip="Higgins, Available from www.cochrane-handbook.org #11" w:history="1">
        <w:r w:rsidRPr="00B2659E">
          <w:rPr>
            <w:rFonts w:ascii="Book Antiqua" w:hAnsi="Book Antiqua" w:cs="Arial"/>
            <w:noProof/>
            <w:sz w:val="28"/>
            <w:szCs w:val="28"/>
            <w:vertAlign w:val="superscript"/>
          </w:rPr>
          <w:t>18</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Most likely, the inconsistent conclusions among these meta-analyses were due in part to the hesitation of recommending TIPS as the primary </w:t>
      </w:r>
      <w:proofErr w:type="gramStart"/>
      <w:r w:rsidRPr="00B2659E">
        <w:rPr>
          <w:rFonts w:ascii="Book Antiqua" w:hAnsi="Book Antiqua" w:cs="Arial"/>
          <w:sz w:val="28"/>
          <w:szCs w:val="28"/>
        </w:rPr>
        <w:t>therapy</w:t>
      </w:r>
      <w:proofErr w:type="gramEnd"/>
      <w:r w:rsidRPr="00B2659E">
        <w:rPr>
          <w:rFonts w:ascii="Book Antiqua" w:hAnsi="Book Antiqua" w:cs="Arial"/>
          <w:sz w:val="28"/>
          <w:szCs w:val="28"/>
        </w:rPr>
        <w:fldChar w:fldCharType="begin">
          <w:fldData xml:space="preserve">PEVuZE5vdGU+PENpdGU+PFllYXI+MjAxMDwvWWVhcj48UmVjTnVtPjI4PC9SZWNOdW0+PERpc3Bs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FllYXI+MjAxMDwvWWVhcj48UmVjTnVtPjI4PC9SZWNOdW0+PERpc3Bs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4" w:tooltip=", 2010 #28" w:history="1">
        <w:r w:rsidRPr="00B2659E">
          <w:rPr>
            <w:rFonts w:ascii="Book Antiqua" w:hAnsi="Book Antiqua" w:cs="Arial"/>
            <w:noProof/>
            <w:sz w:val="28"/>
            <w:szCs w:val="28"/>
            <w:vertAlign w:val="superscript"/>
          </w:rPr>
          <w:t>4</w:t>
        </w:r>
      </w:hyperlink>
      <w:r w:rsidRPr="00B2659E">
        <w:rPr>
          <w:rFonts w:ascii="Book Antiqua" w:hAnsi="Book Antiqua" w:cs="Arial"/>
          <w:noProof/>
          <w:sz w:val="28"/>
          <w:szCs w:val="28"/>
          <w:vertAlign w:val="superscript"/>
        </w:rPr>
        <w:t>,</w:t>
      </w:r>
      <w:hyperlink w:anchor="_ENREF_5" w:tooltip="Runyon, 2009 #4399" w:history="1">
        <w:r w:rsidRPr="00B2659E">
          <w:rPr>
            <w:rFonts w:ascii="Book Antiqua" w:hAnsi="Book Antiqua" w:cs="Arial"/>
            <w:noProof/>
            <w:sz w:val="28"/>
            <w:szCs w:val="28"/>
            <w:vertAlign w:val="superscript"/>
          </w:rPr>
          <w:t>5</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After these meta-analyses, one additional RCT was published in 2011</w:t>
      </w:r>
      <w:r w:rsidRPr="00B2659E">
        <w:rPr>
          <w:rFonts w:ascii="Book Antiqua" w:hAnsi="Book Antiqua" w:cs="Arial"/>
          <w:sz w:val="28"/>
          <w:szCs w:val="28"/>
        </w:rPr>
        <w:fldChar w:fldCharType="begin">
          <w:fldData xml:space="preserve">PEVuZE5vdGU+PENpdGU+PEF1dGhvcj5OYXJhaGFyYTwvQXV0aG9yPjxZZWFyPjIwMTE8L1llYXI+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OYXJhaGFyYTwvQXV0aG9yPjxZZWFyPjIwMTE8L1llYXI+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3" w:tooltip="Narahara, 2011 #88" w:history="1">
        <w:r w:rsidRPr="00B2659E">
          <w:rPr>
            <w:rFonts w:ascii="Book Antiqua" w:hAnsi="Book Antiqua" w:cs="Arial"/>
            <w:noProof/>
            <w:sz w:val="28"/>
            <w:szCs w:val="28"/>
            <w:vertAlign w:val="superscript"/>
          </w:rPr>
          <w:t>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Thus, it is useful to conduct an updated meta-analysis with an appropriate survival analysis method to evaluate the effect of TIPS on LTF survival in cirrhosis patients with refractory ascites.</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 xml:space="preserve">The purpose of the present study was to update the previous meta-analyses to evaluate the effect of TIPS on patient survival by appropriate survival analysis. LTF survival was employed as the primary endpoint. Additionally, the causes of death, the number of patients who underwent liver transplantation, the frequency of recurrent ascites, the risk of HE, and the incidence of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were evaluated.</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MATERIALS AND METHODS</w:t>
      </w: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lastRenderedPageBreak/>
        <w:t>Searching for and selection of studies</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 xml:space="preserve">Eligible studies were identified by a comprehensive search of MEDLINE, EMBASE, and the Cochrane Library from their inceptions to October 2012. The following key words were used in our search: ascites, TIPS,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and RCT. Reference lists in primary study publications, review articles, editorials, and the proceedings of international congresses were also manually examined.</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 xml:space="preserve">The following criteria were employed for study selection: (1) study publication: full-text in the English language; (2) study design: RCT; (3) study participants: cirrhotic patients with refractory or recurrent ascites; (4) study interventions: TIPS </w:t>
      </w:r>
      <w:proofErr w:type="spellStart"/>
      <w:r w:rsidRPr="00B2659E">
        <w:rPr>
          <w:rFonts w:ascii="Book Antiqua" w:hAnsi="Book Antiqua" w:cs="Arial"/>
          <w:i/>
          <w:sz w:val="28"/>
          <w:szCs w:val="28"/>
        </w:rPr>
        <w:t>vs</w:t>
      </w:r>
      <w:proofErr w:type="spellEnd"/>
      <w:r w:rsidRPr="00B2659E">
        <w:rPr>
          <w:rFonts w:ascii="Book Antiqua" w:hAnsi="Book Antiqua" w:cs="Arial"/>
          <w:sz w:val="28"/>
          <w:szCs w:val="28"/>
        </w:rPr>
        <w:t xml:space="preserve"> large-volume or total-volum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with/without intravenous albumin); (5) one or more of the following outcomes estimated: LTF survival, liver transplantation, cause of death (liver-disease-related death or non-liver-disease-related death), recurrence of ascites, HE, and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t>Outcomes and definitions</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lastRenderedPageBreak/>
        <w:t xml:space="preserve">LTF survival (primary endpoint): patient survival without liver transplantation. Liver transplantation: number of patients who underwent liver transplantation. Liver-disease-related death: number of patients who died of liver-disease-related causes, including hepatic failure, </w:t>
      </w:r>
      <w:proofErr w:type="spellStart"/>
      <w:r w:rsidRPr="00B2659E">
        <w:rPr>
          <w:rFonts w:ascii="Book Antiqua" w:hAnsi="Book Antiqua" w:cs="Arial"/>
          <w:sz w:val="28"/>
          <w:szCs w:val="28"/>
        </w:rPr>
        <w:t>variceal</w:t>
      </w:r>
      <w:proofErr w:type="spellEnd"/>
      <w:r w:rsidRPr="00B2659E">
        <w:rPr>
          <w:rFonts w:ascii="Book Antiqua" w:hAnsi="Book Antiqua" w:cs="Arial"/>
          <w:sz w:val="28"/>
          <w:szCs w:val="28"/>
        </w:rPr>
        <w:t xml:space="preserve"> bleeding,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and hepatocellular carcinoma. Non-liver-disease-related death: number of patients who died of non-liver-disease-related causes, such as sepsis, cerebrovascular accident, and cardiac dysfunction</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Albillos&lt;/Author&gt;&lt;Year&gt;2005&lt;/Year&gt;&lt;RecNum&gt;100&lt;/RecNum&gt;&lt;DisplayText&gt;&lt;style face="superscript"&gt;[16]&lt;/style&gt;&lt;/DisplayText&gt;&lt;record&gt;&lt;rec-number&gt;100&lt;/rec-number&gt;&lt;foreign-keys&gt;&lt;key app="EN" db-id="0xse5t9r9zftp4ew2wc5as56s202t0rxewav"&gt;100&lt;/key&gt;&lt;/foreign-keys&gt;&lt;ref-type name="Journal Article"&gt;17&lt;/ref-type&gt;&lt;contributors&gt;&lt;authors&gt;&lt;author&gt;Albillos, A.&lt;/author&gt;&lt;author&gt;Banares, R.&lt;/author&gt;&lt;author&gt;Gonzalez, M.&lt;/author&gt;&lt;author&gt;Catalina, M. V.&lt;/author&gt;&lt;author&gt;Molinero, L. M.&lt;/author&gt;&lt;/authors&gt;&lt;/contributors&gt;&lt;auth-address&gt;Servicio de Gastroenterologia, Hospital Universitario Ramon y Cajal, Departamento de Medicina, Universidad de Alcala, Madrid, Spain. aalbillosm@meditex.es&lt;/auth-address&gt;&lt;titles&gt;&lt;title&gt;A meta-analysis of transjugular intrahepatic portosystemic shunt versus paracentesis for refractory ascites&lt;/title&gt;&lt;secondary-title&gt;J Hepatol&lt;/secondary-title&gt;&lt;/titles&gt;&lt;periodical&gt;&lt;full-title&gt;J Hepatol&lt;/full-title&gt;&lt;/periodical&gt;&lt;pages&gt;990-6&lt;/pages&gt;&lt;volume&gt;43&lt;/volume&gt;&lt;number&gt;6&lt;/number&gt;&lt;keywords&gt;&lt;keyword&gt;Ascites/etiology/ therapy&lt;/keyword&gt;&lt;keyword&gt;Hepatic Encephalopathy/etiology&lt;/keyword&gt;&lt;keyword&gt;Humans&lt;/keyword&gt;&lt;keyword&gt;Liver Cirrhosis/ complications&lt;/keyword&gt;&lt;keyword&gt;Paracentesis&lt;/keyword&gt;&lt;keyword&gt;Portasystemic Shunt, Transjugular Intrahepatic/adverse effects&lt;/keyword&gt;&lt;/keywords&gt;&lt;dates&gt;&lt;year&gt;2005&lt;/year&gt;&lt;pub-dates&gt;&lt;date&gt;Dec&lt;/date&gt;&lt;/pub-dates&gt;&lt;/dates&gt;&lt;isbn&gt;0168-8278 (Print)&amp;#xD;0168-8278 (Linking)&lt;/isbn&gt;&lt;accession-num&gt;16139922&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6" w:tooltip="Albillos, 2005 #100" w:history="1">
        <w:r w:rsidRPr="00B2659E">
          <w:rPr>
            <w:rFonts w:ascii="Book Antiqua" w:hAnsi="Book Antiqua" w:cs="Arial"/>
            <w:noProof/>
            <w:sz w:val="28"/>
            <w:szCs w:val="28"/>
            <w:vertAlign w:val="superscript"/>
          </w:rPr>
          <w:t>16</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Recurrence of ascites: number of patients who required a new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after the interventions. HE and severe HE: number of patients who presented with HE after intervention and the number of patients with severe HE (grades III/IV HE according to Conn</w:t>
      </w:r>
      <w:r w:rsidRPr="00B2659E">
        <w:rPr>
          <w:rFonts w:ascii="Book Antiqua" w:hAnsi="Book Antiqua" w:cs="Arial"/>
          <w:i/>
          <w:sz w:val="28"/>
          <w:szCs w:val="28"/>
        </w:rPr>
        <w:t xml:space="preserve"> 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Conn&lt;/Author&gt;&lt;Year&gt;1979&lt;/Year&gt;&lt;RecNum&gt;5802&lt;/RecNum&gt;&lt;DisplayText&gt;&lt;style face="superscript"&gt;[19]&lt;/style&gt;&lt;/DisplayText&gt;&lt;record&gt;&lt;rec-number&gt;5802&lt;/rec-number&gt;&lt;ref-type name="Book"&gt;6&lt;/ref-type&gt;&lt;contributors&gt;&lt;authors&gt;&lt;author&gt;H O Conn&lt;/author&gt;&lt;author&gt;M M Liebertal&lt;/author&gt;&lt;/authors&gt;&lt;/contributors&gt;&lt;titles&gt;&lt;title&gt;The hepatic coma syndromes and lactulose&lt;/title&gt;&lt;secondary-title&gt;Baltimore: Williams &amp;amp; Wilkins&lt;/secondary-title&gt;&lt;/titles&gt;&lt;pages&gt;46-84&lt;/pages&gt;&lt;volume&gt;46-84&lt;/volume&gt;&lt;number&gt;46-84&lt;/number&gt;&lt;num-vols&gt;46-84&lt;/num-vols&gt;&lt;dates&gt;&lt;year&gt;1979&lt;/year&gt;&lt;/dates&gt;&lt;publisher&gt;Baltimore: Williams &amp;amp; Wilkins&lt;/publisher&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9" w:tooltip="Conn, 1979 #5802" w:history="1">
        <w:r w:rsidRPr="00B2659E">
          <w:rPr>
            <w:rFonts w:ascii="Book Antiqua" w:hAnsi="Book Antiqua" w:cs="Arial"/>
            <w:noProof/>
            <w:sz w:val="28"/>
            <w:szCs w:val="28"/>
            <w:vertAlign w:val="superscript"/>
          </w:rPr>
          <w:t>19</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or equivalent classification), respectively.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number of patients with type 1 or type 2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t>Risk of bias assessment</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According to the Cochrane risk of bias too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Higgins&lt;/Author&gt;&lt;Year&gt;Available from www.cochrane-handbook.org&lt;/Year&gt;&lt;RecNum&gt;11&lt;/RecNum&gt;&lt;DisplayText&gt;&lt;style face="superscript"&gt;[18]&lt;/style&gt;&lt;/DisplayText&gt;&lt;record&gt;&lt;rec-number&gt;11&lt;/rec-number&gt;&lt;foreign-keys&gt;&lt;key app="EN" db-id="rzw9x2t5nraxpbeasftveea802w2vwvstrez"&gt;11&lt;/key&gt;&lt;/foreign-keys&gt;&lt;ref-type name="Book"&gt;6&lt;/ref-type&gt;&lt;contributors&gt;&lt;authors&gt;&lt;author&gt;Julian P T Higgins&lt;/author&gt;&lt;author&gt;Sally Green&lt;/author&gt;&lt;author&gt;(editors)&lt;/author&gt;&lt;/authors&gt;&lt;/contributors&gt;&lt;titles&gt;&lt;title&gt; Cochrane Handbook for Systematic Reviews of Interventions Version 5.1.0 [updated March 2011]. The Cochrane Collaboration, 2011&lt;/title&gt;&lt;/titles&gt;&lt;num-vols&gt;Available from www.cochrane-handbook.org&lt;/num-vols&gt;&lt;dates&gt;&lt;year&gt;Available from www.cochrane-handbook.org&lt;/year&gt;&lt;/dates&gt;&lt;urls&gt;&lt;related-urls&gt;&lt;url&gt;www.cochrane-handbook.org&lt;/url&gt;&lt;/related-urls&gt;&lt;/urls&gt;&lt;electronic-resource-num&gt;www.cochrane-handbook.org&lt;/electronic-resource-num&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8" w:tooltip="Higgins, Available from www.cochrane-handbook.org #11" w:history="1">
        <w:r w:rsidRPr="00B2659E">
          <w:rPr>
            <w:rFonts w:ascii="Book Antiqua" w:hAnsi="Book Antiqua" w:cs="Arial"/>
            <w:noProof/>
            <w:sz w:val="28"/>
            <w:szCs w:val="28"/>
            <w:vertAlign w:val="superscript"/>
          </w:rPr>
          <w:t>18</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he following six items were used in the assessment of risk of bias: generation of random allocation sequence, concealment of allocation sequence, blinding of participants and </w:t>
      </w:r>
      <w:r w:rsidRPr="00B2659E">
        <w:rPr>
          <w:rFonts w:ascii="Book Antiqua" w:hAnsi="Book Antiqua" w:cs="Arial"/>
          <w:sz w:val="28"/>
          <w:szCs w:val="28"/>
        </w:rPr>
        <w:lastRenderedPageBreak/>
        <w:t>personnel, blinding of outcome assessment, incomplete outcome data, and selective outcome reporting.</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t>Data extraction</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Determination of trial eligibility and extraction of data were performed independently by two investigators (</w:t>
      </w:r>
      <w:proofErr w:type="spellStart"/>
      <w:r w:rsidRPr="00B2659E">
        <w:rPr>
          <w:rFonts w:ascii="Book Antiqua" w:hAnsi="Book Antiqua" w:cs="Arial"/>
          <w:sz w:val="28"/>
          <w:szCs w:val="28"/>
        </w:rPr>
        <w:t>Bai</w:t>
      </w:r>
      <w:proofErr w:type="spellEnd"/>
      <w:r w:rsidRPr="00B2659E">
        <w:rPr>
          <w:rFonts w:ascii="Book Antiqua" w:hAnsi="Book Antiqua" w:cs="Arial"/>
          <w:sz w:val="28"/>
          <w:szCs w:val="28"/>
        </w:rPr>
        <w:t xml:space="preserve"> M and Qi X). Agreements on disagreements were made through discussion. The following data were extracted: patient selection criteria, number of patients screened, number of patients allocated to each study group, detailed information of interventions, study design, duration of follow-up, age, gender, etiology of cirrhosis, Child-Pugh class and score, HE, history of GI bleeding, serum bilirubin, serum albumin, serum </w:t>
      </w:r>
      <w:proofErr w:type="spellStart"/>
      <w:r w:rsidRPr="00B2659E">
        <w:rPr>
          <w:rFonts w:ascii="Book Antiqua" w:hAnsi="Book Antiqua" w:cs="Arial"/>
          <w:sz w:val="28"/>
          <w:szCs w:val="28"/>
        </w:rPr>
        <w:t>creatinine</w:t>
      </w:r>
      <w:proofErr w:type="spellEnd"/>
      <w:r w:rsidRPr="00B2659E">
        <w:rPr>
          <w:rFonts w:ascii="Book Antiqua" w:hAnsi="Book Antiqua" w:cs="Arial"/>
          <w:sz w:val="28"/>
          <w:szCs w:val="28"/>
        </w:rPr>
        <w:t>, serum sodium, technical results, method of randomization, allocation concealment, blinding, analysis methods, description of drop-outs, and detailed data of outcome measures.</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t>Statistical analysis</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 xml:space="preserve">For outcomes reported as time-to-event variables, the hazard ratios (HRs) are the most appropriate measures to </w:t>
      </w:r>
      <w:r w:rsidRPr="00B2659E">
        <w:rPr>
          <w:rFonts w:ascii="Book Antiqua" w:hAnsi="Book Antiqua" w:cs="Arial"/>
          <w:sz w:val="28"/>
          <w:szCs w:val="28"/>
        </w:rPr>
        <w:lastRenderedPageBreak/>
        <w:t xml:space="preserve">be pooled because both the number of events and the time to events are </w:t>
      </w:r>
      <w:proofErr w:type="gramStart"/>
      <w:r w:rsidRPr="00B2659E">
        <w:rPr>
          <w:rFonts w:ascii="Book Antiqua" w:hAnsi="Book Antiqua" w:cs="Arial"/>
          <w:sz w:val="28"/>
          <w:szCs w:val="28"/>
        </w:rPr>
        <w:t>important</w:t>
      </w:r>
      <w:proofErr w:type="gramEnd"/>
      <w:r w:rsidRPr="00B2659E">
        <w:rPr>
          <w:rFonts w:ascii="Book Antiqua" w:hAnsi="Book Antiqua" w:cs="Arial"/>
          <w:sz w:val="28"/>
          <w:szCs w:val="28"/>
        </w:rPr>
        <w:fldChar w:fldCharType="begin">
          <w:fldData xml:space="preserve">PEVuZE5vdGU+PENpdGU+PEF1dGhvcj5UaWVybmV5PC9BdXRob3I+PFllYXI+MjAwNzwvWWVhcj48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Y8L3BhZ2VzPjx2b2x1bWU+ODwvdm9sdW1lPjxkYXRlcz48eWVhcj4yMDA3PC95ZWFyPjwv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lc2NS05NDwvcGFnZXM+PHZvbHVtZT4xNTE8L3Zv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UaWVybmV5PC9BdXRob3I+PFllYXI+MjAwNzwvWWVhcj48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Y8L3BhZ2VzPjx2b2x1bWU+ODwvdm9sdW1lPjxkYXRlcz48eWVhcj4yMDA3PC95ZWFyPjwv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lc2NS05NDwvcGFnZXM+PHZvbHVtZT4xNTE8L3Zv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20" w:tooltip="Tierney, 2007 #4" w:history="1">
        <w:r w:rsidRPr="00B2659E">
          <w:rPr>
            <w:rFonts w:ascii="Book Antiqua" w:hAnsi="Book Antiqua" w:cs="Arial"/>
            <w:noProof/>
            <w:sz w:val="28"/>
            <w:szCs w:val="28"/>
            <w:vertAlign w:val="superscript"/>
          </w:rPr>
          <w:t>20</w:t>
        </w:r>
      </w:hyperlink>
      <w:r w:rsidRPr="00B2659E">
        <w:rPr>
          <w:rFonts w:ascii="Book Antiqua" w:hAnsi="Book Antiqua" w:cs="Arial"/>
          <w:noProof/>
          <w:sz w:val="28"/>
          <w:szCs w:val="28"/>
          <w:vertAlign w:val="superscript"/>
        </w:rPr>
        <w:t>,</w:t>
      </w:r>
      <w:hyperlink w:anchor="_ENREF_21" w:tooltip="Liberati, 2009 #3" w:history="1">
        <w:r w:rsidRPr="00B2659E">
          <w:rPr>
            <w:rFonts w:ascii="Book Antiqua" w:hAnsi="Book Antiqua" w:cs="Arial"/>
            <w:noProof/>
            <w:sz w:val="28"/>
            <w:szCs w:val="28"/>
            <w:vertAlign w:val="superscript"/>
          </w:rPr>
          <w:t>21</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he Log (HR) and its standard error for a study are needed to evaluate the pooled </w:t>
      </w:r>
      <w:proofErr w:type="spellStart"/>
      <w:r w:rsidRPr="00B2659E">
        <w:rPr>
          <w:rFonts w:ascii="Book Antiqua" w:hAnsi="Book Antiqua" w:cs="Arial"/>
          <w:sz w:val="28"/>
          <w:szCs w:val="28"/>
        </w:rPr>
        <w:t>HRs.</w:t>
      </w:r>
      <w:proofErr w:type="spellEnd"/>
      <w:r w:rsidRPr="00B2659E">
        <w:rPr>
          <w:rFonts w:ascii="Book Antiqua" w:hAnsi="Book Antiqua" w:cs="Arial"/>
          <w:sz w:val="28"/>
          <w:szCs w:val="28"/>
        </w:rPr>
        <w:t xml:space="preserve"> These values were calculated according to the methods described by </w:t>
      </w:r>
      <w:proofErr w:type="spellStart"/>
      <w:r w:rsidRPr="00B2659E">
        <w:rPr>
          <w:rFonts w:ascii="Book Antiqua" w:hAnsi="Book Antiqua" w:cs="Arial"/>
          <w:sz w:val="28"/>
          <w:szCs w:val="28"/>
        </w:rPr>
        <w:t>Parmar</w:t>
      </w:r>
      <w:proofErr w:type="spellEnd"/>
      <w:r w:rsidRPr="00B2659E">
        <w:rPr>
          <w:rFonts w:ascii="Book Antiqua" w:hAnsi="Book Antiqua" w:cs="Arial"/>
          <w:i/>
          <w:sz w:val="28"/>
          <w:szCs w:val="28"/>
        </w:rPr>
        <w:t xml:space="preserve"> 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Parmar&lt;/Author&gt;&lt;Year&gt;1998&lt;/Year&gt;&lt;RecNum&gt;5&lt;/RecNum&gt;&lt;DisplayText&gt;&lt;style face="superscript"&gt;[22]&lt;/style&gt;&lt;/DisplayText&gt;&lt;record&gt;&lt;rec-number&gt;5&lt;/rec-number&gt;&lt;foreign-keys&gt;&lt;key app="EN" db-id="rzw9x2t5nraxpbeasftveea802w2vwvstrez"&gt;5&lt;/key&gt;&lt;/foreign-keys&gt;&lt;ref-type name="Journal Article"&gt;17&lt;/ref-type&gt;&lt;contributors&gt;&lt;authors&gt;&lt;author&gt;Parmar, M. K.&lt;/author&gt;&lt;author&gt;Torri, V.&lt;/author&gt;&lt;author&gt;Stewart, L.&lt;/author&gt;&lt;/authors&gt;&lt;/contributors&gt;&lt;auth-address&gt;MRC Cancer Trials Office, Cambridge, U.K.&lt;/auth-address&gt;&lt;titles&gt;&lt;title&gt;Extracting summary statistics to perform meta-analyses of the published literature for survival endpoint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815-34&lt;/pages&gt;&lt;volume&gt;17&lt;/volume&gt;&lt;number&gt;24&lt;/number&gt;&lt;keywords&gt;&lt;keyword&gt;Humans&lt;/keyword&gt;&lt;keyword&gt;*Meta-Analysis as Topic&lt;/keyword&gt;&lt;keyword&gt;Proportional Hazards Models&lt;/keyword&gt;&lt;keyword&gt;Randomized Controlled Trials as Topic&lt;/keyword&gt;&lt;keyword&gt;*Survival Analysis&lt;/keyword&gt;&lt;/keywords&gt;&lt;dates&gt;&lt;year&gt;1998&lt;/year&gt;&lt;pub-dates&gt;&lt;date&gt;Dec 30&lt;/date&gt;&lt;/pub-dates&gt;&lt;/dates&gt;&lt;isbn&gt;0277-6715 (Print)&amp;#xD;0277-6715 (Linking)&lt;/isbn&gt;&lt;accession-num&gt;9921604&lt;/accession-num&gt;&lt;urls&gt;&lt;related-urls&gt;&lt;url&gt;http://www.ncbi.nlm.nih.gov/entrez/query.fcgi?cmd=Retrieve&amp;amp;db=PubMed&amp;amp;dopt=Citation&amp;amp;list_uids=9921604 &lt;/url&gt;&lt;/related-urls&gt;&lt;/urls&gt;&lt;language&gt;eng&lt;/language&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22" w:tooltip="Parmar, 1998 #5" w:history="1">
        <w:r w:rsidRPr="00B2659E">
          <w:rPr>
            <w:rFonts w:ascii="Book Antiqua" w:hAnsi="Book Antiqua" w:cs="Arial"/>
            <w:noProof/>
            <w:sz w:val="28"/>
            <w:szCs w:val="28"/>
            <w:vertAlign w:val="superscript"/>
          </w:rPr>
          <w:t>2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nd </w:t>
      </w:r>
      <w:r w:rsidRPr="001E7B53">
        <w:rPr>
          <w:rFonts w:ascii="Book Antiqua" w:hAnsi="Book Antiqua" w:cs="Arial"/>
          <w:sz w:val="28"/>
          <w:szCs w:val="28"/>
        </w:rPr>
        <w:t xml:space="preserve">Tierney </w:t>
      </w:r>
      <w:r w:rsidRPr="00B2659E">
        <w:rPr>
          <w:rFonts w:ascii="Book Antiqua" w:hAnsi="Book Antiqua" w:cs="Arial"/>
          <w:i/>
          <w:sz w:val="28"/>
          <w:szCs w:val="28"/>
        </w:rPr>
        <w:t>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Tierney&lt;/Author&gt;&lt;Year&gt;2007&lt;/Year&gt;&lt;RecNum&gt;4&lt;/RecNum&gt;&lt;DisplayText&gt;&lt;style face="superscript"&gt;[20]&lt;/style&gt;&lt;/DisplayText&gt;&lt;record&gt;&lt;rec-number&gt;4&lt;/rec-number&gt;&lt;foreign-keys&gt;&lt;key app="EN" db-id="rzw9x2t5nraxpbeasftveea802w2vwvstrez"&gt;4&lt;/key&gt;&lt;/foreign-keys&gt;&lt;ref-type name="Journal Article"&gt;17&lt;/ref-type&gt;&lt;contributors&gt;&lt;authors&gt;&lt;author&gt;Tierney, J. F.&lt;/author&gt;&lt;author&gt;Stewart, L. A.&lt;/author&gt;&lt;author&gt;Ghersi, D.&lt;/author&gt;&lt;author&gt;Burdett, S.&lt;/author&gt;&lt;author&gt;Sydes, M. R.&lt;/author&gt;&lt;/authors&gt;&lt;/contributors&gt;&lt;auth-address&gt;Meta-analysis Group, MRC Clinical Trials Unit, London, UK. jt@ctu.mrc.ac.uk&lt;/auth-address&gt;&lt;titles&gt;&lt;title&gt;Practical methods for incorporating summary time-to-event data into meta-analysis&lt;/title&gt;&lt;secondary-title&gt;Trials&lt;/secondary-title&gt;&lt;alt-title&gt;Trials&lt;/alt-title&gt;&lt;/titles&gt;&lt;periodical&gt;&lt;full-title&gt;Trials&lt;/full-title&gt;&lt;abbr-1&gt;Trials&lt;/abbr-1&gt;&lt;/periodical&gt;&lt;alt-periodical&gt;&lt;full-title&gt;Trials&lt;/full-title&gt;&lt;abbr-1&gt;Trials&lt;/abbr-1&gt;&lt;/alt-periodical&gt;&lt;pages&gt;16&lt;/pages&gt;&lt;volume&gt;8&lt;/volume&gt;&lt;dates&gt;&lt;year&gt;2007&lt;/year&gt;&lt;/dates&gt;&lt;isbn&gt;1745-6215 (Electronic)&amp;#xD;1745-6215 (Linking)&lt;/isbn&gt;&lt;accession-num&gt;17555582&lt;/accession-num&gt;&lt;urls&gt;&lt;related-urls&gt;&lt;url&gt;http://www.ncbi.nlm.nih.gov/entrez/query.fcgi?cmd=Retrieve&amp;amp;db=PubMed&amp;amp;dopt=Citation&amp;amp;list_uids=17555582 &lt;/url&gt;&lt;/related-urls&gt;&lt;/urls&gt;&lt;language&gt;eng&lt;/language&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20" w:tooltip="Tierney, 2007 #4" w:history="1">
        <w:r w:rsidRPr="00B2659E">
          <w:rPr>
            <w:rFonts w:ascii="Book Antiqua" w:hAnsi="Book Antiqua" w:cs="Arial"/>
            <w:noProof/>
            <w:sz w:val="28"/>
            <w:szCs w:val="28"/>
            <w:vertAlign w:val="superscript"/>
          </w:rPr>
          <w:t>2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In summary, randomization ratio, number of analyzed patients, number of observed events, number of expected events, HR and its 95%CI, </w:t>
      </w:r>
      <w:proofErr w:type="spellStart"/>
      <w:r w:rsidRPr="00B2659E">
        <w:rPr>
          <w:rFonts w:ascii="Book Antiqua" w:hAnsi="Book Antiqua" w:cs="Arial"/>
          <w:sz w:val="28"/>
          <w:szCs w:val="28"/>
        </w:rPr>
        <w:t>logrank</w:t>
      </w:r>
      <w:proofErr w:type="spellEnd"/>
      <w:r w:rsidRPr="00B2659E">
        <w:rPr>
          <w:rFonts w:ascii="Book Antiqua" w:hAnsi="Book Antiqua" w:cs="Arial"/>
          <w:sz w:val="28"/>
          <w:szCs w:val="28"/>
        </w:rPr>
        <w:t xml:space="preserve"> variance, </w:t>
      </w:r>
      <w:proofErr w:type="spellStart"/>
      <w:r w:rsidRPr="00B2659E">
        <w:rPr>
          <w:rFonts w:ascii="Book Antiqua" w:hAnsi="Book Antiqua" w:cs="Arial"/>
          <w:sz w:val="28"/>
          <w:szCs w:val="28"/>
        </w:rPr>
        <w:t>logrank</w:t>
      </w:r>
      <w:proofErr w:type="spellEnd"/>
      <w:r w:rsidRPr="00B2659E">
        <w:rPr>
          <w:rFonts w:ascii="Book Antiqua" w:hAnsi="Book Antiqua" w:cs="Arial"/>
          <w:sz w:val="28"/>
          <w:szCs w:val="28"/>
        </w:rPr>
        <w:t xml:space="preserve"> observed-minus-expected events, and </w:t>
      </w:r>
      <w:r w:rsidRPr="00B2659E">
        <w:rPr>
          <w:rFonts w:ascii="Book Antiqua" w:hAnsi="Book Antiqua" w:cs="Arial"/>
          <w:i/>
          <w:sz w:val="28"/>
          <w:szCs w:val="28"/>
        </w:rPr>
        <w:t>P</w:t>
      </w:r>
      <w:r w:rsidRPr="00B2659E">
        <w:rPr>
          <w:rFonts w:ascii="Book Antiqua" w:hAnsi="Book Antiqua" w:cs="Arial"/>
          <w:sz w:val="28"/>
          <w:szCs w:val="28"/>
        </w:rPr>
        <w:t xml:space="preserve">-value of </w:t>
      </w:r>
      <w:proofErr w:type="spellStart"/>
      <w:r w:rsidRPr="00B2659E">
        <w:rPr>
          <w:rFonts w:ascii="Book Antiqua" w:hAnsi="Book Antiqua" w:cs="Arial"/>
          <w:sz w:val="28"/>
          <w:szCs w:val="28"/>
        </w:rPr>
        <w:t>logrank</w:t>
      </w:r>
      <w:proofErr w:type="spellEnd"/>
      <w:r w:rsidRPr="00B2659E">
        <w:rPr>
          <w:rFonts w:ascii="Book Antiqua" w:hAnsi="Book Antiqua" w:cs="Arial"/>
          <w:sz w:val="28"/>
          <w:szCs w:val="28"/>
        </w:rPr>
        <w:t xml:space="preserve"> test were all used when available. When these variables were insufficient, Kaplan-Meier curves were employed to calculate the Log (HR) and its standard error. These calculations were accomplished by the calculation spreadsheet provided by Tierney</w:t>
      </w:r>
      <w:r w:rsidRPr="00B2659E">
        <w:rPr>
          <w:rFonts w:ascii="Book Antiqua" w:hAnsi="Book Antiqua" w:cs="Arial"/>
          <w:i/>
          <w:sz w:val="28"/>
          <w:szCs w:val="28"/>
        </w:rPr>
        <w:t xml:space="preserve"> 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Tierney&lt;/Author&gt;&lt;Year&gt;2007&lt;/Year&gt;&lt;RecNum&gt;4&lt;/RecNum&gt;&lt;DisplayText&gt;&lt;style face="superscript"&gt;[20]&lt;/style&gt;&lt;/DisplayText&gt;&lt;record&gt;&lt;rec-number&gt;4&lt;/rec-number&gt;&lt;foreign-keys&gt;&lt;key app="EN" db-id="rzw9x2t5nraxpbeasftveea802w2vwvstrez"&gt;4&lt;/key&gt;&lt;/foreign-keys&gt;&lt;ref-type name="Journal Article"&gt;17&lt;/ref-type&gt;&lt;contributors&gt;&lt;authors&gt;&lt;author&gt;Tierney, J. F.&lt;/author&gt;&lt;author&gt;Stewart, L. A.&lt;/author&gt;&lt;author&gt;Ghersi, D.&lt;/author&gt;&lt;author&gt;Burdett, S.&lt;/author&gt;&lt;author&gt;Sydes, M. R.&lt;/author&gt;&lt;/authors&gt;&lt;/contributors&gt;&lt;auth-address&gt;Meta-analysis Group, MRC Clinical Trials Unit, London, UK. jt@ctu.mrc.ac.uk&lt;/auth-address&gt;&lt;titles&gt;&lt;title&gt;Practical methods for incorporating summary time-to-event data into meta-analysis&lt;/title&gt;&lt;secondary-title&gt;Trials&lt;/secondary-title&gt;&lt;alt-title&gt;Trials&lt;/alt-title&gt;&lt;/titles&gt;&lt;periodical&gt;&lt;full-title&gt;Trials&lt;/full-title&gt;&lt;abbr-1&gt;Trials&lt;/abbr-1&gt;&lt;/periodical&gt;&lt;alt-periodical&gt;&lt;full-title&gt;Trials&lt;/full-title&gt;&lt;abbr-1&gt;Trials&lt;/abbr-1&gt;&lt;/alt-periodical&gt;&lt;pages&gt;16&lt;/pages&gt;&lt;volume&gt;8&lt;/volume&gt;&lt;dates&gt;&lt;year&gt;2007&lt;/year&gt;&lt;/dates&gt;&lt;isbn&gt;1745-6215 (Electronic)&amp;#xD;1745-6215 (Linking)&lt;/isbn&gt;&lt;accession-num&gt;17555582&lt;/accession-num&gt;&lt;urls&gt;&lt;related-urls&gt;&lt;url&gt;http://www.ncbi.nlm.nih.gov/entrez/query.fcgi?cmd=Retrieve&amp;amp;db=PubMed&amp;amp;dopt=Citation&amp;amp;list_uids=17555582 &lt;/url&gt;&lt;/related-urls&gt;&lt;/urls&gt;&lt;language&gt;eng&lt;/language&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20" w:tooltip="Tierney, 2007 #4" w:history="1">
        <w:r w:rsidRPr="00B2659E">
          <w:rPr>
            <w:rFonts w:ascii="Book Antiqua" w:hAnsi="Book Antiqua" w:cs="Arial"/>
            <w:noProof/>
            <w:sz w:val="28"/>
            <w:szCs w:val="28"/>
            <w:vertAlign w:val="superscript"/>
          </w:rPr>
          <w:t>2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For outcomes reported as binary variables, the numbers of observed events were extracted and odds ratios (OR) were used to evaluate the pooled effect. Heterogeneity was assessed by the </w:t>
      </w:r>
      <w:r w:rsidRPr="00B2659E">
        <w:rPr>
          <w:rFonts w:ascii="Book Antiqua" w:hAnsi="Book Antiqua" w:cs="Book Antiqua"/>
          <w:i/>
          <w:sz w:val="28"/>
          <w:szCs w:val="28"/>
        </w:rPr>
        <w:t>χ</w:t>
      </w:r>
      <w:r w:rsidRPr="00B2659E">
        <w:rPr>
          <w:rFonts w:ascii="Book Antiqua" w:hAnsi="Book Antiqua" w:cs="Book Antiqua"/>
          <w:i/>
          <w:sz w:val="28"/>
          <w:szCs w:val="28"/>
          <w:vertAlign w:val="superscript"/>
        </w:rPr>
        <w:t>2</w:t>
      </w:r>
      <w:r w:rsidRPr="00B2659E">
        <w:rPr>
          <w:rFonts w:ascii="Book Antiqua" w:hAnsi="Book Antiqua" w:cs="Arial"/>
          <w:sz w:val="28"/>
          <w:szCs w:val="28"/>
        </w:rPr>
        <w:t xml:space="preserve"> test and the </w:t>
      </w:r>
      <w:r w:rsidRPr="00B2659E">
        <w:rPr>
          <w:rFonts w:ascii="Book Antiqua" w:hAnsi="Book Antiqua" w:cs="Arial"/>
          <w:i/>
          <w:sz w:val="28"/>
          <w:szCs w:val="28"/>
        </w:rPr>
        <w:t>I</w:t>
      </w:r>
      <w:r w:rsidRPr="00B2659E">
        <w:rPr>
          <w:rFonts w:ascii="Book Antiqua" w:hAnsi="Book Antiqua" w:cs="Arial"/>
          <w:i/>
          <w:sz w:val="28"/>
          <w:szCs w:val="28"/>
          <w:vertAlign w:val="superscript"/>
        </w:rPr>
        <w:t>2</w:t>
      </w:r>
      <w:r w:rsidRPr="00B2659E">
        <w:rPr>
          <w:rFonts w:ascii="Book Antiqua" w:hAnsi="Book Antiqua" w:cs="Arial"/>
          <w:sz w:val="28"/>
          <w:szCs w:val="28"/>
        </w:rPr>
        <w:t xml:space="preserve"> statistic. Upon confirmation that significant heterogeneity was absent, trials were combined using a fixed-effect model. Otherwise, the results of both fixed-effect and random-effect model were reported. To assess the stability of results, sensitivity analyses were performed on the effects of potential outlier studies according to the risk of bias and the study characteristics. A p-value of 0.05 was adopted as the criterion for statistical significance. All </w:t>
      </w:r>
      <w:r w:rsidRPr="00B2659E">
        <w:rPr>
          <w:rFonts w:ascii="Book Antiqua" w:hAnsi="Book Antiqua" w:cs="Arial"/>
          <w:sz w:val="28"/>
          <w:szCs w:val="28"/>
        </w:rPr>
        <w:lastRenderedPageBreak/>
        <w:t>analyses were performed using Review Manager (</w:t>
      </w:r>
      <w:proofErr w:type="spellStart"/>
      <w:r w:rsidRPr="00B2659E">
        <w:rPr>
          <w:rFonts w:ascii="Book Antiqua" w:hAnsi="Book Antiqua" w:cs="Arial"/>
          <w:sz w:val="28"/>
          <w:szCs w:val="28"/>
        </w:rPr>
        <w:t>RevMan</w:t>
      </w:r>
      <w:proofErr w:type="spellEnd"/>
      <w:r w:rsidRPr="00B2659E">
        <w:rPr>
          <w:rFonts w:ascii="Book Antiqua" w:hAnsi="Book Antiqua" w:cs="Arial"/>
          <w:sz w:val="28"/>
          <w:szCs w:val="28"/>
        </w:rPr>
        <w:t xml:space="preserve">) [Computer program]. </w:t>
      </w:r>
      <w:proofErr w:type="gramStart"/>
      <w:r w:rsidRPr="00B2659E">
        <w:rPr>
          <w:rFonts w:ascii="Book Antiqua" w:hAnsi="Book Antiqua" w:cs="Arial"/>
          <w:sz w:val="28"/>
          <w:szCs w:val="28"/>
        </w:rPr>
        <w:t>Version 5.1.</w:t>
      </w:r>
      <w:proofErr w:type="gramEnd"/>
      <w:r w:rsidRPr="00B2659E">
        <w:rPr>
          <w:rFonts w:ascii="Book Antiqua" w:hAnsi="Book Antiqua" w:cs="Arial"/>
          <w:sz w:val="28"/>
          <w:szCs w:val="28"/>
        </w:rPr>
        <w:t xml:space="preserve"> Copenhagen: The Nordic Cochrane Center, </w:t>
      </w:r>
      <w:proofErr w:type="gramStart"/>
      <w:r w:rsidRPr="00B2659E">
        <w:rPr>
          <w:rFonts w:ascii="Book Antiqua" w:hAnsi="Book Antiqua" w:cs="Arial"/>
          <w:sz w:val="28"/>
          <w:szCs w:val="28"/>
        </w:rPr>
        <w:t>The</w:t>
      </w:r>
      <w:proofErr w:type="gramEnd"/>
      <w:r w:rsidRPr="00B2659E">
        <w:rPr>
          <w:rFonts w:ascii="Book Antiqua" w:hAnsi="Book Antiqua" w:cs="Arial"/>
          <w:sz w:val="28"/>
          <w:szCs w:val="28"/>
        </w:rPr>
        <w:t xml:space="preserve"> Cochrane Collaboration, 2011.</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RESULTS</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Among the 155 identified publications, 40 duplicates were excluded. The remaining 115 papers underwent detailed examination, and 109 were subsequently excluded (Figure 1). Six RCTs including 390 patients reported between 1996 and 2011 were ultimately included in the meta-</w:t>
      </w:r>
      <w:proofErr w:type="gramStart"/>
      <w:r w:rsidRPr="00B2659E">
        <w:rPr>
          <w:rFonts w:ascii="Book Antiqua" w:hAnsi="Book Antiqua" w:cs="Arial"/>
          <w:sz w:val="28"/>
          <w:szCs w:val="28"/>
        </w:rPr>
        <w:t>analysis</w:t>
      </w:r>
      <w:proofErr w:type="gramEnd"/>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tMTNdPC9zdHlsZT48L0Rpc3BsYXlUZXh0PjxyZWNvcmQ+PHJlYy1udW1iZXI+MTI4PC9yZWMt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Q2l0ZT48QXV0aG9yPlNhbGVybm88L0F1dGhv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==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tMTNdPC9zdHlsZT48L0Rpc3BsYXlUZXh0PjxyZWNvcmQ+PHJlYy1udW1iZXI+MTI4PC9yZWMt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Q2l0ZT48QXV0aG9yPlNhbGVybm88L0F1dGhv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==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w:t>
      </w:r>
    </w:p>
    <w:p w:rsidR="00E36C06" w:rsidRPr="00B2659E" w:rsidRDefault="00E36C06" w:rsidP="00B2659E">
      <w:pPr>
        <w:suppressLineNumbers/>
        <w:spacing w:line="360" w:lineRule="auto"/>
        <w:rPr>
          <w:rFonts w:ascii="Book Antiqua" w:hAnsi="Book Antiqua" w:cs="Arial"/>
          <w:b/>
          <w:i/>
          <w:sz w:val="28"/>
          <w:szCs w:val="28"/>
        </w:rPr>
      </w:pP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t>Characteristics of the selected trials</w:t>
      </w:r>
    </w:p>
    <w:p w:rsidR="00E36C06" w:rsidRPr="00B2659E" w:rsidRDefault="00E36C06" w:rsidP="00B2659E">
      <w:pPr>
        <w:suppressLineNumbers/>
        <w:spacing w:line="360" w:lineRule="auto"/>
        <w:rPr>
          <w:rFonts w:ascii="Book Antiqua" w:hAnsi="Book Antiqua" w:cs="Arial"/>
          <w:kern w:val="0"/>
          <w:sz w:val="28"/>
          <w:szCs w:val="28"/>
        </w:rPr>
      </w:pPr>
      <w:r w:rsidRPr="00B2659E">
        <w:rPr>
          <w:rFonts w:ascii="Book Antiqua" w:hAnsi="Book Antiqua" w:cs="Arial"/>
          <w:sz w:val="28"/>
          <w:szCs w:val="28"/>
        </w:rPr>
        <w:t xml:space="preserve">The characteristics of the six included RCTs are summarized in Table 1. The control treatment was large-volum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ksIDEyLCAxM108L3N0eWxlPjwvRGlzcGxheVRleHQ+PHJlY29yZD48cmVjLW51bWJlcj4xMTY8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ksIDEyLCAxM108L3N0eWxlPjwvRGlzcGxheVRleHQ+PHJlY29yZD48cmVjLW51bWJlcj4xMTY8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hyperlink w:anchor="_ENREF_12" w:tooltip="Salerno, 2004 #106" w:history="1">
        <w:r w:rsidRPr="00B2659E">
          <w:rPr>
            <w:rFonts w:ascii="Book Antiqua" w:hAnsi="Book Antiqua" w:cs="Arial"/>
            <w:noProof/>
            <w:sz w:val="28"/>
            <w:szCs w:val="28"/>
            <w:vertAlign w:val="superscript"/>
          </w:rPr>
          <w:t>12</w:t>
        </w:r>
      </w:hyperlink>
      <w:r w:rsidRPr="00B2659E">
        <w:rPr>
          <w:rFonts w:ascii="Book Antiqua" w:hAnsi="Book Antiqua" w:cs="Arial"/>
          <w:noProof/>
          <w:sz w:val="28"/>
          <w:szCs w:val="28"/>
          <w:vertAlign w:val="superscript"/>
        </w:rPr>
        <w:t>,</w:t>
      </w:r>
      <w:hyperlink w:anchor="_ENREF_13" w:tooltip="Narahara, 2011 #88" w:history="1">
        <w:r w:rsidRPr="00B2659E">
          <w:rPr>
            <w:rFonts w:ascii="Book Antiqua" w:hAnsi="Book Antiqua" w:cs="Arial"/>
            <w:noProof/>
            <w:sz w:val="28"/>
            <w:szCs w:val="28"/>
            <w:vertAlign w:val="superscript"/>
          </w:rPr>
          <w:t>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nd total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sIDEwLCAxMV08L3N0eWxlPjwvRGlzcGxheVRleHQ+PHJlY29yZD48cmVjLW51bWJlcj4xMjg8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sIDEwLCAxMV08L3N0eWxlPjwvRGlzcGxheVRleHQ+PHJlY29yZD48cmVjLW51bWJlcj4xMjg8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in three studies each. Intravenous albumin infusion was prescribed after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in four studies</w: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CwgMTEtMTNdPC9zdHlsZT48L0Rpc3BsYXlUZXh0PjxyZWNvcmQ+PHJlYy1udW1iZXI+MTEzPC9y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CwgMTEtMTNdPC9zdHlsZT48L0Rpc3BsYXlUZXh0PjxyZWNvcmQ+PHJlYy1udW1iZXI+MTEzPC9y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employed when clinically indicated in one study</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Rossle&lt;/Author&gt;&lt;Year&gt;2000&lt;/Year&gt;&lt;RecNum&gt;116&lt;/RecNum&gt;&lt;DisplayText&gt;&lt;style face="superscript"&gt;[9]&lt;/style&gt;&lt;/DisplayText&gt;&lt;record&gt;&lt;rec-number&gt;116&lt;/rec-number&gt;&lt;foreign-keys&gt;&lt;key app="EN" db-id="0xse5t9r9zftp4ew2wc5as56s202t0rxewav"&gt;116&lt;/key&gt;&lt;/foreign-keys&gt;&lt;ref-type name="Journal Article"&gt;17&lt;/ref-type&gt;&lt;contributors&gt;&lt;authors&gt;&lt;author&gt;Rossle, M.&lt;/author&gt;&lt;author&gt;Ochs, A.&lt;/author&gt;&lt;author&gt;Gulberg, V.&lt;/author&gt;&lt;author&gt;Siegerstetter, V.&lt;/author&gt;&lt;author&gt;Holl, J.&lt;/author&gt;&lt;author&gt;Deibert, P.&lt;/author&gt;&lt;author&gt;Olschewski, M.&lt;/author&gt;&lt;author&gt;Reiser, M.&lt;/author&gt;&lt;author&gt;Gerbes, A. L.&lt;/author&gt;&lt;/authors&gt;&lt;/contributors&gt;&lt;auth-address&gt;Medizinische Klinik II, Albrecht-Ludwigs-Universitat, Department of Gastroenterology, Freiburg, Germany. roessle@mm21.ukl.uni-freiburg.de&lt;/auth-address&gt;&lt;titles&gt;&lt;title&gt;A comparison of paracentesis and transjugular intrahepatic portosystemic shunting in patients with ascites&lt;/title&gt;&lt;secondary-title&gt;N Engl J Med&lt;/secondary-title&gt;&lt;/titles&gt;&lt;periodical&gt;&lt;full-title&gt;N Engl J Med&lt;/full-title&gt;&lt;/periodical&gt;&lt;pages&gt;1701-7&lt;/pages&gt;&lt;volume&gt;342&lt;/volume&gt;&lt;number&gt;23&lt;/number&gt;&lt;keywords&gt;&lt;keyword&gt;Adult&lt;/keyword&gt;&lt;keyword&gt;Aged&lt;/keyword&gt;&lt;keyword&gt;Ascites/etiology/mortality/ therapy&lt;/keyword&gt;&lt;keyword&gt;Female&lt;/keyword&gt;&lt;keyword&gt;Hepatic Encephalopathy/etiology&lt;/keyword&gt;&lt;keyword&gt;Humans&lt;/keyword&gt;&lt;keyword&gt;Kidney/physiopathology&lt;/keyword&gt;&lt;keyword&gt;Liver Cirrhosis/complications&lt;/keyword&gt;&lt;keyword&gt;Liver Transplantation&lt;/keyword&gt;&lt;keyword&gt;Male&lt;/keyword&gt;&lt;keyword&gt;Middle Aged&lt;/keyword&gt;&lt;keyword&gt;Multivariate Analysis&lt;/keyword&gt;&lt;keyword&gt;Paracentesis&lt;/keyword&gt;&lt;keyword&gt;Portasystemic Shunt, Transjugular Intrahepatic&lt;/keyword&gt;&lt;keyword&gt;Proportional Hazards Models&lt;/keyword&gt;&lt;keyword&gt;Prospective Studies&lt;/keyword&gt;&lt;keyword&gt;Recurrence&lt;/keyword&gt;&lt;keyword&gt;Survival Analysis&lt;/keyword&gt;&lt;/keywords&gt;&lt;dates&gt;&lt;year&gt;2000&lt;/year&gt;&lt;pub-dates&gt;&lt;date&gt;Jun 8&lt;/date&gt;&lt;/pub-dates&gt;&lt;/dates&gt;&lt;isbn&gt;0028-4793 (Print)&amp;#xD;0028-4793 (Linking)&lt;/isbn&gt;&lt;accession-num&gt;10841872&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nd used when patients had a </w:t>
      </w:r>
      <w:proofErr w:type="spellStart"/>
      <w:r w:rsidRPr="00B2659E">
        <w:rPr>
          <w:rFonts w:ascii="Book Antiqua" w:hAnsi="Book Antiqua" w:cs="Arial"/>
          <w:sz w:val="28"/>
          <w:szCs w:val="28"/>
        </w:rPr>
        <w:t>creatinine</w:t>
      </w:r>
      <w:proofErr w:type="spellEnd"/>
      <w:r w:rsidRPr="00B2659E">
        <w:rPr>
          <w:rFonts w:ascii="Book Antiqua" w:hAnsi="Book Antiqua" w:cs="Arial"/>
          <w:sz w:val="28"/>
          <w:szCs w:val="28"/>
        </w:rPr>
        <w:t xml:space="preserve"> clearance of less than 60 mL/min in the remaining study</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Lebrec&lt;/Author&gt;&lt;Year&gt;1996&lt;/Year&gt;&lt;RecNum&gt;128&lt;/RecNum&gt;&lt;DisplayText&gt;&lt;style face="superscript"&gt;[10]&lt;/style&gt;&lt;/DisplayText&gt;&lt;record&gt;&lt;rec-number&gt;128&lt;/rec-number&gt;&lt;foreign-keys&gt;&lt;key app="EN" db-id="0xse5t9r9zftp4ew2wc5as56s202t0rxewav"&gt;128&lt;/key&gt;&lt;/foreign-keys&gt;&lt;ref-type name="Journal Article"&gt;17&lt;/ref-type&gt;&lt;contributors&gt;&lt;authors&gt;&lt;author&gt;Lebrec, D.&lt;/author&gt;&lt;author&gt;Giuily, N.&lt;/author&gt;&lt;author&gt;Hadengue, A.&lt;/author&gt;&lt;author&gt;Vilgrain, V.&lt;/author&gt;&lt;author&gt;Moreau, R.&lt;/author&gt;&lt;author&gt;Poynard, T.&lt;/author&gt;&lt;author&gt;Gadano, A.&lt;/author&gt;&lt;author&gt;Lassen, C.&lt;/author&gt;&lt;author&gt;Benhamou, J. P.&lt;/author&gt;&lt;author&gt;Erlinger, S.&lt;/author&gt;&lt;/authors&gt;&lt;/contributors&gt;&lt;auth-address&gt;INSERM U-24, Hopital Beaujon, Clichy, France.&lt;/auth-address&gt;&lt;titles&gt;&lt;title&gt;Transjugular intrahepatic portosystemic shunts: comparison with paracentesis in patients with cirrhosis and refractory ascites: a randomized trial. French Group of Clinicians and a Group of Biologists&lt;/title&gt;&lt;secondary-title&gt;J Hepatol&lt;/secondary-title&gt;&lt;/titles&gt;&lt;periodical&gt;&lt;full-title&gt;J Hepatol&lt;/full-title&gt;&lt;/periodical&gt;&lt;pages&gt;135-44&lt;/pages&gt;&lt;volume&gt;25&lt;/volume&gt;&lt;number&gt;2&lt;/number&gt;&lt;keywords&gt;&lt;keyword&gt;Ascites/ etiology/ surgery&lt;/keyword&gt;&lt;keyword&gt;Female&lt;/keyword&gt;&lt;keyword&gt;Follow-Up Studies&lt;/keyword&gt;&lt;keyword&gt;Hemodynamics&lt;/keyword&gt;&lt;keyword&gt;Hepatic Encephalopathy/etiology&lt;/keyword&gt;&lt;keyword&gt;Humans&lt;/keyword&gt;&lt;keyword&gt;Kidney/physiopathology&lt;/keyword&gt;&lt;keyword&gt;Liver Cirrhosis/blood/ complications/physiopathology&lt;/keyword&gt;&lt;keyword&gt;Male&lt;/keyword&gt;&lt;keyword&gt;Middle Aged&lt;/keyword&gt;&lt;keyword&gt;Neurotransmitter Agents/blood&lt;/keyword&gt;&lt;keyword&gt;Paracentesis&lt;/keyword&gt;&lt;keyword&gt;Portasystemic Shunt, Transjugular Intrahepatic&lt;/keyword&gt;&lt;keyword&gt;Postoperative Complications&lt;/keyword&gt;&lt;keyword&gt;Survival Analysis&lt;/keyword&gt;&lt;/keywords&gt;&lt;dates&gt;&lt;year&gt;1996&lt;/year&gt;&lt;pub-dates&gt;&lt;date&gt;Aug&lt;/date&gt;&lt;/pub-dates&gt;&lt;/dates&gt;&lt;isbn&gt;0168-8278 (Print)&amp;#xD;0168-8278 (Linking)&lt;/isbn&gt;&lt;accession-num&gt;887877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In five </w:t>
      </w:r>
      <w:r w:rsidRPr="00B2659E">
        <w:rPr>
          <w:rFonts w:ascii="Book Antiqua" w:hAnsi="Book Antiqua" w:cs="Arial"/>
          <w:sz w:val="28"/>
          <w:szCs w:val="28"/>
        </w:rPr>
        <w:lastRenderedPageBreak/>
        <w:t>studies</w: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refractory ascites was defined according to the criteria reported by the </w:t>
      </w:r>
      <w:r w:rsidRPr="00B2659E">
        <w:rPr>
          <w:rFonts w:ascii="Book Antiqua" w:hAnsi="Book Antiqua" w:cs="Arial"/>
          <w:kern w:val="0"/>
          <w:sz w:val="28"/>
          <w:szCs w:val="28"/>
        </w:rPr>
        <w:t>International Ascites Club</w:t>
      </w:r>
      <w:r w:rsidRPr="00B2659E">
        <w:rPr>
          <w:rFonts w:ascii="Book Antiqua" w:hAnsi="Book Antiqua" w:cs="Arial"/>
          <w:sz w:val="28"/>
          <w:szCs w:val="28"/>
        </w:rPr>
        <w:t xml:space="preserve"> in 1996</w:t>
      </w:r>
      <w:r w:rsidRPr="00B2659E">
        <w:rPr>
          <w:rFonts w:ascii="Book Antiqua" w:hAnsi="Book Antiqua" w:cs="Arial"/>
          <w:kern w:val="0"/>
          <w:sz w:val="28"/>
          <w:szCs w:val="28"/>
        </w:rPr>
        <w:fldChar w:fldCharType="begin"/>
      </w:r>
      <w:r w:rsidRPr="00B2659E">
        <w:rPr>
          <w:rFonts w:ascii="Book Antiqua" w:hAnsi="Book Antiqua" w:cs="Arial"/>
          <w:kern w:val="0"/>
          <w:sz w:val="28"/>
          <w:szCs w:val="28"/>
        </w:rPr>
        <w:instrText xml:space="preserve"> ADDIN EN.CITE &lt;EndNote&gt;&lt;Cite&gt;&lt;Author&gt;Arroyo&lt;/Author&gt;&lt;Year&gt;1996&lt;/Year&gt;&lt;RecNum&gt;277&lt;/RecNum&gt;&lt;DisplayText&gt;&lt;style face="superscript"&gt;[23]&lt;/style&gt;&lt;/DisplayText&gt;&lt;record&gt;&lt;rec-number&gt;277&lt;/rec-number&gt;&lt;ref-type name="Journal Article"&gt;17&lt;/ref-type&gt;&lt;contributors&gt;&lt;authors&gt;&lt;author&gt;Arroyo, V.&lt;/author&gt;&lt;author&gt;Gines, P.&lt;/author&gt;&lt;author&gt;Gerbes, A. L.&lt;/author&gt;&lt;author&gt;Dudley, F. J.&lt;/author&gt;&lt;author&gt;Gentilini, P.&lt;/author&gt;&lt;author&gt;Laffi, G.&lt;/author&gt;&lt;author&gt;Reynolds, T. B.&lt;/author&gt;&lt;author&gt;Ring-Larsen, H.&lt;/author&gt;&lt;author&gt;Scholmerich, J.&lt;/author&gt;&lt;/authors&gt;&lt;/contributors&gt;&lt;auth-address&gt;Liver Unit, Hospital Clinic i Provincial of Barcelona, Catalunya, Spain.&lt;/auth-address&gt;&lt;titles&gt;&lt;title&gt;Definition and diagnostic criteria of refractory ascites and hepatorenal syndrome in cirrhosis. International Ascites Club&lt;/title&gt;&lt;secondary-title&gt;Hepatology&lt;/secondary-title&gt;&lt;/titles&gt;&lt;periodical&gt;&lt;full-title&gt;Hepatology&lt;/full-title&gt;&lt;/periodical&gt;&lt;pages&gt;164-76&lt;/pages&gt;&lt;volume&gt;23&lt;/volume&gt;&lt;number&gt;1&lt;/number&gt;&lt;edition&gt;1996/01/01&lt;/edition&gt;&lt;keywords&gt;&lt;keyword&gt;Ascites/ diagnosis/etiology/therapy&lt;/keyword&gt;&lt;keyword&gt;Diet, Sodium-Restricted&lt;/keyword&gt;&lt;keyword&gt;Diuretics/therapeutic use&lt;/keyword&gt;&lt;keyword&gt;Hepatorenal Syndrome/ diagnosis/etiology/physiopathology&lt;/keyword&gt;&lt;keyword&gt;Humans&lt;/keyword&gt;&lt;keyword&gt;Kidney/physiopathology&lt;/keyword&gt;&lt;keyword&gt;Kidney Function Tests&lt;/keyword&gt;&lt;keyword&gt;Liver Cirrhosis/ complications/physiopathology&lt;/keyword&gt;&lt;keyword&gt;Renal Circulation&lt;/keyword&gt;&lt;keyword&gt;Vasoconstriction&lt;/keyword&gt;&lt;keyword&gt;Vasodilation&lt;/keyword&gt;&lt;/keywords&gt;&lt;dates&gt;&lt;year&gt;1996&lt;/year&gt;&lt;pub-dates&gt;&lt;date&gt;Jan&lt;/date&gt;&lt;/pub-dates&gt;&lt;/dates&gt;&lt;isbn&gt;0270-9139 (Print)&amp;#xD;0270-9139 (Linking)&lt;/isbn&gt;&lt;accession-num&gt;8550036&lt;/accession-num&gt;&lt;urls&gt;&lt;/urls&gt;&lt;electronic-resource-num&gt;10.1002/hep.510230122 [doi]&lt;/electronic-resource-num&gt;&lt;remote-database-provider&gt;Nlm&lt;/remote-database-provider&gt;&lt;language&gt;eng&lt;/language&gt;&lt;/record&gt;&lt;/Cite&gt;&lt;/EndNote&gt;</w:instrText>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23" w:tooltip="Arroyo, 1996 #277" w:history="1">
        <w:r w:rsidRPr="00B2659E">
          <w:rPr>
            <w:rFonts w:ascii="Book Antiqua" w:hAnsi="Book Antiqua" w:cs="Arial"/>
            <w:noProof/>
            <w:kern w:val="0"/>
            <w:sz w:val="28"/>
            <w:szCs w:val="28"/>
            <w:vertAlign w:val="superscript"/>
          </w:rPr>
          <w:t>23</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xml:space="preserve">. Two trials included patients with </w:t>
      </w:r>
      <w:proofErr w:type="spellStart"/>
      <w:r w:rsidRPr="00B2659E">
        <w:rPr>
          <w:rFonts w:ascii="Book Antiqua" w:hAnsi="Book Antiqua" w:cs="Arial"/>
          <w:kern w:val="0"/>
          <w:sz w:val="28"/>
          <w:szCs w:val="28"/>
        </w:rPr>
        <w:t>recidivant</w:t>
      </w:r>
      <w:proofErr w:type="spellEnd"/>
      <w:r w:rsidRPr="00B2659E">
        <w:rPr>
          <w:rFonts w:ascii="Book Antiqua" w:hAnsi="Book Antiqua" w:cs="Arial"/>
          <w:kern w:val="0"/>
          <w:sz w:val="28"/>
          <w:szCs w:val="28"/>
        </w:rPr>
        <w:t xml:space="preserve"> ascites, which was defined as more than three episodes of tense ascites within a 12-mo period despite the administration of standard </w:t>
      </w:r>
      <w:proofErr w:type="gramStart"/>
      <w:r w:rsidRPr="00B2659E">
        <w:rPr>
          <w:rFonts w:ascii="Book Antiqua" w:hAnsi="Book Antiqua" w:cs="Arial"/>
          <w:kern w:val="0"/>
          <w:sz w:val="28"/>
          <w:szCs w:val="28"/>
        </w:rPr>
        <w:t>treatment</w:t>
      </w:r>
      <w:proofErr w:type="gramEnd"/>
      <w:r w:rsidRPr="00B2659E">
        <w:rPr>
          <w:rFonts w:ascii="Book Antiqua" w:hAnsi="Book Antiqua" w:cs="Arial"/>
          <w:kern w:val="0"/>
          <w:sz w:val="28"/>
          <w:szCs w:val="28"/>
        </w:rPr>
        <w:fldChar w:fldCharType="begin">
          <w:fldData xml:space="preserve">PEVuZE5vdGU+PENpdGU+PEF1dGhvcj5Sb3NzbGU8L0F1dGhvcj48WWVhcj4yMDAwPC9ZZWFyPjxS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</w:fldData>
        </w:fldChar>
      </w:r>
      <w:r w:rsidRPr="00B2659E">
        <w:rPr>
          <w:rFonts w:ascii="Book Antiqua" w:hAnsi="Book Antiqua" w:cs="Arial"/>
          <w:kern w:val="0"/>
          <w:sz w:val="28"/>
          <w:szCs w:val="28"/>
        </w:rPr>
        <w:instrText xml:space="preserve"> ADDIN EN.CITE </w:instrText>
      </w:r>
      <w:r w:rsidRPr="00B2659E">
        <w:rPr>
          <w:rFonts w:ascii="Book Antiqua" w:hAnsi="Book Antiqua" w:cs="Arial"/>
          <w:kern w:val="0"/>
          <w:sz w:val="28"/>
          <w:szCs w:val="28"/>
        </w:rPr>
        <w:fldChar w:fldCharType="begin">
          <w:fldData xml:space="preserve">PEVuZE5vdGU+PENpdGU+PEF1dGhvcj5Sb3NzbGU8L0F1dGhvcj48WWVhcj4yMDAwPC9ZZWFyPjxS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</w:fldData>
        </w:fldChar>
      </w:r>
      <w:r w:rsidRPr="00B2659E">
        <w:rPr>
          <w:rFonts w:ascii="Book Antiqua" w:hAnsi="Book Antiqua" w:cs="Arial"/>
          <w:kern w:val="0"/>
          <w:sz w:val="28"/>
          <w:szCs w:val="28"/>
        </w:rPr>
        <w:instrText xml:space="preserve"> ADDIN EN.CITE.DATA </w:instrText>
      </w:r>
      <w:r w:rsidRPr="00B2659E">
        <w:rPr>
          <w:rFonts w:ascii="Book Antiqua" w:hAnsi="Book Antiqua" w:cs="Arial"/>
          <w:kern w:val="0"/>
          <w:sz w:val="28"/>
          <w:szCs w:val="28"/>
        </w:rPr>
      </w:r>
      <w:r w:rsidRPr="00B2659E">
        <w:rPr>
          <w:rFonts w:ascii="Book Antiqua" w:hAnsi="Book Antiqua" w:cs="Arial"/>
          <w:kern w:val="0"/>
          <w:sz w:val="28"/>
          <w:szCs w:val="28"/>
        </w:rPr>
        <w:fldChar w:fldCharType="end"/>
      </w:r>
      <w:r w:rsidRPr="00B2659E">
        <w:rPr>
          <w:rFonts w:ascii="Book Antiqua" w:hAnsi="Book Antiqua" w:cs="Arial"/>
          <w:kern w:val="0"/>
          <w:sz w:val="28"/>
          <w:szCs w:val="28"/>
        </w:rPr>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9" w:tooltip="Rossle, 2000 #116" w:history="1">
        <w:r w:rsidRPr="00B2659E">
          <w:rPr>
            <w:rFonts w:ascii="Book Antiqua" w:hAnsi="Book Antiqua" w:cs="Arial"/>
            <w:noProof/>
            <w:kern w:val="0"/>
            <w:sz w:val="28"/>
            <w:szCs w:val="28"/>
            <w:vertAlign w:val="superscript"/>
          </w:rPr>
          <w:t>9</w:t>
        </w:r>
      </w:hyperlink>
      <w:r w:rsidRPr="00B2659E">
        <w:rPr>
          <w:rFonts w:ascii="Book Antiqua" w:hAnsi="Book Antiqua" w:cs="Arial"/>
          <w:noProof/>
          <w:kern w:val="0"/>
          <w:sz w:val="28"/>
          <w:szCs w:val="28"/>
          <w:vertAlign w:val="superscript"/>
        </w:rPr>
        <w:t>,</w:t>
      </w:r>
      <w:hyperlink w:anchor="_ENREF_12" w:tooltip="Salerno, 2004 #106" w:history="1">
        <w:r w:rsidRPr="00B2659E">
          <w:rPr>
            <w:rFonts w:ascii="Book Antiqua" w:hAnsi="Book Antiqua" w:cs="Arial"/>
            <w:noProof/>
            <w:kern w:val="0"/>
            <w:sz w:val="28"/>
            <w:szCs w:val="28"/>
            <w:vertAlign w:val="superscript"/>
          </w:rPr>
          <w:t>12</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w:t>
      </w:r>
    </w:p>
    <w:p w:rsidR="00E36C06" w:rsidRPr="00B2659E" w:rsidRDefault="00E36C06" w:rsidP="00B2659E">
      <w:pPr>
        <w:suppressLineNumbers/>
        <w:spacing w:line="360" w:lineRule="auto"/>
        <w:ind w:firstLineChars="200" w:firstLine="560"/>
        <w:rPr>
          <w:rFonts w:ascii="Book Antiqua" w:hAnsi="Book Antiqua" w:cs="Arial"/>
          <w:kern w:val="0"/>
          <w:sz w:val="28"/>
          <w:szCs w:val="28"/>
        </w:rPr>
      </w:pPr>
      <w:r w:rsidRPr="00B2659E">
        <w:rPr>
          <w:rFonts w:ascii="Book Antiqua" w:hAnsi="Book Antiqua" w:cs="Arial"/>
          <w:kern w:val="0"/>
          <w:sz w:val="28"/>
          <w:szCs w:val="28"/>
        </w:rPr>
        <w:t>Five of the studies employed survival as the primary endpoint</w:t>
      </w:r>
      <w:r w:rsidRPr="00B2659E">
        <w:rPr>
          <w:rFonts w:ascii="Book Antiqua" w:hAnsi="Book Antiqua" w:cs="Arial"/>
          <w:kern w:val="0"/>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kern w:val="0"/>
          <w:sz w:val="28"/>
          <w:szCs w:val="28"/>
        </w:rPr>
        <w:instrText xml:space="preserve"> ADDIN EN.CITE </w:instrText>
      </w:r>
      <w:r w:rsidRPr="00B2659E">
        <w:rPr>
          <w:rFonts w:ascii="Book Antiqua" w:hAnsi="Book Antiqua" w:cs="Arial"/>
          <w:kern w:val="0"/>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kern w:val="0"/>
          <w:sz w:val="28"/>
          <w:szCs w:val="28"/>
        </w:rPr>
        <w:instrText xml:space="preserve"> ADDIN EN.CITE.DATA </w:instrText>
      </w:r>
      <w:r w:rsidRPr="00B2659E">
        <w:rPr>
          <w:rFonts w:ascii="Book Antiqua" w:hAnsi="Book Antiqua" w:cs="Arial"/>
          <w:kern w:val="0"/>
          <w:sz w:val="28"/>
          <w:szCs w:val="28"/>
        </w:rPr>
      </w:r>
      <w:r w:rsidRPr="00B2659E">
        <w:rPr>
          <w:rFonts w:ascii="Book Antiqua" w:hAnsi="Book Antiqua" w:cs="Arial"/>
          <w:kern w:val="0"/>
          <w:sz w:val="28"/>
          <w:szCs w:val="28"/>
        </w:rPr>
        <w:fldChar w:fldCharType="end"/>
      </w:r>
      <w:r w:rsidRPr="00B2659E">
        <w:rPr>
          <w:rFonts w:ascii="Book Antiqua" w:hAnsi="Book Antiqua" w:cs="Arial"/>
          <w:kern w:val="0"/>
          <w:sz w:val="28"/>
          <w:szCs w:val="28"/>
        </w:rPr>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8" w:tooltip="Gines, 2002 #113" w:history="1">
        <w:r w:rsidRPr="00B2659E">
          <w:rPr>
            <w:rFonts w:ascii="Book Antiqua" w:hAnsi="Book Antiqua" w:cs="Arial"/>
            <w:noProof/>
            <w:kern w:val="0"/>
            <w:sz w:val="28"/>
            <w:szCs w:val="28"/>
            <w:vertAlign w:val="superscript"/>
          </w:rPr>
          <w:t>8</w:t>
        </w:r>
      </w:hyperlink>
      <w:r w:rsidRPr="00B2659E">
        <w:rPr>
          <w:rFonts w:ascii="Book Antiqua" w:hAnsi="Book Antiqua" w:cs="Arial"/>
          <w:noProof/>
          <w:kern w:val="0"/>
          <w:sz w:val="28"/>
          <w:szCs w:val="28"/>
          <w:vertAlign w:val="superscript"/>
        </w:rPr>
        <w:t>,</w:t>
      </w:r>
      <w:hyperlink w:anchor="_ENREF_9" w:tooltip="Rossle, 2000 #116" w:history="1">
        <w:r w:rsidRPr="00B2659E">
          <w:rPr>
            <w:rFonts w:ascii="Book Antiqua" w:hAnsi="Book Antiqua" w:cs="Arial"/>
            <w:noProof/>
            <w:kern w:val="0"/>
            <w:sz w:val="28"/>
            <w:szCs w:val="28"/>
            <w:vertAlign w:val="superscript"/>
          </w:rPr>
          <w:t>9</w:t>
        </w:r>
      </w:hyperlink>
      <w:r w:rsidRPr="00B2659E">
        <w:rPr>
          <w:rFonts w:ascii="Book Antiqua" w:hAnsi="Book Antiqua" w:cs="Arial"/>
          <w:noProof/>
          <w:kern w:val="0"/>
          <w:sz w:val="28"/>
          <w:szCs w:val="28"/>
          <w:vertAlign w:val="superscript"/>
        </w:rPr>
        <w:t>,</w:t>
      </w:r>
      <w:hyperlink w:anchor="_ENREF_11" w:tooltip="Sanyal, 2003 #112" w:history="1">
        <w:r w:rsidRPr="00B2659E">
          <w:rPr>
            <w:rFonts w:ascii="Book Antiqua" w:hAnsi="Book Antiqua" w:cs="Arial"/>
            <w:noProof/>
            <w:kern w:val="0"/>
            <w:sz w:val="28"/>
            <w:szCs w:val="28"/>
            <w:vertAlign w:val="superscript"/>
          </w:rPr>
          <w:t>11-13</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and one study used recurrent ascites as such</w:t>
      </w:r>
      <w:r w:rsidRPr="00B2659E">
        <w:rPr>
          <w:rFonts w:ascii="Book Antiqua" w:hAnsi="Book Antiqua" w:cs="Arial"/>
          <w:kern w:val="0"/>
          <w:sz w:val="28"/>
          <w:szCs w:val="28"/>
        </w:rPr>
        <w:fldChar w:fldCharType="begin"/>
      </w:r>
      <w:r w:rsidRPr="00B2659E">
        <w:rPr>
          <w:rFonts w:ascii="Book Antiqua" w:hAnsi="Book Antiqua" w:cs="Arial"/>
          <w:kern w:val="0"/>
          <w:sz w:val="28"/>
          <w:szCs w:val="28"/>
        </w:rPr>
        <w:instrText xml:space="preserve"> ADDIN EN.CITE &lt;EndNote&gt;&lt;Cite&gt;&lt;Author&gt;Lebrec&lt;/Author&gt;&lt;Year&gt;1996&lt;/Year&gt;&lt;RecNum&gt;128&lt;/RecNum&gt;&lt;DisplayText&gt;&lt;style face="superscript"&gt;[10]&lt;/style&gt;&lt;/DisplayText&gt;&lt;record&gt;&lt;rec-number&gt;128&lt;/rec-number&gt;&lt;foreign-keys&gt;&lt;key app="EN" db-id="0xse5t9r9zftp4ew2wc5as56s202t0rxewav"&gt;128&lt;/key&gt;&lt;/foreign-keys&gt;&lt;ref-type name="Journal Article"&gt;17&lt;/ref-type&gt;&lt;contributors&gt;&lt;authors&gt;&lt;author&gt;Lebrec, D.&lt;/author&gt;&lt;author&gt;Giuily, N.&lt;/author&gt;&lt;author&gt;Hadengue, A.&lt;/author&gt;&lt;author&gt;Vilgrain, V.&lt;/author&gt;&lt;author&gt;Moreau, R.&lt;/author&gt;&lt;author&gt;Poynard, T.&lt;/author&gt;&lt;author&gt;Gadano, A.&lt;/author&gt;&lt;author&gt;Lassen, C.&lt;/author&gt;&lt;author&gt;Benhamou, J. P.&lt;/author&gt;&lt;author&gt;Erlinger, S.&lt;/author&gt;&lt;/authors&gt;&lt;/contributors&gt;&lt;auth-address&gt;INSERM U-24, Hopital Beaujon, Clichy, France.&lt;/auth-address&gt;&lt;titles&gt;&lt;title&gt;Transjugular intrahepatic portosystemic shunts: comparison with paracentesis in patients with cirrhosis and refractory ascites: a randomized trial. French Group of Clinicians and a Group of Biologists&lt;/title&gt;&lt;secondary-title&gt;J Hepatol&lt;/secondary-title&gt;&lt;/titles&gt;&lt;periodical&gt;&lt;full-title&gt;J Hepatol&lt;/full-title&gt;&lt;/periodical&gt;&lt;pages&gt;135-44&lt;/pages&gt;&lt;volume&gt;25&lt;/volume&gt;&lt;number&gt;2&lt;/number&gt;&lt;keywords&gt;&lt;keyword&gt;Ascites/ etiology/ surgery&lt;/keyword&gt;&lt;keyword&gt;Female&lt;/keyword&gt;&lt;keyword&gt;Follow-Up Studies&lt;/keyword&gt;&lt;keyword&gt;Hemodynamics&lt;/keyword&gt;&lt;keyword&gt;Hepatic Encephalopathy/etiology&lt;/keyword&gt;&lt;keyword&gt;Humans&lt;/keyword&gt;&lt;keyword&gt;Kidney/physiopathology&lt;/keyword&gt;&lt;keyword&gt;Liver Cirrhosis/blood/ complications/physiopathology&lt;/keyword&gt;&lt;keyword&gt;Male&lt;/keyword&gt;&lt;keyword&gt;Middle Aged&lt;/keyword&gt;&lt;keyword&gt;Neurotransmitter Agents/blood&lt;/keyword&gt;&lt;keyword&gt;Paracentesis&lt;/keyword&gt;&lt;keyword&gt;Portasystemic Shunt, Transjugular Intrahepatic&lt;/keyword&gt;&lt;keyword&gt;Postoperative Complications&lt;/keyword&gt;&lt;keyword&gt;Survival Analysis&lt;/keyword&gt;&lt;/keywords&gt;&lt;dates&gt;&lt;year&gt;1996&lt;/year&gt;&lt;pub-dates&gt;&lt;date&gt;Aug&lt;/date&gt;&lt;/pub-dates&gt;&lt;/dates&gt;&lt;isbn&gt;0168-8278 (Print)&amp;#xD;0168-8278 (Linking)&lt;/isbn&gt;&lt;accession-num&gt;8878773&lt;/accession-num&gt;&lt;urls&gt;&lt;/urls&gt;&lt;/record&gt;&lt;/Cite&gt;&lt;/EndNote&gt;</w:instrText>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10" w:tooltip="Lebrec, 1996 #128" w:history="1">
        <w:r w:rsidRPr="00B2659E">
          <w:rPr>
            <w:rFonts w:ascii="Book Antiqua" w:hAnsi="Book Antiqua" w:cs="Arial"/>
            <w:noProof/>
            <w:kern w:val="0"/>
            <w:sz w:val="28"/>
            <w:szCs w:val="28"/>
            <w:vertAlign w:val="superscript"/>
          </w:rPr>
          <w:t>10</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xml:space="preserve">. The frequencies of recurrence of ascites, HE, and liver transplantation were reported in all studies. Severe HE and </w:t>
      </w:r>
      <w:proofErr w:type="spellStart"/>
      <w:r w:rsidRPr="00B2659E">
        <w:rPr>
          <w:rFonts w:ascii="Book Antiqua" w:hAnsi="Book Antiqua" w:cs="Arial"/>
          <w:kern w:val="0"/>
          <w:sz w:val="28"/>
          <w:szCs w:val="28"/>
        </w:rPr>
        <w:t>hepatorenal</w:t>
      </w:r>
      <w:proofErr w:type="spellEnd"/>
      <w:r w:rsidRPr="00B2659E">
        <w:rPr>
          <w:rFonts w:ascii="Book Antiqua" w:hAnsi="Book Antiqua" w:cs="Arial"/>
          <w:kern w:val="0"/>
          <w:sz w:val="28"/>
          <w:szCs w:val="28"/>
        </w:rPr>
        <w:t xml:space="preserve"> syndrome were reported in </w:t>
      </w:r>
      <w:proofErr w:type="gramStart"/>
      <w:r w:rsidRPr="00B2659E">
        <w:rPr>
          <w:rFonts w:ascii="Book Antiqua" w:hAnsi="Book Antiqua" w:cs="Arial"/>
          <w:kern w:val="0"/>
          <w:sz w:val="28"/>
          <w:szCs w:val="28"/>
        </w:rPr>
        <w:t>four</w:t>
      </w:r>
      <w:proofErr w:type="gramEnd"/>
      <w:r w:rsidRPr="00B2659E">
        <w:rPr>
          <w:rFonts w:ascii="Book Antiqua" w:hAnsi="Book Antiqua" w:cs="Arial"/>
          <w:kern w:val="0"/>
          <w:sz w:val="28"/>
          <w:szCs w:val="28"/>
        </w:rPr>
        <w:fldChar w:fldCharType="begin">
          <w:fldData xml:space="preserve">PEVuZE5vdGU+PENpdGU+PEF1dGhvcj5MZWJyZWM8L0F1dGhvcj48WWVhcj4xOTk2PC9ZZWFyPjxS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</w:fldData>
        </w:fldChar>
      </w:r>
      <w:r w:rsidRPr="00B2659E">
        <w:rPr>
          <w:rFonts w:ascii="Book Antiqua" w:hAnsi="Book Antiqua" w:cs="Arial"/>
          <w:kern w:val="0"/>
          <w:sz w:val="28"/>
          <w:szCs w:val="28"/>
        </w:rPr>
        <w:instrText xml:space="preserve"> ADDIN EN.CITE </w:instrText>
      </w:r>
      <w:r w:rsidRPr="00B2659E">
        <w:rPr>
          <w:rFonts w:ascii="Book Antiqua" w:hAnsi="Book Antiqua" w:cs="Arial"/>
          <w:kern w:val="0"/>
          <w:sz w:val="28"/>
          <w:szCs w:val="28"/>
        </w:rPr>
        <w:fldChar w:fldCharType="begin">
          <w:fldData xml:space="preserve">PEVuZE5vdGU+PENpdGU+PEF1dGhvcj5MZWJyZWM8L0F1dGhvcj48WWVhcj4xOTk2PC9ZZWFyPjxS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</w:fldData>
        </w:fldChar>
      </w:r>
      <w:r w:rsidRPr="00B2659E">
        <w:rPr>
          <w:rFonts w:ascii="Book Antiqua" w:hAnsi="Book Antiqua" w:cs="Arial"/>
          <w:kern w:val="0"/>
          <w:sz w:val="28"/>
          <w:szCs w:val="28"/>
        </w:rPr>
        <w:instrText xml:space="preserve"> ADDIN EN.CITE.DATA </w:instrText>
      </w:r>
      <w:r w:rsidRPr="00B2659E">
        <w:rPr>
          <w:rFonts w:ascii="Book Antiqua" w:hAnsi="Book Antiqua" w:cs="Arial"/>
          <w:kern w:val="0"/>
          <w:sz w:val="28"/>
          <w:szCs w:val="28"/>
        </w:rPr>
      </w:r>
      <w:r w:rsidRPr="00B2659E">
        <w:rPr>
          <w:rFonts w:ascii="Book Antiqua" w:hAnsi="Book Antiqua" w:cs="Arial"/>
          <w:kern w:val="0"/>
          <w:sz w:val="28"/>
          <w:szCs w:val="28"/>
        </w:rPr>
        <w:fldChar w:fldCharType="end"/>
      </w:r>
      <w:r w:rsidRPr="00B2659E">
        <w:rPr>
          <w:rFonts w:ascii="Book Antiqua" w:hAnsi="Book Antiqua" w:cs="Arial"/>
          <w:kern w:val="0"/>
          <w:sz w:val="28"/>
          <w:szCs w:val="28"/>
        </w:rPr>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8" w:tooltip="Gines, 2002 #113" w:history="1">
        <w:r w:rsidRPr="00B2659E">
          <w:rPr>
            <w:rFonts w:ascii="Book Antiqua" w:hAnsi="Book Antiqua" w:cs="Arial"/>
            <w:noProof/>
            <w:kern w:val="0"/>
            <w:sz w:val="28"/>
            <w:szCs w:val="28"/>
            <w:vertAlign w:val="superscript"/>
          </w:rPr>
          <w:t>8</w:t>
        </w:r>
      </w:hyperlink>
      <w:r w:rsidRPr="00B2659E">
        <w:rPr>
          <w:rFonts w:ascii="Book Antiqua" w:hAnsi="Book Antiqua" w:cs="Arial"/>
          <w:noProof/>
          <w:kern w:val="0"/>
          <w:sz w:val="28"/>
          <w:szCs w:val="28"/>
          <w:vertAlign w:val="superscript"/>
        </w:rPr>
        <w:t>,</w:t>
      </w:r>
      <w:hyperlink w:anchor="_ENREF_10" w:tooltip="Lebrec, 1996 #128" w:history="1">
        <w:r w:rsidRPr="00B2659E">
          <w:rPr>
            <w:rFonts w:ascii="Book Antiqua" w:hAnsi="Book Antiqua" w:cs="Arial"/>
            <w:noProof/>
            <w:kern w:val="0"/>
            <w:sz w:val="28"/>
            <w:szCs w:val="28"/>
            <w:vertAlign w:val="superscript"/>
          </w:rPr>
          <w:t>10-12</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xml:space="preserve"> and two trials</w:t>
      </w:r>
      <w:r w:rsidRPr="00B2659E">
        <w:rPr>
          <w:rFonts w:ascii="Book Antiqua" w:hAnsi="Book Antiqua" w:cs="Arial"/>
          <w:kern w:val="0"/>
          <w:sz w:val="28"/>
          <w:szCs w:val="28"/>
        </w:rPr>
        <w:fldChar w:fldCharType="begin">
          <w:fldData xml:space="preserve">PEVuZE5vdGU+PENpdGU+PEF1dGhvcj5HaW5lczwvQXV0aG9yPjxZZWFyPjIwMDI8L1llYXI+PFJl
Y051bT4xMTM8L1JlY051bT48RGlzcGxheVRleHQ+PHN0eWxlIGZhY2U9InN1cGVyc2NyaXB0Ij5b
OCwgMTJdPC9zdHlsZT48L0Rpc3BsYXlUZXh0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sZXJubzwvQXV0aG9yPjxZZWFyPjIwMDQ8L1llYXI+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=
</w:fldData>
        </w:fldChar>
      </w:r>
      <w:r w:rsidRPr="00B2659E">
        <w:rPr>
          <w:rFonts w:ascii="Book Antiqua" w:hAnsi="Book Antiqua" w:cs="Arial"/>
          <w:kern w:val="0"/>
          <w:sz w:val="28"/>
          <w:szCs w:val="28"/>
        </w:rPr>
        <w:instrText xml:space="preserve"> ADDIN EN.CITE </w:instrText>
      </w:r>
      <w:r w:rsidRPr="00B2659E">
        <w:rPr>
          <w:rFonts w:ascii="Book Antiqua" w:hAnsi="Book Antiqua" w:cs="Arial"/>
          <w:kern w:val="0"/>
          <w:sz w:val="28"/>
          <w:szCs w:val="28"/>
        </w:rPr>
        <w:fldChar w:fldCharType="begin">
          <w:fldData xml:space="preserve">PEVuZE5vdGU+PENpdGU+PEF1dGhvcj5HaW5lczwvQXV0aG9yPjxZZWFyPjIwMDI8L1llYXI+PFJl
Y051bT4xMTM8L1JlY051bT48RGlzcGxheVRleHQ+PHN0eWxlIGZhY2U9InN1cGVyc2NyaXB0Ij5b
OCwgMTJdPC9zdHlsZT48L0Rpc3BsYXlUZXh0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sZXJubzwvQXV0aG9yPjxZZWFyPjIwMDQ8L1llYXI+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=
</w:fldData>
        </w:fldChar>
      </w:r>
      <w:r w:rsidRPr="00B2659E">
        <w:rPr>
          <w:rFonts w:ascii="Book Antiqua" w:hAnsi="Book Antiqua" w:cs="Arial"/>
          <w:kern w:val="0"/>
          <w:sz w:val="28"/>
          <w:szCs w:val="28"/>
        </w:rPr>
        <w:instrText xml:space="preserve"> ADDIN EN.CITE.DATA </w:instrText>
      </w:r>
      <w:r w:rsidRPr="00B2659E">
        <w:rPr>
          <w:rFonts w:ascii="Book Antiqua" w:hAnsi="Book Antiqua" w:cs="Arial"/>
          <w:kern w:val="0"/>
          <w:sz w:val="28"/>
          <w:szCs w:val="28"/>
        </w:rPr>
      </w:r>
      <w:r w:rsidRPr="00B2659E">
        <w:rPr>
          <w:rFonts w:ascii="Book Antiqua" w:hAnsi="Book Antiqua" w:cs="Arial"/>
          <w:kern w:val="0"/>
          <w:sz w:val="28"/>
          <w:szCs w:val="28"/>
        </w:rPr>
        <w:fldChar w:fldCharType="end"/>
      </w:r>
      <w:r w:rsidRPr="00B2659E">
        <w:rPr>
          <w:rFonts w:ascii="Book Antiqua" w:hAnsi="Book Antiqua" w:cs="Arial"/>
          <w:kern w:val="0"/>
          <w:sz w:val="28"/>
          <w:szCs w:val="28"/>
        </w:rPr>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8" w:tooltip="Gines, 2002 #113" w:history="1">
        <w:r w:rsidRPr="00B2659E">
          <w:rPr>
            <w:rFonts w:ascii="Book Antiqua" w:hAnsi="Book Antiqua" w:cs="Arial"/>
            <w:noProof/>
            <w:kern w:val="0"/>
            <w:sz w:val="28"/>
            <w:szCs w:val="28"/>
            <w:vertAlign w:val="superscript"/>
          </w:rPr>
          <w:t>8</w:t>
        </w:r>
      </w:hyperlink>
      <w:r w:rsidRPr="00B2659E">
        <w:rPr>
          <w:rFonts w:ascii="Book Antiqua" w:hAnsi="Book Antiqua" w:cs="Arial"/>
          <w:noProof/>
          <w:kern w:val="0"/>
          <w:sz w:val="28"/>
          <w:szCs w:val="28"/>
          <w:vertAlign w:val="superscript"/>
        </w:rPr>
        <w:t>,</w:t>
      </w:r>
      <w:hyperlink w:anchor="_ENREF_12" w:tooltip="Salerno, 2004 #106" w:history="1">
        <w:r w:rsidRPr="00B2659E">
          <w:rPr>
            <w:rFonts w:ascii="Book Antiqua" w:hAnsi="Book Antiqua" w:cs="Arial"/>
            <w:noProof/>
            <w:kern w:val="0"/>
            <w:sz w:val="28"/>
            <w:szCs w:val="28"/>
            <w:vertAlign w:val="superscript"/>
          </w:rPr>
          <w:t>12</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respectively.</w:t>
      </w:r>
    </w:p>
    <w:p w:rsidR="00E36C06" w:rsidRPr="00B2659E" w:rsidRDefault="00E36C06" w:rsidP="00B2659E">
      <w:pPr>
        <w:suppressLineNumbers/>
        <w:spacing w:line="360" w:lineRule="auto"/>
        <w:rPr>
          <w:rFonts w:ascii="Book Antiqua" w:hAnsi="Book Antiqua" w:cs="Arial"/>
          <w:kern w:val="0"/>
          <w:sz w:val="28"/>
          <w:szCs w:val="28"/>
        </w:rPr>
      </w:pP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t>Characteristics of patients in the selected trials</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 xml:space="preserve">Table 2 summarizes the characteristics of the patients in the six selected trials. The numbers of randomized patients were at least 60 in all trials except for the study by </w:t>
      </w:r>
      <w:proofErr w:type="spellStart"/>
      <w:r w:rsidRPr="00B2659E">
        <w:rPr>
          <w:rFonts w:ascii="Book Antiqua" w:hAnsi="Book Antiqua" w:cs="Arial"/>
          <w:sz w:val="28"/>
          <w:szCs w:val="28"/>
        </w:rPr>
        <w:t>Lebrec</w:t>
      </w:r>
      <w:proofErr w:type="spellEnd"/>
      <w:r w:rsidRPr="00B2659E">
        <w:rPr>
          <w:rFonts w:ascii="Book Antiqua" w:hAnsi="Book Antiqua" w:cs="Arial"/>
          <w:i/>
          <w:sz w:val="28"/>
          <w:szCs w:val="28"/>
        </w:rPr>
        <w:t xml:space="preserve"> et </w:t>
      </w:r>
      <w:proofErr w:type="gramStart"/>
      <w:r w:rsidRPr="00B2659E">
        <w:rPr>
          <w:rFonts w:ascii="Book Antiqua" w:hAnsi="Book Antiqua" w:cs="Arial"/>
          <w:i/>
          <w:sz w:val="28"/>
          <w:szCs w:val="28"/>
        </w:rPr>
        <w:t>al</w:t>
      </w:r>
      <w:r w:rsidRPr="00B2659E">
        <w:rPr>
          <w:rFonts w:ascii="Book Antiqua" w:hAnsi="Book Antiqua" w:cs="Arial"/>
          <w:sz w:val="28"/>
          <w:szCs w:val="28"/>
          <w:vertAlign w:val="superscript"/>
        </w:rPr>
        <w:t>[</w:t>
      </w:r>
      <w:proofErr w:type="gramEnd"/>
      <w:r w:rsidRPr="00B2659E">
        <w:rPr>
          <w:rFonts w:ascii="Book Antiqua" w:hAnsi="Book Antiqua" w:cs="Arial"/>
          <w:sz w:val="28"/>
          <w:szCs w:val="28"/>
          <w:vertAlign w:val="superscript"/>
        </w:rPr>
        <w:t>10]</w:t>
      </w:r>
      <w:r w:rsidRPr="00B2659E">
        <w:rPr>
          <w:rFonts w:ascii="Book Antiqua" w:hAnsi="Book Antiqua" w:cs="Arial"/>
          <w:sz w:val="28"/>
          <w:szCs w:val="28"/>
        </w:rPr>
        <w:t>, which only enrolled 25 patients. The percentage of Child-Pugh C patients was 26%-33% in four studies</w: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tMTAsIDEzXTwvc3R5bGU+PC9EaXNwbGF5VGV4dD48cmVjb3JkPjxyZWMtbnVtYmVyPjEyODwv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tMTAsIDEzXTwvc3R5bGU+PC9EaXNwbGF5VGV4dD48cmVjb3JkPjxyZWMtbnVtYmVyPjEyODwv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10</w:t>
        </w:r>
      </w:hyperlink>
      <w:r w:rsidRPr="00B2659E">
        <w:rPr>
          <w:rFonts w:ascii="Book Antiqua" w:hAnsi="Book Antiqua" w:cs="Arial"/>
          <w:noProof/>
          <w:sz w:val="28"/>
          <w:szCs w:val="28"/>
          <w:vertAlign w:val="superscript"/>
        </w:rPr>
        <w:t>,</w:t>
      </w:r>
      <w:hyperlink w:anchor="_ENREF_13" w:tooltip="Narahara, 2011 #88" w:history="1">
        <w:r w:rsidRPr="00B2659E">
          <w:rPr>
            <w:rFonts w:ascii="Book Antiqua" w:hAnsi="Book Antiqua" w:cs="Arial"/>
            <w:noProof/>
            <w:sz w:val="28"/>
            <w:szCs w:val="28"/>
            <w:vertAlign w:val="superscript"/>
          </w:rPr>
          <w:t>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nd 76% in the study by Salerno </w:t>
      </w:r>
      <w:r w:rsidRPr="00B2659E">
        <w:rPr>
          <w:rFonts w:ascii="Book Antiqua" w:hAnsi="Book Antiqua" w:cs="Arial"/>
          <w:i/>
          <w:sz w:val="28"/>
          <w:szCs w:val="28"/>
        </w:rPr>
        <w:t>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Salerno&lt;/Author&gt;&lt;Year&gt;2004&lt;/Year&gt;&lt;RecNum&gt;106&lt;/RecNum&gt;&lt;DisplayText&gt;&lt;style face="superscript"&gt;[12]&lt;/style&gt;&lt;/DisplayText&gt;&lt;record&gt;&lt;rec-number&gt;106&lt;/rec-number&gt;&lt;foreign-keys&gt;&lt;key app="EN" db-id="0xse5t9r9zftp4ew2wc5as56s202t0rxewav"&gt;106&lt;/key&gt;&lt;/foreign-keys&gt;&lt;ref-type name="Journal Article"&gt;17&lt;/ref-type&gt;&lt;contributors&gt;&lt;authors&gt;&lt;author&gt;Salerno, F.&lt;/author&gt;&lt;author&gt;Merli, M.&lt;/author&gt;&lt;author&gt;Riggio, O.&lt;/author&gt;&lt;author&gt;Cazzaniga, M.&lt;/author&gt;&lt;author&gt;Valeriano, V.&lt;/author&gt;&lt;author&gt;Pozzi, M.&lt;/author&gt;&lt;author&gt;Nicolini, A.&lt;/author&gt;&lt;author&gt;Salvatori, F.&lt;/author&gt;&lt;/authors&gt;&lt;/contributors&gt;&lt;auth-address&gt;Department of Internal Medicine, University and Ospedale Maggiore Policlinico Instituto di Ricerca e Cura a Carattere Scientifico (IRCCS), Milan, Italy. francesco.salerno@unimi.it&lt;/auth-address&gt;&lt;titles&gt;&lt;title&gt;Randomized controlled study of TIPS versus paracentesis plus albumin in cirrhosis with severe ascites&lt;/title&gt;&lt;secondary-title&gt;Hepatology&lt;/secondary-title&gt;&lt;/titles&gt;&lt;periodical&gt;&lt;full-title&gt;Hepatology&lt;/full-title&gt;&lt;/periodical&gt;&lt;pages&gt;629-35&lt;/pages&gt;&lt;volume&gt;40&lt;/volume&gt;&lt;number&gt;3&lt;/number&gt;&lt;keywords&gt;&lt;keyword&gt;Albumins/ therapeutic use&lt;/keyword&gt;&lt;keyword&gt;Ascites/mortality/ therapy&lt;/keyword&gt;&lt;keyword&gt;Female&lt;/keyword&gt;&lt;keyword&gt;Hepatic Encephalopathy/etiology&lt;/keyword&gt;&lt;keyword&gt;Hospitalization&lt;/keyword&gt;&lt;keyword&gt;Humans&lt;/keyword&gt;&lt;keyword&gt;Liver Cirrhosis/mortality/ therapy&lt;/keyword&gt;&lt;keyword&gt;Male&lt;/keyword&gt;&lt;keyword&gt;Middle Aged&lt;/keyword&gt;&lt;keyword&gt;Paracentesis&lt;/keyword&gt;&lt;keyword&gt;Portasystemic Shunt, Transjugular Intrahepatic&lt;/keyword&gt;&lt;keyword&gt;Prospective Studies&lt;/keyword&gt;&lt;keyword&gt;Treatment Failure&lt;/keyword&gt;&lt;/keywords&gt;&lt;dates&gt;&lt;year&gt;2004&lt;/year&gt;&lt;pub-dates&gt;&lt;date&gt;Sep&lt;/date&gt;&lt;/pub-dates&gt;&lt;/dates&gt;&lt;isbn&gt;0270-9139 (Print)&amp;#xD;0270-9139 (Linking)&lt;/isbn&gt;&lt;accession-num&gt;15349901&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2" w:tooltip="Salerno, 2004 #106" w:history="1">
        <w:r w:rsidRPr="00B2659E">
          <w:rPr>
            <w:rFonts w:ascii="Book Antiqua" w:hAnsi="Book Antiqua" w:cs="Arial"/>
            <w:noProof/>
            <w:sz w:val="28"/>
            <w:szCs w:val="28"/>
            <w:vertAlign w:val="superscript"/>
          </w:rPr>
          <w:t>1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Baseline serum concentrations of bilirubin, albumin, </w:t>
      </w:r>
      <w:proofErr w:type="spellStart"/>
      <w:r w:rsidRPr="00B2659E">
        <w:rPr>
          <w:rFonts w:ascii="Book Antiqua" w:hAnsi="Book Antiqua" w:cs="Arial"/>
          <w:sz w:val="28"/>
          <w:szCs w:val="28"/>
        </w:rPr>
        <w:t>creatinine</w:t>
      </w:r>
      <w:proofErr w:type="spellEnd"/>
      <w:r w:rsidRPr="00B2659E">
        <w:rPr>
          <w:rFonts w:ascii="Book Antiqua" w:hAnsi="Book Antiqua" w:cs="Arial"/>
          <w:sz w:val="28"/>
          <w:szCs w:val="28"/>
        </w:rPr>
        <w:t xml:space="preserve">, and sodium were not significantly different between the TIPS and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groups in all studies.</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t>Technical results</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Table 3 presents the technical results of the included RCTs. The TIPS technical success rate was at least 89% in five studies</w: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 xml:space="preserve"> </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but was only 77% in the study by </w:t>
      </w:r>
      <w:proofErr w:type="spellStart"/>
      <w:r w:rsidRPr="00B2659E">
        <w:rPr>
          <w:rFonts w:ascii="Book Antiqua" w:hAnsi="Book Antiqua" w:cs="Arial"/>
          <w:sz w:val="28"/>
          <w:szCs w:val="28"/>
        </w:rPr>
        <w:t>Lebrec</w:t>
      </w:r>
      <w:proofErr w:type="spellEnd"/>
      <w:r w:rsidRPr="00B2659E">
        <w:rPr>
          <w:rFonts w:ascii="Book Antiqua" w:hAnsi="Book Antiqua" w:cs="Arial"/>
          <w:sz w:val="28"/>
          <w:szCs w:val="28"/>
        </w:rPr>
        <w:t xml:space="preserve"> </w:t>
      </w:r>
      <w:r w:rsidRPr="00B2659E">
        <w:rPr>
          <w:rFonts w:ascii="Book Antiqua" w:hAnsi="Book Antiqua" w:cs="Arial"/>
          <w:i/>
          <w:sz w:val="28"/>
          <w:szCs w:val="28"/>
        </w:rPr>
        <w:t>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Lebrec&lt;/Author&gt;&lt;Year&gt;1996&lt;/Year&gt;&lt;RecNum&gt;128&lt;/RecNum&gt;&lt;DisplayText&gt;&lt;style face="superscript"&gt;[10]&lt;/style&gt;&lt;/DisplayText&gt;&lt;record&gt;&lt;rec-number&gt;128&lt;/rec-number&gt;&lt;foreign-keys&gt;&lt;key app="EN" db-id="0xse5t9r9zftp4ew2wc5as56s202t0rxewav"&gt;128&lt;/key&gt;&lt;/foreign-keys&gt;&lt;ref-type name="Journal Article"&gt;17&lt;/ref-type&gt;&lt;contributors&gt;&lt;authors&gt;&lt;author&gt;Lebrec, D.&lt;/author&gt;&lt;author&gt;Giuily, N.&lt;/author&gt;&lt;author&gt;Hadengue, A.&lt;/author&gt;&lt;author&gt;Vilgrain, V.&lt;/author&gt;&lt;author&gt;Moreau, R.&lt;/author&gt;&lt;author&gt;Poynard, T.&lt;/author&gt;&lt;author&gt;Gadano, A.&lt;/author&gt;&lt;author&gt;Lassen, C.&lt;/author&gt;&lt;author&gt;Benhamou, J. P.&lt;/author&gt;&lt;author&gt;Erlinger, S.&lt;/author&gt;&lt;/authors&gt;&lt;/contributors&gt;&lt;auth-address&gt;INSERM U-24, Hopital Beaujon, Clichy, France.&lt;/auth-address&gt;&lt;titles&gt;&lt;title&gt;Transjugular intrahepatic portosystemic shunts: comparison with paracentesis in patients with cirrhosis and refractory ascites: a randomized trial. French Group of Clinicians and a Group of Biologists&lt;/title&gt;&lt;secondary-title&gt;J Hepatol&lt;/secondary-title&gt;&lt;/titles&gt;&lt;periodical&gt;&lt;full-title&gt;J Hepatol&lt;/full-title&gt;&lt;/periodical&gt;&lt;pages&gt;135-44&lt;/pages&gt;&lt;volume&gt;25&lt;/volume&gt;&lt;number&gt;2&lt;/number&gt;&lt;keywords&gt;&lt;keyword&gt;Ascites/ etiology/ surgery&lt;/keyword&gt;&lt;keyword&gt;Female&lt;/keyword&gt;&lt;keyword&gt;Follow-Up Studies&lt;/keyword&gt;&lt;keyword&gt;Hemodynamics&lt;/keyword&gt;&lt;keyword&gt;Hepatic Encephalopathy/etiology&lt;/keyword&gt;&lt;keyword&gt;Humans&lt;/keyword&gt;&lt;keyword&gt;Kidney/physiopathology&lt;/keyword&gt;&lt;keyword&gt;Liver Cirrhosis/blood/ complications/physiopathology&lt;/keyword&gt;&lt;keyword&gt;Male&lt;/keyword&gt;&lt;keyword&gt;Middle Aged&lt;/keyword&gt;&lt;keyword&gt;Neurotransmitter Agents/blood&lt;/keyword&gt;&lt;keyword&gt;Paracentesis&lt;/keyword&gt;&lt;keyword&gt;Portasystemic Shunt, Transjugular Intrahepatic&lt;/keyword&gt;&lt;keyword&gt;Postoperative Complications&lt;/keyword&gt;&lt;keyword&gt;Survival Analysis&lt;/keyword&gt;&lt;/keywords&gt;&lt;dates&gt;&lt;year&gt;1996&lt;/year&gt;&lt;pub-dates&gt;&lt;date&gt;Aug&lt;/date&gt;&lt;/pub-dates&gt;&lt;/dates&gt;&lt;isbn&gt;0168-8278 (Print)&amp;#xD;0168-8278 (Linking)&lt;/isbn&gt;&lt;accession-num&gt;887877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The average post-TIPS PSGs were 14 mmHg in one study</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Lebrec&lt;/Author&gt;&lt;Year&gt;1996&lt;/Year&gt;&lt;RecNum&gt;128&lt;/RecNum&gt;&lt;DisplayText&gt;&lt;style face="superscript"&gt;[10]&lt;/style&gt;&lt;/DisplayText&gt;&lt;record&gt;&lt;rec-number&gt;128&lt;/rec-number&gt;&lt;foreign-keys&gt;&lt;key app="EN" db-id="0xse5t9r9zftp4ew2wc5as56s202t0rxewav"&gt;128&lt;/key&gt;&lt;/foreign-keys&gt;&lt;ref-type name="Journal Article"&gt;17&lt;/ref-type&gt;&lt;contributors&gt;&lt;authors&gt;&lt;author&gt;Lebrec, D.&lt;/author&gt;&lt;author&gt;Giuily, N.&lt;/author&gt;&lt;author&gt;Hadengue, A.&lt;/author&gt;&lt;author&gt;Vilgrain, V.&lt;/author&gt;&lt;author&gt;Moreau, R.&lt;/author&gt;&lt;author&gt;Poynard, T.&lt;/author&gt;&lt;author&gt;Gadano, A.&lt;/author&gt;&lt;author&gt;Lassen, C.&lt;/author&gt;&lt;author&gt;Benhamou, J. P.&lt;/author&gt;&lt;author&gt;Erlinger, S.&lt;/author&gt;&lt;/authors&gt;&lt;/contributors&gt;&lt;auth-address&gt;INSERM U-24, Hopital Beaujon, Clichy, France.&lt;/auth-address&gt;&lt;titles&gt;&lt;title&gt;Transjugular intrahepatic portosystemic shunts: comparison with paracentesis in patients with cirrhosis and refractory ascites: a randomized trial. French Group of Clinicians and a Group of Biologists&lt;/title&gt;&lt;secondary-title&gt;J Hepatol&lt;/secondary-title&gt;&lt;/titles&gt;&lt;periodical&gt;&lt;full-title&gt;J Hepatol&lt;/full-title&gt;&lt;/periodical&gt;&lt;pages&gt;135-44&lt;/pages&gt;&lt;volume&gt;25&lt;/volume&gt;&lt;number&gt;2&lt;/number&gt;&lt;keywords&gt;&lt;keyword&gt;Ascites/ etiology/ surgery&lt;/keyword&gt;&lt;keyword&gt;Female&lt;/keyword&gt;&lt;keyword&gt;Follow-Up Studies&lt;/keyword&gt;&lt;keyword&gt;Hemodynamics&lt;/keyword&gt;&lt;keyword&gt;Hepatic Encephalopathy/etiology&lt;/keyword&gt;&lt;keyword&gt;Humans&lt;/keyword&gt;&lt;keyword&gt;Kidney/physiopathology&lt;/keyword&gt;&lt;keyword&gt;Liver Cirrhosis/blood/ complications/physiopathology&lt;/keyword&gt;&lt;keyword&gt;Male&lt;/keyword&gt;&lt;keyword&gt;Middle Aged&lt;/keyword&gt;&lt;keyword&gt;Neurotransmitter Agents/blood&lt;/keyword&gt;&lt;keyword&gt;Paracentesis&lt;/keyword&gt;&lt;keyword&gt;Portasystemic Shunt, Transjugular Intrahepatic&lt;/keyword&gt;&lt;keyword&gt;Postoperative Complications&lt;/keyword&gt;&lt;keyword&gt;Survival Analysis&lt;/keyword&gt;&lt;/keywords&gt;&lt;dates&gt;&lt;year&gt;1996&lt;/year&gt;&lt;pub-dates&gt;&lt;date&gt;Aug&lt;/date&gt;&lt;/pub-dates&gt;&lt;/dates&gt;&lt;isbn&gt;0168-8278 (Print)&amp;#xD;0168-8278 (Linking)&lt;/isbn&gt;&lt;accession-num&gt;887877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and lower than 12 mmHg in all others</w: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Severe procedure-related complications were reported in three trials, including cardiac arrhythmias</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Lebrec&lt;/Author&gt;&lt;Year&gt;1996&lt;/Year&gt;&lt;RecNum&gt;128&lt;/RecNum&gt;&lt;DisplayText&gt;&lt;style face="superscript"&gt;[10]&lt;/style&gt;&lt;/DisplayText&gt;&lt;record&gt;&lt;rec-number&gt;128&lt;/rec-number&gt;&lt;foreign-keys&gt;&lt;key app="EN" db-id="0xse5t9r9zftp4ew2wc5as56s202t0rxewav"&gt;128&lt;/key&gt;&lt;/foreign-keys&gt;&lt;ref-type name="Journal Article"&gt;17&lt;/ref-type&gt;&lt;contributors&gt;&lt;authors&gt;&lt;author&gt;Lebrec, D.&lt;/author&gt;&lt;author&gt;Giuily, N.&lt;/author&gt;&lt;author&gt;Hadengue, A.&lt;/author&gt;&lt;author&gt;Vilgrain, V.&lt;/author&gt;&lt;author&gt;Moreau, R.&lt;/author&gt;&lt;author&gt;Poynard, T.&lt;/author&gt;&lt;author&gt;Gadano, A.&lt;/author&gt;&lt;author&gt;Lassen, C.&lt;/author&gt;&lt;author&gt;Benhamou, J. P.&lt;/author&gt;&lt;author&gt;Erlinger, S.&lt;/author&gt;&lt;/authors&gt;&lt;/contributors&gt;&lt;auth-address&gt;INSERM U-24, Hopital Beaujon, Clichy, France.&lt;/auth-address&gt;&lt;titles&gt;&lt;title&gt;Transjugular intrahepatic portosystemic shunts: comparison with paracentesis in patients with cirrhosis and refractory ascites: a randomized trial. French Group of Clinicians and a Group of Biologists&lt;/title&gt;&lt;secondary-title&gt;J Hepatol&lt;/secondary-title&gt;&lt;/titles&gt;&lt;periodical&gt;&lt;full-title&gt;J Hepatol&lt;/full-title&gt;&lt;/periodical&gt;&lt;pages&gt;135-44&lt;/pages&gt;&lt;volume&gt;25&lt;/volume&gt;&lt;number&gt;2&lt;/number&gt;&lt;keywords&gt;&lt;keyword&gt;Ascites/ etiology/ surgery&lt;/keyword&gt;&lt;keyword&gt;Female&lt;/keyword&gt;&lt;keyword&gt;Follow-Up Studies&lt;/keyword&gt;&lt;keyword&gt;Hemodynamics&lt;/keyword&gt;&lt;keyword&gt;Hepatic Encephalopathy/etiology&lt;/keyword&gt;&lt;keyword&gt;Humans&lt;/keyword&gt;&lt;keyword&gt;Kidney/physiopathology&lt;/keyword&gt;&lt;keyword&gt;Liver Cirrhosis/blood/ complications/physiopathology&lt;/keyword&gt;&lt;keyword&gt;Male&lt;/keyword&gt;&lt;keyword&gt;Middle Aged&lt;/keyword&gt;&lt;keyword&gt;Neurotransmitter Agents/blood&lt;/keyword&gt;&lt;keyword&gt;Paracentesis&lt;/keyword&gt;&lt;keyword&gt;Portasystemic Shunt, Transjugular Intrahepatic&lt;/keyword&gt;&lt;keyword&gt;Postoperative Complications&lt;/keyword&gt;&lt;keyword&gt;Survival Analysis&lt;/keyword&gt;&lt;/keywords&gt;&lt;dates&gt;&lt;year&gt;1996&lt;/year&gt;&lt;pub-dates&gt;&lt;date&gt;Aug&lt;/date&gt;&lt;/pub-dates&gt;&lt;/dates&gt;&lt;isbn&gt;0168-8278 (Print)&amp;#xD;0168-8278 (Linking)&lt;/isbn&gt;&lt;accession-num&gt;887877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hemolytic anemia</w: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F08L3N0eWxlPjwvRGlzcGxheVRleHQ+PHJlY29yZD48cmVjLW51bWJlcj4xMTM8L3JlYy1udW1i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F08L3N0eWxlPjwvRGlzcGxheVRleHQ+PHJlY29yZD48cmVjLW51bWJlcj4xMTM8L3JlYy1udW1i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and cerebrovascular embolism</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Salerno&lt;/Author&gt;&lt;Year&gt;2004&lt;/Year&gt;&lt;RecNum&gt;106&lt;/RecNum&gt;&lt;DisplayText&gt;&lt;style face="superscript"&gt;[12]&lt;/style&gt;&lt;/DisplayText&gt;&lt;record&gt;&lt;rec-number&gt;106&lt;/rec-number&gt;&lt;foreign-keys&gt;&lt;key app="EN" db-id="0xse5t9r9zftp4ew2wc5as56s202t0rxewav"&gt;106&lt;/key&gt;&lt;/foreign-keys&gt;&lt;ref-type name="Journal Article"&gt;17&lt;/ref-type&gt;&lt;contributors&gt;&lt;authors&gt;&lt;author&gt;Salerno, F.&lt;/author&gt;&lt;author&gt;Merli, M.&lt;/author&gt;&lt;author&gt;Riggio, O.&lt;/author&gt;&lt;author&gt;Cazzaniga, M.&lt;/author&gt;&lt;author&gt;Valeriano, V.&lt;/author&gt;&lt;author&gt;Pozzi, M.&lt;/author&gt;&lt;author&gt;Nicolini, A.&lt;/author&gt;&lt;author&gt;Salvatori, F.&lt;/author&gt;&lt;/authors&gt;&lt;/contributors&gt;&lt;auth-address&gt;Department of Internal Medicine, University and Ospedale Maggiore Policlinico Instituto di Ricerca e Cura a Carattere Scientifico (IRCCS), Milan, Italy. francesco.salerno@unimi.it&lt;/auth-address&gt;&lt;titles&gt;&lt;title&gt;Randomized controlled study of TIPS versus paracentesis plus albumin in cirrhosis with severe ascites&lt;/title&gt;&lt;secondary-title&gt;Hepatology&lt;/secondary-title&gt;&lt;/titles&gt;&lt;periodical&gt;&lt;full-title&gt;Hepatology&lt;/full-title&gt;&lt;/periodical&gt;&lt;pages&gt;629-35&lt;/pages&gt;&lt;volume&gt;40&lt;/volume&gt;&lt;number&gt;3&lt;/number&gt;&lt;keywords&gt;&lt;keyword&gt;Albumins/ therapeutic use&lt;/keyword&gt;&lt;keyword&gt;Ascites/mortality/ therapy&lt;/keyword&gt;&lt;keyword&gt;Female&lt;/keyword&gt;&lt;keyword&gt;Hepatic Encephalopathy/etiology&lt;/keyword&gt;&lt;keyword&gt;Hospitalization&lt;/keyword&gt;&lt;keyword&gt;Humans&lt;/keyword&gt;&lt;keyword&gt;Liver Cirrhosis/mortality/ therapy&lt;/keyword&gt;&lt;keyword&gt;Male&lt;/keyword&gt;&lt;keyword&gt;Middle Aged&lt;/keyword&gt;&lt;keyword&gt;Paracentesis&lt;/keyword&gt;&lt;keyword&gt;Portasystemic Shunt, Transjugular Intrahepatic&lt;/keyword&gt;&lt;keyword&gt;Prospective Studies&lt;/keyword&gt;&lt;keyword&gt;Treatment Failure&lt;/keyword&gt;&lt;/keywords&gt;&lt;dates&gt;&lt;year&gt;2004&lt;/year&gt;&lt;pub-dates&gt;&lt;date&gt;Sep&lt;/date&gt;&lt;/pub-dates&gt;&lt;/dates&gt;&lt;isbn&gt;0270-9139 (Print)&amp;#xD;0270-9139 (Linking)&lt;/isbn&gt;&lt;accession-num&gt;15349901&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2" w:tooltip="Salerno, 2004 #106" w:history="1">
        <w:r w:rsidRPr="00B2659E">
          <w:rPr>
            <w:rFonts w:ascii="Book Antiqua" w:hAnsi="Book Antiqua" w:cs="Arial"/>
            <w:noProof/>
            <w:sz w:val="28"/>
            <w:szCs w:val="28"/>
            <w:vertAlign w:val="superscript"/>
          </w:rPr>
          <w:t>1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he proportions of TIPS dysfunction ranged from 30% to 87%. The TIPS-assisted patency rates were higher than 80% in five </w:t>
      </w:r>
      <w:proofErr w:type="gramStart"/>
      <w:r w:rsidRPr="00B2659E">
        <w:rPr>
          <w:rFonts w:ascii="Book Antiqua" w:hAnsi="Book Antiqua" w:cs="Arial"/>
          <w:sz w:val="28"/>
          <w:szCs w:val="28"/>
        </w:rPr>
        <w:t>studies</w:t>
      </w:r>
      <w:proofErr w:type="gramEnd"/>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However, more than 50% of the TIPS patients in the study by </w:t>
      </w:r>
      <w:proofErr w:type="spellStart"/>
      <w:r w:rsidRPr="00B2659E">
        <w:rPr>
          <w:rFonts w:ascii="Book Antiqua" w:hAnsi="Book Antiqua" w:cs="Arial"/>
          <w:sz w:val="28"/>
          <w:szCs w:val="28"/>
        </w:rPr>
        <w:t>Lebrec</w:t>
      </w:r>
      <w:proofErr w:type="spellEnd"/>
      <w:r w:rsidRPr="00B2659E">
        <w:rPr>
          <w:rFonts w:ascii="Book Antiqua" w:hAnsi="Book Antiqua" w:cs="Arial"/>
          <w:sz w:val="28"/>
          <w:szCs w:val="28"/>
        </w:rPr>
        <w:t xml:space="preserve"> </w:t>
      </w:r>
      <w:r w:rsidRPr="00B2659E">
        <w:rPr>
          <w:rFonts w:ascii="Book Antiqua" w:hAnsi="Book Antiqua" w:cs="Arial"/>
          <w:i/>
          <w:sz w:val="28"/>
          <w:szCs w:val="28"/>
        </w:rPr>
        <w:t>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Lebrec&lt;/Author&gt;&lt;Year&gt;1996&lt;/Year&gt;&lt;RecNum&gt;128&lt;/RecNum&gt;&lt;DisplayText&gt;&lt;style face="superscript"&gt;[10]&lt;/style&gt;&lt;/DisplayText&gt;&lt;record&gt;&lt;rec-number&gt;128&lt;/rec-number&gt;&lt;foreign-keys&gt;&lt;key app="EN" db-id="0xse5t9r9zftp4ew2wc5as56s202t0rxewav"&gt;128&lt;/key&gt;&lt;/foreign-keys&gt;&lt;ref-type name="Journal Article"&gt;17&lt;/ref-type&gt;&lt;contributors&gt;&lt;authors&gt;&lt;author&gt;Lebrec, D.&lt;/author&gt;&lt;author&gt;Giuily, N.&lt;/author&gt;&lt;author&gt;Hadengue, A.&lt;/author&gt;&lt;author&gt;Vilgrain, V.&lt;/author&gt;&lt;author&gt;Moreau, R.&lt;/author&gt;&lt;author&gt;Poynard, T.&lt;/author&gt;&lt;author&gt;Gadano, A.&lt;/author&gt;&lt;author&gt;Lassen, C.&lt;/author&gt;&lt;author&gt;Benhamou, J. P.&lt;/author&gt;&lt;author&gt;Erlinger, S.&lt;/author&gt;&lt;/authors&gt;&lt;/contributors&gt;&lt;auth-address&gt;INSERM U-24, Hopital Beaujon, Clichy, France.&lt;/auth-address&gt;&lt;titles&gt;&lt;title&gt;Transjugular intrahepatic portosystemic shunts: comparison with paracentesis in patients with cirrhosis and refractory ascites: a randomized trial. French Group of Clinicians and a Group of Biologists&lt;/title&gt;&lt;secondary-title&gt;J Hepatol&lt;/secondary-title&gt;&lt;/titles&gt;&lt;periodical&gt;&lt;full-title&gt;J Hepatol&lt;/full-title&gt;&lt;/periodical&gt;&lt;pages&gt;135-44&lt;/pages&gt;&lt;volume&gt;25&lt;/volume&gt;&lt;number&gt;2&lt;/number&gt;&lt;keywords&gt;&lt;keyword&gt;Ascites/ etiology/ surgery&lt;/keyword&gt;&lt;keyword&gt;Female&lt;/keyword&gt;&lt;keyword&gt;Follow-Up Studies&lt;/keyword&gt;&lt;keyword&gt;Hemodynamics&lt;/keyword&gt;&lt;keyword&gt;Hepatic Encephalopathy/etiology&lt;/keyword&gt;&lt;keyword&gt;Humans&lt;/keyword&gt;&lt;keyword&gt;Kidney/physiopathology&lt;/keyword&gt;&lt;keyword&gt;Liver Cirrhosis/blood/ complications/physiopathology&lt;/keyword&gt;&lt;keyword&gt;Male&lt;/keyword&gt;&lt;keyword&gt;Middle Aged&lt;/keyword&gt;&lt;keyword&gt;Neurotransmitter Agents/blood&lt;/keyword&gt;&lt;keyword&gt;Paracentesis&lt;/keyword&gt;&lt;keyword&gt;Portasystemic Shunt, Transjugular Intrahepatic&lt;/keyword&gt;&lt;keyword&gt;Postoperative Complications&lt;/keyword&gt;&lt;keyword&gt;Survival Analysis&lt;/keyword&gt;&lt;/keywords&gt;&lt;dates&gt;&lt;year&gt;1996&lt;/year&gt;&lt;pub-dates&gt;&lt;date&gt;Aug&lt;/date&gt;&lt;/pub-dates&gt;&lt;/dates&gt;&lt;isbn&gt;0168-8278 (Print)&amp;#xD;0168-8278 (Linking)&lt;/isbn&gt;&lt;accession-num&gt;887877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did not have TIPS-assisted patency during the follow-up.</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t>Risk of bias assessment</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 xml:space="preserve">All of the studies were </w:t>
      </w:r>
      <w:proofErr w:type="spellStart"/>
      <w:r w:rsidRPr="00B2659E">
        <w:rPr>
          <w:rFonts w:ascii="Book Antiqua" w:hAnsi="Book Antiqua" w:cs="Arial"/>
          <w:sz w:val="28"/>
          <w:szCs w:val="28"/>
        </w:rPr>
        <w:t>unblinded</w:t>
      </w:r>
      <w:proofErr w:type="spellEnd"/>
      <w:r w:rsidRPr="00B2659E">
        <w:rPr>
          <w:rFonts w:ascii="Book Antiqua" w:hAnsi="Book Antiqua" w:cs="Arial"/>
          <w:sz w:val="28"/>
          <w:szCs w:val="28"/>
        </w:rPr>
        <w:t xml:space="preserve"> to participants, personnel, and outcome assessment, employed intention-to-treat analysis with description of drop-outs, did not demonstrate the method of generation of </w:t>
      </w:r>
      <w:r w:rsidRPr="00B2659E">
        <w:rPr>
          <w:rFonts w:ascii="Book Antiqua" w:hAnsi="Book Antiqua" w:cs="Arial"/>
          <w:sz w:val="28"/>
          <w:szCs w:val="28"/>
        </w:rPr>
        <w:lastRenderedPageBreak/>
        <w:t xml:space="preserve">random allocation sequence, and reported all of the outcomes described in the methods section (Table 4). The study by </w:t>
      </w:r>
      <w:proofErr w:type="spellStart"/>
      <w:r w:rsidRPr="00B2659E">
        <w:rPr>
          <w:rFonts w:ascii="Book Antiqua" w:hAnsi="Book Antiqua" w:cs="Arial"/>
          <w:sz w:val="28"/>
          <w:szCs w:val="28"/>
        </w:rPr>
        <w:t>Rössle</w:t>
      </w:r>
      <w:proofErr w:type="spellEnd"/>
      <w:r w:rsidRPr="00B2659E">
        <w:rPr>
          <w:rFonts w:ascii="Book Antiqua" w:hAnsi="Book Antiqua" w:cs="Arial"/>
          <w:sz w:val="28"/>
          <w:szCs w:val="28"/>
        </w:rPr>
        <w:t xml:space="preserve"> </w:t>
      </w:r>
      <w:r w:rsidRPr="00B2659E">
        <w:rPr>
          <w:rFonts w:ascii="Book Antiqua" w:hAnsi="Book Antiqua" w:cs="Arial"/>
          <w:i/>
          <w:sz w:val="28"/>
          <w:szCs w:val="28"/>
        </w:rPr>
        <w:t>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Rossle&lt;/Author&gt;&lt;Year&gt;2000&lt;/Year&gt;&lt;RecNum&gt;116&lt;/RecNum&gt;&lt;DisplayText&gt;&lt;style face="superscript"&gt;[9]&lt;/style&gt;&lt;/DisplayText&gt;&lt;record&gt;&lt;rec-number&gt;116&lt;/rec-number&gt;&lt;foreign-keys&gt;&lt;key app="EN" db-id="0xse5t9r9zftp4ew2wc5as56s202t0rxewav"&gt;116&lt;/key&gt;&lt;/foreign-keys&gt;&lt;ref-type name="Journal Article"&gt;17&lt;/ref-type&gt;&lt;contributors&gt;&lt;authors&gt;&lt;author&gt;Rossle, M.&lt;/author&gt;&lt;author&gt;Ochs, A.&lt;/author&gt;&lt;author&gt;Gulberg, V.&lt;/author&gt;&lt;author&gt;Siegerstetter, V.&lt;/author&gt;&lt;author&gt;Holl, J.&lt;/author&gt;&lt;author&gt;Deibert, P.&lt;/author&gt;&lt;author&gt;Olschewski, M.&lt;/author&gt;&lt;author&gt;Reiser, M.&lt;/author&gt;&lt;author&gt;Gerbes, A. L.&lt;/author&gt;&lt;/authors&gt;&lt;/contributors&gt;&lt;auth-address&gt;Medizinische Klinik II, Albrecht-Ludwigs-Universitat, Department of Gastroenterology, Freiburg, Germany. roessle@mm21.ukl.uni-freiburg.de&lt;/auth-address&gt;&lt;titles&gt;&lt;title&gt;A comparison of paracentesis and transjugular intrahepatic portosystemic shunting in patients with ascites&lt;/title&gt;&lt;secondary-title&gt;N Engl J Med&lt;/secondary-title&gt;&lt;/titles&gt;&lt;periodical&gt;&lt;full-title&gt;N Engl J Med&lt;/full-title&gt;&lt;/periodical&gt;&lt;pages&gt;1701-7&lt;/pages&gt;&lt;volume&gt;342&lt;/volume&gt;&lt;number&gt;23&lt;/number&gt;&lt;keywords&gt;&lt;keyword&gt;Adult&lt;/keyword&gt;&lt;keyword&gt;Aged&lt;/keyword&gt;&lt;keyword&gt;Ascites/etiology/mortality/ therapy&lt;/keyword&gt;&lt;keyword&gt;Female&lt;/keyword&gt;&lt;keyword&gt;Hepatic Encephalopathy/etiology&lt;/keyword&gt;&lt;keyword&gt;Humans&lt;/keyword&gt;&lt;keyword&gt;Kidney/physiopathology&lt;/keyword&gt;&lt;keyword&gt;Liver Cirrhosis/complications&lt;/keyword&gt;&lt;keyword&gt;Liver Transplantation&lt;/keyword&gt;&lt;keyword&gt;Male&lt;/keyword&gt;&lt;keyword&gt;Middle Aged&lt;/keyword&gt;&lt;keyword&gt;Multivariate Analysis&lt;/keyword&gt;&lt;keyword&gt;Paracentesis&lt;/keyword&gt;&lt;keyword&gt;Portasystemic Shunt, Transjugular Intrahepatic&lt;/keyword&gt;&lt;keyword&gt;Proportional Hazards Models&lt;/keyword&gt;&lt;keyword&gt;Prospective Studies&lt;/keyword&gt;&lt;keyword&gt;Recurrence&lt;/keyword&gt;&lt;keyword&gt;Survival Analysis&lt;/keyword&gt;&lt;/keywords&gt;&lt;dates&gt;&lt;year&gt;2000&lt;/year&gt;&lt;pub-dates&gt;&lt;date&gt;Jun 8&lt;/date&gt;&lt;/pub-dates&gt;&lt;/dates&gt;&lt;isbn&gt;0028-4793 (Print)&amp;#xD;0028-4793 (Linking)&lt;/isbn&gt;&lt;accession-num&gt;10841872&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did not state the concealment of the allocation sequence, while the others concealed the randomization numbers with sealed opaque envelopes (Table 4)</w: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sIDEwLTEzXTwvc3R5bGU+PC9EaXNwbGF5VGV4dD48cmVjb3JkPjxyZWMtbnVtYmVyPjEyODwv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sIDEwLTEzXTwvc3R5bGU+PC9EaXNwbGF5VGV4dD48cmVjb3JkPjxyZWMtbnVtYmVyPjEyODwv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kern w:val="0"/>
          <w:sz w:val="28"/>
          <w:szCs w:val="28"/>
        </w:rPr>
      </w:pPr>
      <w:r w:rsidRPr="00B2659E">
        <w:rPr>
          <w:rFonts w:ascii="Book Antiqua" w:hAnsi="Book Antiqua" w:cs="Arial"/>
          <w:b/>
          <w:i/>
          <w:sz w:val="28"/>
          <w:szCs w:val="28"/>
        </w:rPr>
        <w:t>LTF survival</w:t>
      </w:r>
    </w:p>
    <w:p w:rsidR="00E36C06" w:rsidRPr="00B2659E" w:rsidRDefault="00E36C06" w:rsidP="00B2659E">
      <w:pPr>
        <w:suppressLineNumbers/>
        <w:spacing w:line="360" w:lineRule="auto"/>
        <w:rPr>
          <w:rFonts w:ascii="Book Antiqua" w:hAnsi="Book Antiqua" w:cs="Arial"/>
          <w:kern w:val="0"/>
          <w:sz w:val="28"/>
          <w:szCs w:val="28"/>
        </w:rPr>
      </w:pPr>
      <w:r w:rsidRPr="00B2659E">
        <w:rPr>
          <w:rFonts w:ascii="Book Antiqua" w:hAnsi="Book Antiqua" w:cs="Arial"/>
          <w:kern w:val="0"/>
          <w:sz w:val="28"/>
          <w:szCs w:val="28"/>
        </w:rPr>
        <w:t xml:space="preserve">LTF survival was directly reported in four </w:t>
      </w:r>
      <w:proofErr w:type="gramStart"/>
      <w:r w:rsidRPr="00B2659E">
        <w:rPr>
          <w:rFonts w:ascii="Book Antiqua" w:hAnsi="Book Antiqua" w:cs="Arial"/>
          <w:kern w:val="0"/>
          <w:sz w:val="28"/>
          <w:szCs w:val="28"/>
        </w:rPr>
        <w:t>studies</w:t>
      </w:r>
      <w:proofErr w:type="gramEnd"/>
      <w:r w:rsidRPr="00B2659E">
        <w:rPr>
          <w:rFonts w:ascii="Book Antiqua" w:hAnsi="Book Antiqua" w:cs="Arial"/>
          <w:kern w:val="0"/>
          <w:sz w:val="28"/>
          <w:szCs w:val="28"/>
        </w:rPr>
        <w:fldChar w:fldCharType="begin">
          <w:fldData xml:space="preserve">PEVuZE5vdGU+PENpdGU+PEF1dGhvcj5Sb3NzbGU8L0F1dGhvcj48WWVhcj4yMDAwPC9ZZWFyPjxS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</w:fldData>
        </w:fldChar>
      </w:r>
      <w:r w:rsidRPr="00B2659E">
        <w:rPr>
          <w:rFonts w:ascii="Book Antiqua" w:hAnsi="Book Antiqua" w:cs="Arial"/>
          <w:kern w:val="0"/>
          <w:sz w:val="28"/>
          <w:szCs w:val="28"/>
        </w:rPr>
        <w:instrText xml:space="preserve"> ADDIN EN.CITE </w:instrText>
      </w:r>
      <w:r w:rsidRPr="00B2659E">
        <w:rPr>
          <w:rFonts w:ascii="Book Antiqua" w:hAnsi="Book Antiqua" w:cs="Arial"/>
          <w:kern w:val="0"/>
          <w:sz w:val="28"/>
          <w:szCs w:val="28"/>
        </w:rPr>
        <w:fldChar w:fldCharType="begin">
          <w:fldData xml:space="preserve">PEVuZE5vdGU+PENpdGU+PEF1dGhvcj5Sb3NzbGU8L0F1dGhvcj48WWVhcj4yMDAwPC9ZZWFyPjxS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</w:fldData>
        </w:fldChar>
      </w:r>
      <w:r w:rsidRPr="00B2659E">
        <w:rPr>
          <w:rFonts w:ascii="Book Antiqua" w:hAnsi="Book Antiqua" w:cs="Arial"/>
          <w:kern w:val="0"/>
          <w:sz w:val="28"/>
          <w:szCs w:val="28"/>
        </w:rPr>
        <w:instrText xml:space="preserve"> ADDIN EN.CITE.DATA </w:instrText>
      </w:r>
      <w:r w:rsidRPr="00B2659E">
        <w:rPr>
          <w:rFonts w:ascii="Book Antiqua" w:hAnsi="Book Antiqua" w:cs="Arial"/>
          <w:kern w:val="0"/>
          <w:sz w:val="28"/>
          <w:szCs w:val="28"/>
        </w:rPr>
      </w:r>
      <w:r w:rsidRPr="00B2659E">
        <w:rPr>
          <w:rFonts w:ascii="Book Antiqua" w:hAnsi="Book Antiqua" w:cs="Arial"/>
          <w:kern w:val="0"/>
          <w:sz w:val="28"/>
          <w:szCs w:val="28"/>
        </w:rPr>
        <w:fldChar w:fldCharType="end"/>
      </w:r>
      <w:r w:rsidRPr="00B2659E">
        <w:rPr>
          <w:rFonts w:ascii="Book Antiqua" w:hAnsi="Book Antiqua" w:cs="Arial"/>
          <w:kern w:val="0"/>
          <w:sz w:val="28"/>
          <w:szCs w:val="28"/>
        </w:rPr>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8" w:tooltip="Gines, 2002 #113" w:history="1">
        <w:r w:rsidRPr="00B2659E">
          <w:rPr>
            <w:rFonts w:ascii="Book Antiqua" w:hAnsi="Book Antiqua" w:cs="Arial"/>
            <w:noProof/>
            <w:kern w:val="0"/>
            <w:sz w:val="28"/>
            <w:szCs w:val="28"/>
            <w:vertAlign w:val="superscript"/>
          </w:rPr>
          <w:t>8</w:t>
        </w:r>
      </w:hyperlink>
      <w:r w:rsidRPr="00B2659E">
        <w:rPr>
          <w:rFonts w:ascii="Book Antiqua" w:hAnsi="Book Antiqua" w:cs="Arial"/>
          <w:noProof/>
          <w:kern w:val="0"/>
          <w:sz w:val="28"/>
          <w:szCs w:val="28"/>
          <w:vertAlign w:val="superscript"/>
        </w:rPr>
        <w:t>,</w:t>
      </w:r>
      <w:hyperlink w:anchor="_ENREF_9" w:tooltip="Rossle, 2000 #116" w:history="1">
        <w:r w:rsidRPr="00B2659E">
          <w:rPr>
            <w:rFonts w:ascii="Book Antiqua" w:hAnsi="Book Antiqua" w:cs="Arial"/>
            <w:noProof/>
            <w:kern w:val="0"/>
            <w:sz w:val="28"/>
            <w:szCs w:val="28"/>
            <w:vertAlign w:val="superscript"/>
          </w:rPr>
          <w:t>9</w:t>
        </w:r>
      </w:hyperlink>
      <w:r w:rsidRPr="00B2659E">
        <w:rPr>
          <w:rFonts w:ascii="Book Antiqua" w:hAnsi="Book Antiqua" w:cs="Arial"/>
          <w:noProof/>
          <w:kern w:val="0"/>
          <w:sz w:val="28"/>
          <w:szCs w:val="28"/>
          <w:vertAlign w:val="superscript"/>
        </w:rPr>
        <w:t>,</w:t>
      </w:r>
      <w:hyperlink w:anchor="_ENREF_11" w:tooltip="Sanyal, 2003 #112" w:history="1">
        <w:r w:rsidRPr="00B2659E">
          <w:rPr>
            <w:rFonts w:ascii="Book Antiqua" w:hAnsi="Book Antiqua" w:cs="Arial"/>
            <w:noProof/>
            <w:kern w:val="0"/>
            <w:sz w:val="28"/>
            <w:szCs w:val="28"/>
            <w:vertAlign w:val="superscript"/>
          </w:rPr>
          <w:t>11</w:t>
        </w:r>
      </w:hyperlink>
      <w:r w:rsidRPr="00B2659E">
        <w:rPr>
          <w:rFonts w:ascii="Book Antiqua" w:hAnsi="Book Antiqua" w:cs="Arial"/>
          <w:noProof/>
          <w:kern w:val="0"/>
          <w:sz w:val="28"/>
          <w:szCs w:val="28"/>
          <w:vertAlign w:val="superscript"/>
        </w:rPr>
        <w:t>,</w:t>
      </w:r>
      <w:hyperlink w:anchor="_ENREF_12" w:tooltip="Salerno, 2004 #106" w:history="1">
        <w:r w:rsidRPr="00B2659E">
          <w:rPr>
            <w:rFonts w:ascii="Book Antiqua" w:hAnsi="Book Antiqua" w:cs="Arial"/>
            <w:noProof/>
            <w:kern w:val="0"/>
            <w:sz w:val="28"/>
            <w:szCs w:val="28"/>
            <w:vertAlign w:val="superscript"/>
          </w:rPr>
          <w:t>12</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xml:space="preserve">. Because no patient underwent liver transplantation during the follow-up in the study by </w:t>
      </w:r>
      <w:proofErr w:type="spellStart"/>
      <w:r w:rsidRPr="00B2659E">
        <w:rPr>
          <w:rFonts w:ascii="Book Antiqua" w:hAnsi="Book Antiqua" w:cs="Arial"/>
          <w:kern w:val="0"/>
          <w:sz w:val="28"/>
          <w:szCs w:val="28"/>
        </w:rPr>
        <w:t>Narahara</w:t>
      </w:r>
      <w:proofErr w:type="spellEnd"/>
      <w:r w:rsidRPr="00B2659E">
        <w:rPr>
          <w:rFonts w:ascii="Book Antiqua" w:hAnsi="Book Antiqua" w:cs="Arial"/>
          <w:i/>
          <w:kern w:val="0"/>
          <w:sz w:val="28"/>
          <w:szCs w:val="28"/>
        </w:rPr>
        <w:t xml:space="preserve"> et </w:t>
      </w:r>
      <w:proofErr w:type="gramStart"/>
      <w:r w:rsidRPr="00B2659E">
        <w:rPr>
          <w:rFonts w:ascii="Book Antiqua" w:hAnsi="Book Antiqua" w:cs="Arial"/>
          <w:i/>
          <w:kern w:val="0"/>
          <w:sz w:val="28"/>
          <w:szCs w:val="28"/>
        </w:rPr>
        <w:t>al</w:t>
      </w:r>
      <w:r w:rsidRPr="00B2659E">
        <w:rPr>
          <w:rFonts w:ascii="Book Antiqua" w:hAnsi="Book Antiqua" w:cs="Arial"/>
          <w:noProof/>
          <w:kern w:val="0"/>
          <w:sz w:val="28"/>
          <w:szCs w:val="28"/>
          <w:vertAlign w:val="superscript"/>
        </w:rPr>
        <w:t>[</w:t>
      </w:r>
      <w:proofErr w:type="gramEnd"/>
      <w:r w:rsidR="000B4443">
        <w:fldChar w:fldCharType="begin"/>
      </w:r>
      <w:r w:rsidR="000B4443">
        <w:instrText xml:space="preserve"> HYPERLINK \l "_ENREF_13" \o "Narahara, 2011 #88" </w:instrText>
      </w:r>
      <w:r w:rsidR="000B4443">
        <w:fldChar w:fldCharType="separate"/>
      </w:r>
      <w:r w:rsidRPr="00B2659E">
        <w:rPr>
          <w:rFonts w:ascii="Book Antiqua" w:hAnsi="Book Antiqua" w:cs="Arial"/>
          <w:noProof/>
          <w:kern w:val="0"/>
          <w:sz w:val="28"/>
          <w:szCs w:val="28"/>
          <w:vertAlign w:val="superscript"/>
        </w:rPr>
        <w:t>13</w:t>
      </w:r>
      <w:r w:rsidR="000B4443">
        <w:rPr>
          <w:rFonts w:ascii="Book Antiqua" w:hAnsi="Book Antiqua" w:cs="Arial"/>
          <w:noProof/>
          <w:kern w:val="0"/>
          <w:sz w:val="28"/>
          <w:szCs w:val="28"/>
          <w:vertAlign w:val="superscript"/>
        </w:rPr>
        <w:fldChar w:fldCharType="end"/>
      </w:r>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t>, the LTF survival in this study was certainly equal to the overall survival</w:t>
      </w:r>
      <w:r w:rsidRPr="00B2659E">
        <w:rPr>
          <w:rFonts w:ascii="Book Antiqua" w:hAnsi="Book Antiqua" w:cs="Arial"/>
          <w:kern w:val="0"/>
          <w:sz w:val="28"/>
          <w:szCs w:val="28"/>
        </w:rPr>
        <w:fldChar w:fldCharType="begin">
          <w:fldData xml:space="preserve">PEVuZE5vdGU+PENpdGU+PEF1dGhvcj5OYXJhaGFyYTwvQXV0aG9yPjxZZWFyPjIwMTE8L1llYXI+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</w:fldData>
        </w:fldChar>
      </w:r>
      <w:r w:rsidRPr="00B2659E">
        <w:rPr>
          <w:rFonts w:ascii="Book Antiqua" w:hAnsi="Book Antiqua" w:cs="Arial"/>
          <w:kern w:val="0"/>
          <w:sz w:val="28"/>
          <w:szCs w:val="28"/>
        </w:rPr>
        <w:instrText xml:space="preserve"> ADDIN EN.CITE </w:instrText>
      </w:r>
      <w:r w:rsidRPr="00B2659E">
        <w:rPr>
          <w:rFonts w:ascii="Book Antiqua" w:hAnsi="Book Antiqua" w:cs="Arial"/>
          <w:kern w:val="0"/>
          <w:sz w:val="28"/>
          <w:szCs w:val="28"/>
        </w:rPr>
        <w:fldChar w:fldCharType="begin">
          <w:fldData xml:space="preserve">PEVuZE5vdGU+PENpdGU+PEF1dGhvcj5OYXJhaGFyYTwvQXV0aG9yPjxZZWFyPjIwMTE8L1llYXI+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</w:fldData>
        </w:fldChar>
      </w:r>
      <w:r w:rsidRPr="00B2659E">
        <w:rPr>
          <w:rFonts w:ascii="Book Antiqua" w:hAnsi="Book Antiqua" w:cs="Arial"/>
          <w:kern w:val="0"/>
          <w:sz w:val="28"/>
          <w:szCs w:val="28"/>
        </w:rPr>
        <w:instrText xml:space="preserve"> ADDIN EN.CITE.DATA </w:instrText>
      </w:r>
      <w:r w:rsidRPr="00B2659E">
        <w:rPr>
          <w:rFonts w:ascii="Book Antiqua" w:hAnsi="Book Antiqua" w:cs="Arial"/>
          <w:kern w:val="0"/>
          <w:sz w:val="28"/>
          <w:szCs w:val="28"/>
        </w:rPr>
      </w:r>
      <w:r w:rsidRPr="00B2659E">
        <w:rPr>
          <w:rFonts w:ascii="Book Antiqua" w:hAnsi="Book Antiqua" w:cs="Arial"/>
          <w:kern w:val="0"/>
          <w:sz w:val="28"/>
          <w:szCs w:val="28"/>
        </w:rPr>
        <w:fldChar w:fldCharType="end"/>
      </w:r>
      <w:r w:rsidRPr="00B2659E">
        <w:rPr>
          <w:rFonts w:ascii="Book Antiqua" w:hAnsi="Book Antiqua" w:cs="Arial"/>
          <w:kern w:val="0"/>
          <w:sz w:val="28"/>
          <w:szCs w:val="28"/>
        </w:rPr>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xml:space="preserve">. Thus, the LTF survival HRs were available in five </w:t>
      </w:r>
      <w:proofErr w:type="gramStart"/>
      <w:r w:rsidRPr="00B2659E">
        <w:rPr>
          <w:rFonts w:ascii="Book Antiqua" w:hAnsi="Book Antiqua" w:cs="Arial"/>
          <w:kern w:val="0"/>
          <w:sz w:val="28"/>
          <w:szCs w:val="28"/>
        </w:rPr>
        <w:t>RCTs</w:t>
      </w:r>
      <w:proofErr w:type="gramEnd"/>
      <w:r w:rsidRPr="00B2659E">
        <w:rPr>
          <w:rFonts w:ascii="Book Antiqua" w:hAnsi="Book Antiqua" w:cs="Arial"/>
          <w:kern w:val="0"/>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kern w:val="0"/>
          <w:sz w:val="28"/>
          <w:szCs w:val="28"/>
        </w:rPr>
        <w:instrText xml:space="preserve"> ADDIN EN.CITE </w:instrText>
      </w:r>
      <w:r w:rsidRPr="00B2659E">
        <w:rPr>
          <w:rFonts w:ascii="Book Antiqua" w:hAnsi="Book Antiqua" w:cs="Arial"/>
          <w:kern w:val="0"/>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kern w:val="0"/>
          <w:sz w:val="28"/>
          <w:szCs w:val="28"/>
        </w:rPr>
        <w:instrText xml:space="preserve"> ADDIN EN.CITE.DATA </w:instrText>
      </w:r>
      <w:r w:rsidRPr="00B2659E">
        <w:rPr>
          <w:rFonts w:ascii="Book Antiqua" w:hAnsi="Book Antiqua" w:cs="Arial"/>
          <w:kern w:val="0"/>
          <w:sz w:val="28"/>
          <w:szCs w:val="28"/>
        </w:rPr>
      </w:r>
      <w:r w:rsidRPr="00B2659E">
        <w:rPr>
          <w:rFonts w:ascii="Book Antiqua" w:hAnsi="Book Antiqua" w:cs="Arial"/>
          <w:kern w:val="0"/>
          <w:sz w:val="28"/>
          <w:szCs w:val="28"/>
        </w:rPr>
        <w:fldChar w:fldCharType="end"/>
      </w:r>
      <w:r w:rsidRPr="00B2659E">
        <w:rPr>
          <w:rFonts w:ascii="Book Antiqua" w:hAnsi="Book Antiqua" w:cs="Arial"/>
          <w:kern w:val="0"/>
          <w:sz w:val="28"/>
          <w:szCs w:val="28"/>
        </w:rPr>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8" w:tooltip="Gines, 2002 #113" w:history="1">
        <w:r w:rsidRPr="00B2659E">
          <w:rPr>
            <w:rFonts w:ascii="Book Antiqua" w:hAnsi="Book Antiqua" w:cs="Arial"/>
            <w:noProof/>
            <w:kern w:val="0"/>
            <w:sz w:val="28"/>
            <w:szCs w:val="28"/>
            <w:vertAlign w:val="superscript"/>
          </w:rPr>
          <w:t>8</w:t>
        </w:r>
      </w:hyperlink>
      <w:r w:rsidRPr="00B2659E">
        <w:rPr>
          <w:rFonts w:ascii="Book Antiqua" w:hAnsi="Book Antiqua" w:cs="Arial"/>
          <w:noProof/>
          <w:kern w:val="0"/>
          <w:sz w:val="28"/>
          <w:szCs w:val="28"/>
          <w:vertAlign w:val="superscript"/>
        </w:rPr>
        <w:t>,</w:t>
      </w:r>
      <w:hyperlink w:anchor="_ENREF_9" w:tooltip="Rossle, 2000 #116" w:history="1">
        <w:r w:rsidRPr="00B2659E">
          <w:rPr>
            <w:rFonts w:ascii="Book Antiqua" w:hAnsi="Book Antiqua" w:cs="Arial"/>
            <w:noProof/>
            <w:kern w:val="0"/>
            <w:sz w:val="28"/>
            <w:szCs w:val="28"/>
            <w:vertAlign w:val="superscript"/>
          </w:rPr>
          <w:t>9</w:t>
        </w:r>
      </w:hyperlink>
      <w:r w:rsidRPr="00B2659E">
        <w:rPr>
          <w:rFonts w:ascii="Book Antiqua" w:hAnsi="Book Antiqua" w:cs="Arial"/>
          <w:noProof/>
          <w:kern w:val="0"/>
          <w:sz w:val="28"/>
          <w:szCs w:val="28"/>
          <w:vertAlign w:val="superscript"/>
        </w:rPr>
        <w:t>,</w:t>
      </w:r>
      <w:hyperlink w:anchor="_ENREF_11" w:tooltip="Sanyal, 2003 #112" w:history="1">
        <w:r w:rsidRPr="00B2659E">
          <w:rPr>
            <w:rFonts w:ascii="Book Antiqua" w:hAnsi="Book Antiqua" w:cs="Arial"/>
            <w:noProof/>
            <w:kern w:val="0"/>
            <w:sz w:val="28"/>
            <w:szCs w:val="28"/>
            <w:vertAlign w:val="superscript"/>
          </w:rPr>
          <w:t>11-13</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xml:space="preserve">. Compared with the </w:t>
      </w:r>
      <w:proofErr w:type="spellStart"/>
      <w:r w:rsidRPr="00B2659E">
        <w:rPr>
          <w:rFonts w:ascii="Book Antiqua" w:hAnsi="Book Antiqua" w:cs="Arial"/>
          <w:kern w:val="0"/>
          <w:sz w:val="28"/>
          <w:szCs w:val="28"/>
        </w:rPr>
        <w:t>paracentesis</w:t>
      </w:r>
      <w:proofErr w:type="spellEnd"/>
      <w:r w:rsidRPr="00B2659E">
        <w:rPr>
          <w:rFonts w:ascii="Book Antiqua" w:hAnsi="Book Antiqua" w:cs="Arial"/>
          <w:kern w:val="0"/>
          <w:sz w:val="28"/>
          <w:szCs w:val="28"/>
        </w:rPr>
        <w:t xml:space="preserve"> group, the LTF survival of the patients in the TIPS group was significantly increased in two studies</w:t>
      </w:r>
      <w:r w:rsidRPr="00B2659E">
        <w:rPr>
          <w:rFonts w:ascii="Book Antiqua" w:hAnsi="Book Antiqua" w:cs="Arial"/>
          <w:kern w:val="0"/>
          <w:sz w:val="28"/>
          <w:szCs w:val="28"/>
        </w:rPr>
        <w:fldChar w:fldCharType="begin">
          <w:fldData xml:space="preserve">PEVuZE5vdGU+PENpdGU+PEF1dGhvcj5TYWxlcm5vPC9BdXRob3I+PFllYXI+MjAwNDwvWWVhcj48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=
</w:fldData>
        </w:fldChar>
      </w:r>
      <w:r w:rsidRPr="00B2659E">
        <w:rPr>
          <w:rFonts w:ascii="Book Antiqua" w:hAnsi="Book Antiqua" w:cs="Arial"/>
          <w:kern w:val="0"/>
          <w:sz w:val="28"/>
          <w:szCs w:val="28"/>
        </w:rPr>
        <w:instrText xml:space="preserve"> ADDIN EN.CITE </w:instrText>
      </w:r>
      <w:r w:rsidRPr="00B2659E">
        <w:rPr>
          <w:rFonts w:ascii="Book Antiqua" w:hAnsi="Book Antiqua" w:cs="Arial"/>
          <w:kern w:val="0"/>
          <w:sz w:val="28"/>
          <w:szCs w:val="28"/>
        </w:rPr>
        <w:fldChar w:fldCharType="begin">
          <w:fldData xml:space="preserve">PEVuZE5vdGU+PENpdGU+PEF1dGhvcj5TYWxlcm5vPC9BdXRob3I+PFllYXI+MjAwNDwvWWVhcj48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=
</w:fldData>
        </w:fldChar>
      </w:r>
      <w:r w:rsidRPr="00B2659E">
        <w:rPr>
          <w:rFonts w:ascii="Book Antiqua" w:hAnsi="Book Antiqua" w:cs="Arial"/>
          <w:kern w:val="0"/>
          <w:sz w:val="28"/>
          <w:szCs w:val="28"/>
        </w:rPr>
        <w:instrText xml:space="preserve"> ADDIN EN.CITE.DATA </w:instrText>
      </w:r>
      <w:r w:rsidRPr="00B2659E">
        <w:rPr>
          <w:rFonts w:ascii="Book Antiqua" w:hAnsi="Book Antiqua" w:cs="Arial"/>
          <w:kern w:val="0"/>
          <w:sz w:val="28"/>
          <w:szCs w:val="28"/>
        </w:rPr>
      </w:r>
      <w:r w:rsidRPr="00B2659E">
        <w:rPr>
          <w:rFonts w:ascii="Book Antiqua" w:hAnsi="Book Antiqua" w:cs="Arial"/>
          <w:kern w:val="0"/>
          <w:sz w:val="28"/>
          <w:szCs w:val="28"/>
        </w:rPr>
        <w:fldChar w:fldCharType="end"/>
      </w:r>
      <w:r w:rsidRPr="00B2659E">
        <w:rPr>
          <w:rFonts w:ascii="Book Antiqua" w:hAnsi="Book Antiqua" w:cs="Arial"/>
          <w:kern w:val="0"/>
          <w:sz w:val="28"/>
          <w:szCs w:val="28"/>
        </w:rPr>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12" w:tooltip="Salerno, 2004 #106" w:history="1">
        <w:r w:rsidRPr="00B2659E">
          <w:rPr>
            <w:rFonts w:ascii="Book Antiqua" w:hAnsi="Book Antiqua" w:cs="Arial"/>
            <w:noProof/>
            <w:kern w:val="0"/>
            <w:sz w:val="28"/>
            <w:szCs w:val="28"/>
            <w:vertAlign w:val="superscript"/>
          </w:rPr>
          <w:t>12</w:t>
        </w:r>
      </w:hyperlink>
      <w:r w:rsidRPr="00B2659E">
        <w:rPr>
          <w:rFonts w:ascii="Book Antiqua" w:hAnsi="Book Antiqua" w:cs="Arial"/>
          <w:noProof/>
          <w:kern w:val="0"/>
          <w:sz w:val="28"/>
          <w:szCs w:val="28"/>
          <w:vertAlign w:val="superscript"/>
        </w:rPr>
        <w:t>,</w:t>
      </w:r>
      <w:hyperlink w:anchor="_ENREF_13" w:tooltip="Narahara, 2011 #88" w:history="1">
        <w:r w:rsidRPr="00B2659E">
          <w:rPr>
            <w:rFonts w:ascii="Book Antiqua" w:hAnsi="Book Antiqua" w:cs="Arial"/>
            <w:noProof/>
            <w:kern w:val="0"/>
            <w:sz w:val="28"/>
            <w:szCs w:val="28"/>
            <w:vertAlign w:val="superscript"/>
          </w:rPr>
          <w:t>13</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was almost significantly increased in one study</w:t>
      </w:r>
      <w:r w:rsidRPr="00B2659E">
        <w:rPr>
          <w:rFonts w:ascii="Book Antiqua" w:hAnsi="Book Antiqua" w:cs="Arial"/>
          <w:kern w:val="0"/>
          <w:sz w:val="28"/>
          <w:szCs w:val="28"/>
        </w:rPr>
        <w:fldChar w:fldCharType="begin"/>
      </w:r>
      <w:r w:rsidRPr="00B2659E">
        <w:rPr>
          <w:rFonts w:ascii="Book Antiqua" w:hAnsi="Book Antiqua" w:cs="Arial"/>
          <w:kern w:val="0"/>
          <w:sz w:val="28"/>
          <w:szCs w:val="28"/>
        </w:rPr>
        <w:instrText xml:space="preserve"> ADDIN EN.CITE &lt;EndNote&gt;&lt;Cite&gt;&lt;Author&gt;Rossle&lt;/Author&gt;&lt;Year&gt;2000&lt;/Year&gt;&lt;RecNum&gt;116&lt;/RecNum&gt;&lt;DisplayText&gt;&lt;style face="superscript"&gt;[9]&lt;/style&gt;&lt;/DisplayText&gt;&lt;record&gt;&lt;rec-number&gt;116&lt;/rec-number&gt;&lt;foreign-keys&gt;&lt;key app="EN" db-id="0xse5t9r9zftp4ew2wc5as56s202t0rxewav"&gt;116&lt;/key&gt;&lt;/foreign-keys&gt;&lt;ref-type name="Journal Article"&gt;17&lt;/ref-type&gt;&lt;contributors&gt;&lt;authors&gt;&lt;author&gt;Rossle, M.&lt;/author&gt;&lt;author&gt;Ochs, A.&lt;/author&gt;&lt;author&gt;Gulberg, V.&lt;/author&gt;&lt;author&gt;Siegerstetter, V.&lt;/author&gt;&lt;author&gt;Holl, J.&lt;/author&gt;&lt;author&gt;Deibert, P.&lt;/author&gt;&lt;author&gt;Olschewski, M.&lt;/author&gt;&lt;author&gt;Reiser, M.&lt;/author&gt;&lt;author&gt;Gerbes, A. L.&lt;/author&gt;&lt;/authors&gt;&lt;/contributors&gt;&lt;auth-address&gt;Medizinische Klinik II, Albrecht-Ludwigs-Universitat, Department of Gastroenterology, Freiburg, Germany. roessle@mm21.ukl.uni-freiburg.de&lt;/auth-address&gt;&lt;titles&gt;&lt;title&gt;A comparison of paracentesis and transjugular intrahepatic portosystemic shunting in patients with ascites&lt;/title&gt;&lt;secondary-title&gt;N Engl J Med&lt;/secondary-title&gt;&lt;/titles&gt;&lt;periodical&gt;&lt;full-title&gt;N Engl J Med&lt;/full-title&gt;&lt;/periodical&gt;&lt;pages&gt;1701-7&lt;/pages&gt;&lt;volume&gt;342&lt;/volume&gt;&lt;number&gt;23&lt;/number&gt;&lt;keywords&gt;&lt;keyword&gt;Adult&lt;/keyword&gt;&lt;keyword&gt;Aged&lt;/keyword&gt;&lt;keyword&gt;Ascites/etiology/mortality/ therapy&lt;/keyword&gt;&lt;keyword&gt;Female&lt;/keyword&gt;&lt;keyword&gt;Hepatic Encephalopathy/etiology&lt;/keyword&gt;&lt;keyword&gt;Humans&lt;/keyword&gt;&lt;keyword&gt;Kidney/physiopathology&lt;/keyword&gt;&lt;keyword&gt;Liver Cirrhosis/complications&lt;/keyword&gt;&lt;keyword&gt;Liver Transplantation&lt;/keyword&gt;&lt;keyword&gt;Male&lt;/keyword&gt;&lt;keyword&gt;Middle Aged&lt;/keyword&gt;&lt;keyword&gt;Multivariate Analysis&lt;/keyword&gt;&lt;keyword&gt;Paracentesis&lt;/keyword&gt;&lt;keyword&gt;Portasystemic Shunt, Transjugular Intrahepatic&lt;/keyword&gt;&lt;keyword&gt;Proportional Hazards Models&lt;/keyword&gt;&lt;keyword&gt;Prospective Studies&lt;/keyword&gt;&lt;keyword&gt;Recurrence&lt;/keyword&gt;&lt;keyword&gt;Survival Analysis&lt;/keyword&gt;&lt;/keywords&gt;&lt;dates&gt;&lt;year&gt;2000&lt;/year&gt;&lt;pub-dates&gt;&lt;date&gt;Jun 8&lt;/date&gt;&lt;/pub-dates&gt;&lt;/dates&gt;&lt;isbn&gt;0028-4793 (Print)&amp;#xD;0028-4793 (Linking)&lt;/isbn&gt;&lt;accession-num&gt;10841872&lt;/accession-num&gt;&lt;urls&gt;&lt;/urls&gt;&lt;/record&gt;&lt;/Cite&gt;&lt;/EndNote&gt;</w:instrText>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9" w:tooltip="Rossle, 2000 #116" w:history="1">
        <w:r w:rsidRPr="00B2659E">
          <w:rPr>
            <w:rFonts w:ascii="Book Antiqua" w:hAnsi="Book Antiqua" w:cs="Arial"/>
            <w:noProof/>
            <w:kern w:val="0"/>
            <w:sz w:val="28"/>
            <w:szCs w:val="28"/>
            <w:vertAlign w:val="superscript"/>
          </w:rPr>
          <w:t>9</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and was nearly equivalent in two studies</w:t>
      </w:r>
      <w:r w:rsidRPr="00B2659E">
        <w:rPr>
          <w:rFonts w:ascii="Book Antiqua" w:hAnsi="Book Antiqua" w:cs="Arial"/>
          <w:kern w:val="0"/>
          <w:sz w:val="28"/>
          <w:szCs w:val="28"/>
        </w:rPr>
        <w:fldChar w:fldCharType="begin">
          <w:fldData xml:space="preserve">PEVuZE5vdGU+PENpdGU+PEF1dGhvcj5HaW5lczwvQXV0aG9yPjxZZWFyPjIwMDI8L1llYXI+PFJl
Y051bT4xMTM8L1JlY051bT48RGlzcGxheVRleHQ+PHN0eWxlIGZhY2U9InN1cGVyc2NyaXB0Ij5b
OCwgMTFdPC9zdHlsZT48L0Rpc3BsYXlUZXh0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L0VuZE5vdGU+AAA=
</w:fldData>
        </w:fldChar>
      </w:r>
      <w:r w:rsidRPr="00B2659E">
        <w:rPr>
          <w:rFonts w:ascii="Book Antiqua" w:hAnsi="Book Antiqua" w:cs="Arial"/>
          <w:kern w:val="0"/>
          <w:sz w:val="28"/>
          <w:szCs w:val="28"/>
        </w:rPr>
        <w:instrText xml:space="preserve"> ADDIN EN.CITE </w:instrText>
      </w:r>
      <w:r w:rsidRPr="00B2659E">
        <w:rPr>
          <w:rFonts w:ascii="Book Antiqua" w:hAnsi="Book Antiqua" w:cs="Arial"/>
          <w:kern w:val="0"/>
          <w:sz w:val="28"/>
          <w:szCs w:val="28"/>
        </w:rPr>
        <w:fldChar w:fldCharType="begin">
          <w:fldData xml:space="preserve">PEVuZE5vdGU+PENpdGU+PEF1dGhvcj5HaW5lczwvQXV0aG9yPjxZZWFyPjIwMDI8L1llYXI+PFJl
Y051bT4xMTM8L1JlY051bT48RGlzcGxheVRleHQ+PHN0eWxlIGZhY2U9InN1cGVyc2NyaXB0Ij5b
OCwgMTFdPC9zdHlsZT48L0Rpc3BsYXlUZXh0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L0VuZE5vdGU+AAA=
</w:fldData>
        </w:fldChar>
      </w:r>
      <w:r w:rsidRPr="00B2659E">
        <w:rPr>
          <w:rFonts w:ascii="Book Antiqua" w:hAnsi="Book Antiqua" w:cs="Arial"/>
          <w:kern w:val="0"/>
          <w:sz w:val="28"/>
          <w:szCs w:val="28"/>
        </w:rPr>
        <w:instrText xml:space="preserve"> ADDIN EN.CITE.DATA </w:instrText>
      </w:r>
      <w:r w:rsidRPr="00B2659E">
        <w:rPr>
          <w:rFonts w:ascii="Book Antiqua" w:hAnsi="Book Antiqua" w:cs="Arial"/>
          <w:kern w:val="0"/>
          <w:sz w:val="28"/>
          <w:szCs w:val="28"/>
        </w:rPr>
      </w:r>
      <w:r w:rsidRPr="00B2659E">
        <w:rPr>
          <w:rFonts w:ascii="Book Antiqua" w:hAnsi="Book Antiqua" w:cs="Arial"/>
          <w:kern w:val="0"/>
          <w:sz w:val="28"/>
          <w:szCs w:val="28"/>
        </w:rPr>
        <w:fldChar w:fldCharType="end"/>
      </w:r>
      <w:r w:rsidRPr="00B2659E">
        <w:rPr>
          <w:rFonts w:ascii="Book Antiqua" w:hAnsi="Book Antiqua" w:cs="Arial"/>
          <w:kern w:val="0"/>
          <w:sz w:val="28"/>
          <w:szCs w:val="28"/>
        </w:rPr>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8" w:tooltip="Gines, 2002 #113" w:history="1">
        <w:r w:rsidRPr="00B2659E">
          <w:rPr>
            <w:rFonts w:ascii="Book Antiqua" w:hAnsi="Book Antiqua" w:cs="Arial"/>
            <w:noProof/>
            <w:kern w:val="0"/>
            <w:sz w:val="28"/>
            <w:szCs w:val="28"/>
            <w:vertAlign w:val="superscript"/>
          </w:rPr>
          <w:t>8</w:t>
        </w:r>
      </w:hyperlink>
      <w:r w:rsidRPr="00B2659E">
        <w:rPr>
          <w:rFonts w:ascii="Book Antiqua" w:hAnsi="Book Antiqua" w:cs="Arial"/>
          <w:noProof/>
          <w:kern w:val="0"/>
          <w:sz w:val="28"/>
          <w:szCs w:val="28"/>
          <w:vertAlign w:val="superscript"/>
        </w:rPr>
        <w:t>,</w:t>
      </w:r>
      <w:hyperlink w:anchor="_ENREF_11" w:tooltip="Sanyal, 2003 #112" w:history="1">
        <w:r w:rsidRPr="00B2659E">
          <w:rPr>
            <w:rFonts w:ascii="Book Antiqua" w:hAnsi="Book Antiqua" w:cs="Arial"/>
            <w:noProof/>
            <w:kern w:val="0"/>
            <w:sz w:val="28"/>
            <w:szCs w:val="28"/>
            <w:vertAlign w:val="superscript"/>
          </w:rPr>
          <w:t>11</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xml:space="preserve">. After pooling the five studies with 365 patients, the estimated LTF survival was significantly in favor of the TIPS group using a fixed-effects model (HR = 0.61, 95%CI: 0.46-0.82, </w:t>
      </w:r>
      <w:r w:rsidRPr="00B2659E">
        <w:rPr>
          <w:rFonts w:ascii="Book Antiqua" w:hAnsi="Book Antiqua" w:cs="Arial"/>
          <w:i/>
          <w:kern w:val="0"/>
          <w:sz w:val="28"/>
          <w:szCs w:val="28"/>
        </w:rPr>
        <w:t>P</w:t>
      </w:r>
      <w:r w:rsidRPr="00B2659E">
        <w:rPr>
          <w:rFonts w:ascii="Book Antiqua" w:hAnsi="Book Antiqua" w:cs="Arial"/>
          <w:kern w:val="0"/>
          <w:sz w:val="28"/>
          <w:szCs w:val="28"/>
        </w:rPr>
        <w:t xml:space="preserve"> &lt; 0.001) without significant heterogeneity (</w:t>
      </w:r>
      <w:r w:rsidRPr="00B2659E">
        <w:rPr>
          <w:rFonts w:ascii="Book Antiqua" w:hAnsi="Book Antiqua" w:cs="Arial"/>
          <w:i/>
          <w:kern w:val="0"/>
          <w:sz w:val="28"/>
          <w:szCs w:val="28"/>
        </w:rPr>
        <w:t>I</w:t>
      </w:r>
      <w:r w:rsidRPr="00B2659E">
        <w:rPr>
          <w:rFonts w:ascii="Book Antiqua" w:hAnsi="Book Antiqua" w:cs="Arial"/>
          <w:i/>
          <w:kern w:val="0"/>
          <w:sz w:val="28"/>
          <w:szCs w:val="28"/>
          <w:vertAlign w:val="superscript"/>
        </w:rPr>
        <w:t>2</w:t>
      </w:r>
      <w:r w:rsidRPr="00B2659E">
        <w:rPr>
          <w:rFonts w:ascii="Book Antiqua" w:hAnsi="Book Antiqua" w:cs="Arial"/>
          <w:i/>
          <w:kern w:val="0"/>
          <w:sz w:val="28"/>
          <w:szCs w:val="28"/>
        </w:rPr>
        <w:t xml:space="preserve"> </w:t>
      </w:r>
      <w:r w:rsidRPr="00B2659E">
        <w:rPr>
          <w:rFonts w:ascii="Book Antiqua" w:hAnsi="Book Antiqua" w:cs="Arial"/>
          <w:kern w:val="0"/>
          <w:sz w:val="28"/>
          <w:szCs w:val="28"/>
        </w:rPr>
        <w:t xml:space="preserve">= 19%, </w:t>
      </w:r>
      <w:r w:rsidRPr="00B2659E">
        <w:rPr>
          <w:rFonts w:ascii="Book Antiqua" w:hAnsi="Book Antiqua" w:cs="Arial"/>
          <w:i/>
          <w:kern w:val="0"/>
          <w:sz w:val="28"/>
          <w:szCs w:val="28"/>
        </w:rPr>
        <w:t>P-</w:t>
      </w:r>
      <w:r w:rsidRPr="00B2659E">
        <w:rPr>
          <w:rFonts w:ascii="Book Antiqua" w:hAnsi="Book Antiqua" w:cs="Arial"/>
          <w:kern w:val="0"/>
          <w:sz w:val="28"/>
          <w:szCs w:val="28"/>
        </w:rPr>
        <w:t>value for heterogeneity = 0.30, Figure 2).</w:t>
      </w:r>
    </w:p>
    <w:p w:rsidR="00E36C06" w:rsidRPr="00B2659E" w:rsidRDefault="00E36C06" w:rsidP="00B2659E">
      <w:pPr>
        <w:suppressLineNumbers/>
        <w:spacing w:line="360" w:lineRule="auto"/>
        <w:ind w:firstLineChars="200" w:firstLine="560"/>
        <w:rPr>
          <w:rFonts w:ascii="Book Antiqua" w:hAnsi="Book Antiqua" w:cs="Arial"/>
          <w:kern w:val="0"/>
          <w:sz w:val="28"/>
          <w:szCs w:val="28"/>
        </w:rPr>
      </w:pPr>
      <w:r w:rsidRPr="00B2659E">
        <w:rPr>
          <w:rFonts w:ascii="Book Antiqua" w:hAnsi="Book Antiqua" w:cs="Arial"/>
          <w:sz w:val="28"/>
          <w:szCs w:val="28"/>
        </w:rPr>
        <w:lastRenderedPageBreak/>
        <w:t xml:space="preserve">In the study by </w:t>
      </w:r>
      <w:proofErr w:type="spellStart"/>
      <w:r w:rsidRPr="00B2659E">
        <w:rPr>
          <w:rFonts w:ascii="Book Antiqua" w:hAnsi="Book Antiqua" w:cs="Arial"/>
          <w:sz w:val="28"/>
          <w:szCs w:val="28"/>
        </w:rPr>
        <w:t>Lebrec</w:t>
      </w:r>
      <w:proofErr w:type="spellEnd"/>
      <w:r w:rsidRPr="00B2659E">
        <w:rPr>
          <w:rFonts w:ascii="Book Antiqua" w:hAnsi="Book Antiqua" w:cs="Arial"/>
          <w:i/>
          <w:sz w:val="28"/>
          <w:szCs w:val="28"/>
        </w:rPr>
        <w:t xml:space="preserve"> 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Lebrec&lt;/Author&gt;&lt;Year&gt;1996&lt;/Year&gt;&lt;RecNum&gt;128&lt;/RecNum&gt;&lt;DisplayText&gt;&lt;style face="superscript"&gt;[10]&lt;/style&gt;&lt;/DisplayText&gt;&lt;record&gt;&lt;rec-number&gt;128&lt;/rec-number&gt;&lt;foreign-keys&gt;&lt;key app="EN" db-id="0xse5t9r9zftp4ew2wc5as56s202t0rxewav"&gt;128&lt;/key&gt;&lt;/foreign-keys&gt;&lt;ref-type name="Journal Article"&gt;17&lt;/ref-type&gt;&lt;contributors&gt;&lt;authors&gt;&lt;author&gt;Lebrec, D.&lt;/author&gt;&lt;author&gt;Giuily, N.&lt;/author&gt;&lt;author&gt;Hadengue, A.&lt;/author&gt;&lt;author&gt;Vilgrain, V.&lt;/author&gt;&lt;author&gt;Moreau, R.&lt;/author&gt;&lt;author&gt;Poynard, T.&lt;/author&gt;&lt;author&gt;Gadano, A.&lt;/author&gt;&lt;author&gt;Lassen, C.&lt;/author&gt;&lt;author&gt;Benhamou, J. P.&lt;/author&gt;&lt;author&gt;Erlinger, S.&lt;/author&gt;&lt;/authors&gt;&lt;/contributors&gt;&lt;auth-address&gt;INSERM U-24, Hopital Beaujon, Clichy, France.&lt;/auth-address&gt;&lt;titles&gt;&lt;title&gt;Transjugular intrahepatic portosystemic shunts: comparison with paracentesis in patients with cirrhosis and refractory ascites: a randomized trial. French Group of Clinicians and a Group of Biologists&lt;/title&gt;&lt;secondary-title&gt;J Hepatol&lt;/secondary-title&gt;&lt;/titles&gt;&lt;periodical&gt;&lt;full-title&gt;J Hepatol&lt;/full-title&gt;&lt;/periodical&gt;&lt;pages&gt;135-44&lt;/pages&gt;&lt;volume&gt;25&lt;/volume&gt;&lt;number&gt;2&lt;/number&gt;&lt;keywords&gt;&lt;keyword&gt;Ascites/ etiology/ surgery&lt;/keyword&gt;&lt;keyword&gt;Female&lt;/keyword&gt;&lt;keyword&gt;Follow-Up Studies&lt;/keyword&gt;&lt;keyword&gt;Hemodynamics&lt;/keyword&gt;&lt;keyword&gt;Hepatic Encephalopathy/etiology&lt;/keyword&gt;&lt;keyword&gt;Humans&lt;/keyword&gt;&lt;keyword&gt;Kidney/physiopathology&lt;/keyword&gt;&lt;keyword&gt;Liver Cirrhosis/blood/ complications/physiopathology&lt;/keyword&gt;&lt;keyword&gt;Male&lt;/keyword&gt;&lt;keyword&gt;Middle Aged&lt;/keyword&gt;&lt;keyword&gt;Neurotransmitter Agents/blood&lt;/keyword&gt;&lt;keyword&gt;Paracentesis&lt;/keyword&gt;&lt;keyword&gt;Portasystemic Shunt, Transjugular Intrahepatic&lt;/keyword&gt;&lt;keyword&gt;Postoperative Complications&lt;/keyword&gt;&lt;keyword&gt;Survival Analysis&lt;/keyword&gt;&lt;/keywords&gt;&lt;dates&gt;&lt;year&gt;1996&lt;/year&gt;&lt;pub-dates&gt;&lt;date&gt;Aug&lt;/date&gt;&lt;/pub-dates&gt;&lt;/dates&gt;&lt;isbn&gt;0168-8278 (Print)&amp;#xD;0168-8278 (Linking)&lt;/isbn&gt;&lt;accession-num&gt;887877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patient LTF survival was not assessed. Only one patient in th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group underwent liver transplantation during follow-up. Thus, the estimated LTF survival of the patients in th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group would be higher than the overall survival, and the estimated LTF survival of the patients in the TIPS group would be similar to the overall survival. Therefore, we performed an additional sensitivity analysis that included the overall survival of this study to estimate a conservative pooled HR of LTF survival. The results significantly favored the TIPS group that underwent fixed-effect modeling (HR = 0.68, 95%CI: 0.51-0.89</w:t>
      </w:r>
      <w:r w:rsidRPr="00B2659E">
        <w:rPr>
          <w:rFonts w:ascii="Book Antiqua" w:hAnsi="Book Antiqua" w:cs="Arial"/>
          <w:kern w:val="0"/>
          <w:sz w:val="28"/>
          <w:szCs w:val="28"/>
        </w:rPr>
        <w:t xml:space="preserve">, </w:t>
      </w:r>
      <w:r w:rsidRPr="00B2659E">
        <w:rPr>
          <w:rFonts w:ascii="Book Antiqua" w:hAnsi="Book Antiqua" w:cs="Arial"/>
          <w:i/>
          <w:kern w:val="0"/>
          <w:sz w:val="28"/>
          <w:szCs w:val="28"/>
        </w:rPr>
        <w:t>P</w:t>
      </w:r>
      <w:r w:rsidRPr="00B2659E">
        <w:rPr>
          <w:rFonts w:ascii="Book Antiqua" w:hAnsi="Book Antiqua" w:cs="Arial"/>
          <w:kern w:val="0"/>
          <w:sz w:val="28"/>
          <w:szCs w:val="28"/>
        </w:rPr>
        <w:t xml:space="preserve"> = 0.006, Figure 2</w:t>
      </w:r>
      <w:r w:rsidRPr="00B2659E">
        <w:rPr>
          <w:rFonts w:ascii="Book Antiqua" w:hAnsi="Book Antiqua" w:cs="Arial"/>
          <w:sz w:val="28"/>
          <w:szCs w:val="28"/>
        </w:rPr>
        <w:t xml:space="preserve">) and tended to </w:t>
      </w:r>
      <w:proofErr w:type="spellStart"/>
      <w:r w:rsidRPr="00B2659E">
        <w:rPr>
          <w:rFonts w:ascii="Book Antiqua" w:hAnsi="Book Antiqua" w:cs="Arial"/>
          <w:sz w:val="28"/>
          <w:szCs w:val="28"/>
        </w:rPr>
        <w:t>favour</w:t>
      </w:r>
      <w:proofErr w:type="spellEnd"/>
      <w:r w:rsidRPr="00B2659E">
        <w:rPr>
          <w:rFonts w:ascii="Book Antiqua" w:hAnsi="Book Antiqua" w:cs="Arial"/>
          <w:sz w:val="28"/>
          <w:szCs w:val="28"/>
        </w:rPr>
        <w:t xml:space="preserve"> the TIPS group that underwent random-effect modeling (HR = 0.72, 95%CI: 0.46-1.13, </w:t>
      </w:r>
      <w:r w:rsidRPr="00B2659E">
        <w:rPr>
          <w:rFonts w:ascii="Book Antiqua" w:hAnsi="Book Antiqua" w:cs="Arial"/>
          <w:i/>
          <w:kern w:val="0"/>
          <w:sz w:val="28"/>
          <w:szCs w:val="28"/>
        </w:rPr>
        <w:t>P</w:t>
      </w:r>
      <w:r w:rsidRPr="00B2659E">
        <w:rPr>
          <w:rFonts w:ascii="Book Antiqua" w:hAnsi="Book Antiqua" w:cs="Arial"/>
          <w:sz w:val="28"/>
          <w:szCs w:val="28"/>
        </w:rPr>
        <w:t xml:space="preserve"> = 0.16, </w:t>
      </w:r>
      <w:r w:rsidRPr="00B2659E">
        <w:rPr>
          <w:rFonts w:ascii="Book Antiqua" w:hAnsi="Book Antiqua" w:cs="Arial"/>
          <w:i/>
          <w:kern w:val="0"/>
          <w:sz w:val="28"/>
          <w:szCs w:val="28"/>
        </w:rPr>
        <w:t>I</w:t>
      </w:r>
      <w:r w:rsidRPr="00B2659E">
        <w:rPr>
          <w:rFonts w:ascii="Book Antiqua" w:hAnsi="Book Antiqua" w:cs="Arial"/>
          <w:i/>
          <w:kern w:val="0"/>
          <w:sz w:val="28"/>
          <w:szCs w:val="28"/>
          <w:vertAlign w:val="superscript"/>
        </w:rPr>
        <w:t>2</w:t>
      </w:r>
      <w:r w:rsidRPr="00B2659E">
        <w:rPr>
          <w:rFonts w:ascii="Book Antiqua" w:hAnsi="Book Antiqua" w:cs="Arial"/>
          <w:kern w:val="0"/>
          <w:sz w:val="28"/>
          <w:szCs w:val="28"/>
        </w:rPr>
        <w:t xml:space="preserve"> = 61%, </w:t>
      </w:r>
      <w:r w:rsidRPr="00B2659E">
        <w:rPr>
          <w:rFonts w:ascii="Book Antiqua" w:hAnsi="Book Antiqua" w:cs="Arial"/>
          <w:i/>
          <w:kern w:val="0"/>
          <w:sz w:val="28"/>
          <w:szCs w:val="28"/>
        </w:rPr>
        <w:t>P-</w:t>
      </w:r>
      <w:r w:rsidRPr="00B2659E">
        <w:rPr>
          <w:rFonts w:ascii="Book Antiqua" w:hAnsi="Book Antiqua" w:cs="Arial"/>
          <w:kern w:val="0"/>
          <w:sz w:val="28"/>
          <w:szCs w:val="28"/>
        </w:rPr>
        <w:t>value for heterogeneity = 0.03, Figure 2).</w:t>
      </w:r>
    </w:p>
    <w:p w:rsidR="00E36C06" w:rsidRPr="00B2659E" w:rsidRDefault="00E36C06" w:rsidP="00B2659E">
      <w:pPr>
        <w:suppressLineNumbers/>
        <w:spacing w:line="360" w:lineRule="auto"/>
        <w:ind w:firstLineChars="200" w:firstLine="560"/>
        <w:rPr>
          <w:rFonts w:ascii="Book Antiqua" w:hAnsi="Book Antiqua" w:cs="Arial"/>
          <w:kern w:val="0"/>
          <w:sz w:val="28"/>
          <w:szCs w:val="28"/>
        </w:rPr>
      </w:pPr>
      <w:r w:rsidRPr="00B2659E">
        <w:rPr>
          <w:rFonts w:ascii="Book Antiqua" w:hAnsi="Book Antiqua" w:cs="Arial"/>
          <w:sz w:val="28"/>
          <w:szCs w:val="28"/>
        </w:rPr>
        <w:t xml:space="preserve">The subgroup analysis that included the two studies with both refractory and </w:t>
      </w:r>
      <w:proofErr w:type="spellStart"/>
      <w:r w:rsidRPr="00B2659E">
        <w:rPr>
          <w:rFonts w:ascii="Book Antiqua" w:hAnsi="Book Antiqua" w:cs="Arial"/>
          <w:kern w:val="0"/>
          <w:sz w:val="28"/>
          <w:szCs w:val="28"/>
        </w:rPr>
        <w:t>recidivant</w:t>
      </w:r>
      <w:proofErr w:type="spellEnd"/>
      <w:r w:rsidRPr="00B2659E">
        <w:rPr>
          <w:rFonts w:ascii="Book Antiqua" w:hAnsi="Book Antiqua" w:cs="Arial"/>
          <w:sz w:val="28"/>
          <w:szCs w:val="28"/>
        </w:rPr>
        <w:t xml:space="preserve"> ascites </w:t>
      </w:r>
      <w:proofErr w:type="gramStart"/>
      <w:r w:rsidRPr="00B2659E">
        <w:rPr>
          <w:rFonts w:ascii="Book Antiqua" w:hAnsi="Book Antiqua" w:cs="Arial"/>
          <w:sz w:val="28"/>
          <w:szCs w:val="28"/>
        </w:rPr>
        <w:t>patients</w:t>
      </w:r>
      <w:proofErr w:type="gramEnd"/>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ksIDEyXTwvc3R5bGU+PC9EaXNwbGF5VGV4dD48cmVjb3JkPjxyZWMtbnVtYmVyPjExNjwvcmVj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ksIDEyXTwvc3R5bGU+PC9EaXNwbGF5VGV4dD48cmVjb3JkPjxyZWMtbnVtYmVyPjExNjwvcmVj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hyperlink w:anchor="_ENREF_12" w:tooltip="Salerno, 2004 #106" w:history="1">
        <w:r w:rsidRPr="00B2659E">
          <w:rPr>
            <w:rFonts w:ascii="Book Antiqua" w:hAnsi="Book Antiqua" w:cs="Arial"/>
            <w:noProof/>
            <w:sz w:val="28"/>
            <w:szCs w:val="28"/>
            <w:vertAlign w:val="superscript"/>
          </w:rPr>
          <w:t>1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demonstrated that LTF survival significantly favored TIPS without significant heterogeneity (HR = 0.52, 95%CI: 0.33-0.83, </w:t>
      </w:r>
      <w:r w:rsidRPr="00B2659E">
        <w:rPr>
          <w:rFonts w:ascii="Book Antiqua" w:hAnsi="Book Antiqua" w:cs="Arial"/>
          <w:i/>
          <w:kern w:val="0"/>
          <w:sz w:val="28"/>
          <w:szCs w:val="28"/>
        </w:rPr>
        <w:t>P</w:t>
      </w:r>
      <w:r w:rsidRPr="00B2659E">
        <w:rPr>
          <w:rFonts w:ascii="Book Antiqua" w:hAnsi="Book Antiqua" w:cs="Arial"/>
          <w:sz w:val="28"/>
          <w:szCs w:val="28"/>
        </w:rPr>
        <w:t xml:space="preserve"> = 0.006, </w:t>
      </w:r>
      <w:r w:rsidRPr="00B2659E">
        <w:rPr>
          <w:rFonts w:ascii="Book Antiqua" w:hAnsi="Book Antiqua" w:cs="Arial"/>
          <w:i/>
          <w:kern w:val="0"/>
          <w:sz w:val="28"/>
          <w:szCs w:val="28"/>
        </w:rPr>
        <w:t>I</w:t>
      </w:r>
      <w:r w:rsidRPr="00B2659E">
        <w:rPr>
          <w:rFonts w:ascii="Book Antiqua" w:hAnsi="Book Antiqua" w:cs="Arial"/>
          <w:i/>
          <w:kern w:val="0"/>
          <w:sz w:val="28"/>
          <w:szCs w:val="28"/>
          <w:vertAlign w:val="superscript"/>
        </w:rPr>
        <w:t>2</w:t>
      </w:r>
      <w:r w:rsidRPr="00B2659E">
        <w:rPr>
          <w:rFonts w:ascii="Book Antiqua" w:hAnsi="Book Antiqua" w:cs="Arial"/>
          <w:kern w:val="0"/>
          <w:sz w:val="28"/>
          <w:szCs w:val="28"/>
        </w:rPr>
        <w:t xml:space="preserve"> = 0%, </w:t>
      </w:r>
      <w:r w:rsidRPr="00B2659E">
        <w:rPr>
          <w:rFonts w:ascii="Book Antiqua" w:hAnsi="Book Antiqua" w:cs="Arial"/>
          <w:i/>
          <w:kern w:val="0"/>
          <w:sz w:val="28"/>
          <w:szCs w:val="28"/>
        </w:rPr>
        <w:t>P-</w:t>
      </w:r>
      <w:r w:rsidRPr="00B2659E">
        <w:rPr>
          <w:rFonts w:ascii="Book Antiqua" w:hAnsi="Book Antiqua" w:cs="Arial"/>
          <w:kern w:val="0"/>
          <w:sz w:val="28"/>
          <w:szCs w:val="28"/>
        </w:rPr>
        <w:t>value for heterogeneity = 0.55, Figure 3</w:t>
      </w:r>
      <w:r w:rsidRPr="00B2659E">
        <w:rPr>
          <w:rFonts w:ascii="Book Antiqua" w:hAnsi="Book Antiqua" w:cs="Arial"/>
          <w:sz w:val="28"/>
          <w:szCs w:val="28"/>
        </w:rPr>
        <w:t xml:space="preserve">). Furthermore, the subgroup analysis that included the three studies with only </w:t>
      </w:r>
      <w:r w:rsidRPr="00B2659E">
        <w:rPr>
          <w:rFonts w:ascii="Book Antiqua" w:hAnsi="Book Antiqua" w:cs="Arial"/>
          <w:kern w:val="0"/>
          <w:sz w:val="28"/>
          <w:szCs w:val="28"/>
        </w:rPr>
        <w:t xml:space="preserve">refractory </w:t>
      </w:r>
      <w:r w:rsidRPr="00B2659E">
        <w:rPr>
          <w:rFonts w:ascii="Book Antiqua" w:hAnsi="Book Antiqua" w:cs="Arial"/>
          <w:sz w:val="28"/>
          <w:szCs w:val="28"/>
        </w:rPr>
        <w:t>ascites patients</w: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CwgMTEsIDEzXTwvc3R5bGU+PC9EaXNwbGF5VGV4dD48cmVjb3JkPjxyZWMtbnVtYmVyPjExMzwv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CwgMTEsIDEzXTwvc3R5bGU+PC9EaXNwbGF5VGV4dD48cmVjb3JkPjxyZWMtbnVtYmVyPjExMzwv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w:t>
        </w:r>
      </w:hyperlink>
      <w:r w:rsidRPr="00B2659E">
        <w:rPr>
          <w:rFonts w:ascii="Book Antiqua" w:hAnsi="Book Antiqua" w:cs="Arial"/>
          <w:noProof/>
          <w:sz w:val="28"/>
          <w:szCs w:val="28"/>
          <w:vertAlign w:val="superscript"/>
        </w:rPr>
        <w:t>,</w:t>
      </w:r>
      <w:hyperlink w:anchor="_ENREF_13" w:tooltip="Narahara, 2011 #88" w:history="1">
        <w:r w:rsidRPr="00B2659E">
          <w:rPr>
            <w:rFonts w:ascii="Book Antiqua" w:hAnsi="Book Antiqua" w:cs="Arial"/>
            <w:noProof/>
            <w:sz w:val="28"/>
            <w:szCs w:val="28"/>
            <w:vertAlign w:val="superscript"/>
          </w:rPr>
          <w:t>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lso demonstrated that LTF survival significantly favored TIPS without significant heterogeneity (</w:t>
      </w:r>
      <w:r w:rsidRPr="00B2659E">
        <w:rPr>
          <w:rFonts w:ascii="Book Antiqua" w:hAnsi="Book Antiqua" w:cs="Arial"/>
          <w:kern w:val="0"/>
          <w:sz w:val="28"/>
          <w:szCs w:val="28"/>
        </w:rPr>
        <w:t xml:space="preserve">HR = 0.68, 95%CI: 0.47-0.97, </w:t>
      </w:r>
      <w:r w:rsidRPr="00B2659E">
        <w:rPr>
          <w:rFonts w:ascii="Book Antiqua" w:hAnsi="Book Antiqua" w:cs="Arial"/>
          <w:i/>
          <w:kern w:val="0"/>
          <w:sz w:val="28"/>
          <w:szCs w:val="28"/>
        </w:rPr>
        <w:t>P</w:t>
      </w:r>
      <w:r w:rsidRPr="00B2659E">
        <w:rPr>
          <w:rFonts w:ascii="Book Antiqua" w:hAnsi="Book Antiqua" w:cs="Arial"/>
          <w:kern w:val="0"/>
          <w:sz w:val="28"/>
          <w:szCs w:val="28"/>
        </w:rPr>
        <w:t xml:space="preserve"> = 0.04, </w:t>
      </w:r>
      <w:r w:rsidRPr="00B2659E">
        <w:rPr>
          <w:rFonts w:ascii="Book Antiqua" w:hAnsi="Book Antiqua" w:cs="Arial"/>
          <w:i/>
          <w:kern w:val="0"/>
          <w:sz w:val="28"/>
          <w:szCs w:val="28"/>
        </w:rPr>
        <w:t>I</w:t>
      </w:r>
      <w:r w:rsidRPr="00B2659E">
        <w:rPr>
          <w:rFonts w:ascii="Book Antiqua" w:hAnsi="Book Antiqua" w:cs="Arial"/>
          <w:i/>
          <w:kern w:val="0"/>
          <w:sz w:val="28"/>
          <w:szCs w:val="28"/>
          <w:vertAlign w:val="superscript"/>
        </w:rPr>
        <w:t>2</w:t>
      </w:r>
      <w:r w:rsidRPr="00B2659E">
        <w:rPr>
          <w:rFonts w:ascii="Book Antiqua" w:hAnsi="Book Antiqua" w:cs="Arial"/>
          <w:i/>
          <w:kern w:val="0"/>
          <w:sz w:val="28"/>
          <w:szCs w:val="28"/>
        </w:rPr>
        <w:t xml:space="preserve"> </w:t>
      </w:r>
      <w:r w:rsidRPr="00B2659E">
        <w:rPr>
          <w:rFonts w:ascii="Book Antiqua" w:hAnsi="Book Antiqua" w:cs="Arial"/>
          <w:kern w:val="0"/>
          <w:sz w:val="28"/>
          <w:szCs w:val="28"/>
        </w:rPr>
        <w:t xml:space="preserve">= 48%, </w:t>
      </w:r>
      <w:r w:rsidRPr="00B2659E">
        <w:rPr>
          <w:rFonts w:ascii="Book Antiqua" w:hAnsi="Book Antiqua" w:cs="Arial"/>
          <w:i/>
          <w:kern w:val="0"/>
          <w:sz w:val="28"/>
          <w:szCs w:val="28"/>
        </w:rPr>
        <w:lastRenderedPageBreak/>
        <w:t>P</w:t>
      </w:r>
      <w:r w:rsidRPr="00B2659E">
        <w:rPr>
          <w:rFonts w:ascii="Book Antiqua" w:hAnsi="Book Antiqua" w:cs="Arial"/>
          <w:kern w:val="0"/>
          <w:sz w:val="28"/>
          <w:szCs w:val="28"/>
        </w:rPr>
        <w:t>-value for heterogeneity = 0.15, Figure 3).</w:t>
      </w:r>
    </w:p>
    <w:p w:rsidR="00E36C06" w:rsidRPr="00B2659E" w:rsidRDefault="00E36C06" w:rsidP="00B2659E">
      <w:pPr>
        <w:suppressLineNumbers/>
        <w:spacing w:line="360" w:lineRule="auto"/>
        <w:rPr>
          <w:rFonts w:ascii="Book Antiqua" w:hAnsi="Book Antiqua" w:cs="Arial"/>
          <w:kern w:val="0"/>
          <w:sz w:val="28"/>
          <w:szCs w:val="28"/>
        </w:rPr>
      </w:pP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t>Other outcomes</w:t>
      </w:r>
    </w:p>
    <w:p w:rsidR="00E36C06" w:rsidRPr="00B2659E" w:rsidRDefault="00E36C06" w:rsidP="00B2659E">
      <w:pPr>
        <w:suppressLineNumbers/>
        <w:spacing w:line="360" w:lineRule="auto"/>
        <w:rPr>
          <w:rFonts w:ascii="Book Antiqua" w:hAnsi="Book Antiqua" w:cs="Arial"/>
          <w:kern w:val="0"/>
          <w:sz w:val="28"/>
          <w:szCs w:val="28"/>
        </w:rPr>
      </w:pPr>
      <w:r w:rsidRPr="00B2659E">
        <w:rPr>
          <w:rFonts w:ascii="Book Antiqua" w:hAnsi="Book Antiqua" w:cs="Arial"/>
          <w:kern w:val="0"/>
          <w:sz w:val="28"/>
          <w:szCs w:val="28"/>
        </w:rPr>
        <w:t>The proportions of liver-disease-related</w:t>
      </w:r>
      <w:r w:rsidRPr="00B2659E">
        <w:rPr>
          <w:rFonts w:ascii="Book Antiqua" w:hAnsi="Book Antiqua" w:cs="Arial"/>
          <w:sz w:val="28"/>
          <w:szCs w:val="28"/>
        </w:rPr>
        <w:t xml:space="preserve"> death were 30% and 40% in the TIPS and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groups, respectively. The OR of liver-disease-related death was 0.62 without significant heterogeneity (95%CI: 0.39-0.98, </w:t>
      </w:r>
      <w:r w:rsidRPr="00B2659E">
        <w:rPr>
          <w:rFonts w:ascii="Book Antiqua" w:hAnsi="Book Antiqua" w:cs="Arial"/>
          <w:i/>
          <w:kern w:val="0"/>
          <w:sz w:val="28"/>
          <w:szCs w:val="28"/>
        </w:rPr>
        <w:t>P</w:t>
      </w:r>
      <w:r w:rsidRPr="00B2659E">
        <w:rPr>
          <w:rFonts w:ascii="Book Antiqua" w:hAnsi="Book Antiqua" w:cs="Arial"/>
          <w:sz w:val="28"/>
          <w:szCs w:val="28"/>
        </w:rPr>
        <w:t xml:space="preserve"> = 0.04,</w:t>
      </w:r>
      <w:r w:rsidRPr="00B2659E">
        <w:rPr>
          <w:rFonts w:ascii="Book Antiqua" w:hAnsi="Book Antiqua" w:cs="Arial"/>
          <w:kern w:val="0"/>
          <w:sz w:val="28"/>
          <w:szCs w:val="28"/>
        </w:rPr>
        <w:t xml:space="preserve"> </w:t>
      </w:r>
      <w:r w:rsidRPr="00B2659E">
        <w:rPr>
          <w:rFonts w:ascii="Book Antiqua" w:hAnsi="Book Antiqua" w:cs="Arial"/>
          <w:i/>
          <w:kern w:val="0"/>
          <w:sz w:val="28"/>
          <w:szCs w:val="28"/>
        </w:rPr>
        <w:t>I</w:t>
      </w:r>
      <w:r w:rsidRPr="00B2659E">
        <w:rPr>
          <w:rFonts w:ascii="Book Antiqua" w:hAnsi="Book Antiqua" w:cs="Arial"/>
          <w:i/>
          <w:kern w:val="0"/>
          <w:sz w:val="28"/>
          <w:szCs w:val="28"/>
          <w:vertAlign w:val="superscript"/>
        </w:rPr>
        <w:t>2</w:t>
      </w:r>
      <w:r w:rsidRPr="00B2659E">
        <w:rPr>
          <w:rFonts w:ascii="Book Antiqua" w:hAnsi="Book Antiqua" w:cs="Arial"/>
          <w:kern w:val="0"/>
          <w:sz w:val="28"/>
          <w:szCs w:val="28"/>
        </w:rPr>
        <w:t xml:space="preserve"> = 31%, </w:t>
      </w:r>
      <w:r w:rsidRPr="00B2659E">
        <w:rPr>
          <w:rFonts w:ascii="Book Antiqua" w:hAnsi="Book Antiqua" w:cs="Arial"/>
          <w:i/>
          <w:kern w:val="0"/>
          <w:sz w:val="28"/>
          <w:szCs w:val="28"/>
        </w:rPr>
        <w:t>P-</w:t>
      </w:r>
      <w:r w:rsidRPr="00B2659E">
        <w:rPr>
          <w:rFonts w:ascii="Book Antiqua" w:hAnsi="Book Antiqua" w:cs="Arial"/>
          <w:kern w:val="0"/>
          <w:sz w:val="28"/>
          <w:szCs w:val="28"/>
        </w:rPr>
        <w:t xml:space="preserve">value for heterogeneity = 0.21, Table 5). The pooled proportions of non-liver-disease-related death were not significant different between the two groups (OR = 1.27, 95%CI: 0.68-2.38, </w:t>
      </w:r>
      <w:r w:rsidRPr="00B2659E">
        <w:rPr>
          <w:rFonts w:ascii="Book Antiqua" w:hAnsi="Book Antiqua" w:cs="Arial"/>
          <w:i/>
          <w:kern w:val="0"/>
          <w:sz w:val="28"/>
          <w:szCs w:val="28"/>
        </w:rPr>
        <w:t>P</w:t>
      </w:r>
      <w:r w:rsidRPr="00B2659E">
        <w:rPr>
          <w:rFonts w:ascii="Book Antiqua" w:hAnsi="Book Antiqua" w:cs="Arial"/>
          <w:kern w:val="0"/>
          <w:sz w:val="28"/>
          <w:szCs w:val="28"/>
        </w:rPr>
        <w:t xml:space="preserve"> = 0.46, </w:t>
      </w:r>
      <w:r w:rsidRPr="00B2659E">
        <w:rPr>
          <w:rFonts w:ascii="Book Antiqua" w:hAnsi="Book Antiqua" w:cs="Arial"/>
          <w:i/>
          <w:kern w:val="0"/>
          <w:sz w:val="28"/>
          <w:szCs w:val="28"/>
        </w:rPr>
        <w:t>I</w:t>
      </w:r>
      <w:r w:rsidRPr="00B2659E">
        <w:rPr>
          <w:rFonts w:ascii="Book Antiqua" w:hAnsi="Book Antiqua" w:cs="Arial"/>
          <w:i/>
          <w:kern w:val="0"/>
          <w:sz w:val="28"/>
          <w:szCs w:val="28"/>
          <w:vertAlign w:val="superscript"/>
        </w:rPr>
        <w:t>2</w:t>
      </w:r>
      <w:r w:rsidRPr="00B2659E">
        <w:rPr>
          <w:rFonts w:ascii="Book Antiqua" w:hAnsi="Book Antiqua" w:cs="Arial"/>
          <w:kern w:val="0"/>
          <w:sz w:val="28"/>
          <w:szCs w:val="28"/>
        </w:rPr>
        <w:t xml:space="preserve"> = 0%, </w:t>
      </w:r>
      <w:r w:rsidRPr="00B2659E">
        <w:rPr>
          <w:rFonts w:ascii="Book Antiqua" w:hAnsi="Book Antiqua" w:cs="Arial"/>
          <w:i/>
          <w:kern w:val="0"/>
          <w:sz w:val="28"/>
          <w:szCs w:val="28"/>
        </w:rPr>
        <w:t>P-</w:t>
      </w:r>
      <w:r w:rsidRPr="00B2659E">
        <w:rPr>
          <w:rFonts w:ascii="Book Antiqua" w:hAnsi="Book Antiqua" w:cs="Arial"/>
          <w:kern w:val="0"/>
          <w:sz w:val="28"/>
          <w:szCs w:val="28"/>
        </w:rPr>
        <w:t>value for heterogeneity = 0.64, Table 5).</w:t>
      </w:r>
    </w:p>
    <w:p w:rsidR="00E36C06" w:rsidRPr="00B2659E" w:rsidRDefault="00E36C06" w:rsidP="00B2659E">
      <w:pPr>
        <w:suppressLineNumbers/>
        <w:spacing w:line="360" w:lineRule="auto"/>
        <w:ind w:firstLineChars="200" w:firstLine="560"/>
        <w:rPr>
          <w:rFonts w:ascii="Book Antiqua" w:hAnsi="Book Antiqua" w:cs="Arial"/>
          <w:kern w:val="0"/>
          <w:sz w:val="28"/>
          <w:szCs w:val="28"/>
        </w:rPr>
      </w:pPr>
      <w:r w:rsidRPr="00B2659E">
        <w:rPr>
          <w:rFonts w:ascii="Book Antiqua" w:hAnsi="Book Antiqua" w:cs="Arial"/>
          <w:kern w:val="0"/>
          <w:sz w:val="28"/>
          <w:szCs w:val="28"/>
        </w:rPr>
        <w:t>The proportions of patients who underwent liver transplantation ranged from 0% to 30</w:t>
      </w:r>
      <w:proofErr w:type="gramStart"/>
      <w:r w:rsidRPr="00B2659E">
        <w:rPr>
          <w:rFonts w:ascii="Book Antiqua" w:hAnsi="Book Antiqua" w:cs="Arial"/>
          <w:kern w:val="0"/>
          <w:sz w:val="28"/>
          <w:szCs w:val="28"/>
        </w:rPr>
        <w:t>%</w:t>
      </w:r>
      <w:proofErr w:type="gramEnd"/>
      <w:r w:rsidRPr="00B2659E">
        <w:rPr>
          <w:rFonts w:ascii="Book Antiqua" w:hAnsi="Book Antiqua" w:cs="Arial"/>
          <w:kern w:val="0"/>
          <w:sz w:val="28"/>
          <w:szCs w:val="28"/>
        </w:rPr>
        <w:fldChar w:fldCharType="begin">
          <w:fldData xml:space="preserve">PEVuZE5vdGU+PENpdGU+PEF1dGhvcj5MZWJyZWM8L0F1dGhvcj48WWVhcj4xOTk2PC9ZZWFyPjxS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Q2l0ZT48QXV0aG9yPlNhbGVybm88L0F1dGhv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</w:fldData>
        </w:fldChar>
      </w:r>
      <w:r w:rsidRPr="00B2659E">
        <w:rPr>
          <w:rFonts w:ascii="Book Antiqua" w:hAnsi="Book Antiqua" w:cs="Arial"/>
          <w:kern w:val="0"/>
          <w:sz w:val="28"/>
          <w:szCs w:val="28"/>
        </w:rPr>
        <w:instrText xml:space="preserve"> ADDIN EN.CITE </w:instrText>
      </w:r>
      <w:r w:rsidRPr="00B2659E">
        <w:rPr>
          <w:rFonts w:ascii="Book Antiqua" w:hAnsi="Book Antiqua" w:cs="Arial"/>
          <w:kern w:val="0"/>
          <w:sz w:val="28"/>
          <w:szCs w:val="28"/>
        </w:rPr>
        <w:fldChar w:fldCharType="begin">
          <w:fldData xml:space="preserve">PEVuZE5vdGU+PENpdGU+PEF1dGhvcj5MZWJyZWM8L0F1dGhvcj48WWVhcj4xOTk2PC9ZZWFyPjxS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ueWFsPC9BdXRob3I+PFllYXI+MjAwMzwvWWVhcj48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lBvcnRhc3lzdGVtaWMgU2h1bnQsIFRyYW5zanVndWxhciBJbnRyYWhlcGF0aWMv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</w:fldData>
        </w:fldChar>
      </w:r>
      <w:r w:rsidRPr="00B2659E">
        <w:rPr>
          <w:rFonts w:ascii="Book Antiqua" w:hAnsi="Book Antiqua" w:cs="Arial"/>
          <w:kern w:val="0"/>
          <w:sz w:val="28"/>
          <w:szCs w:val="28"/>
        </w:rPr>
        <w:instrText xml:space="preserve"> ADDIN EN.CITE.DATA </w:instrText>
      </w:r>
      <w:r w:rsidRPr="00B2659E">
        <w:rPr>
          <w:rFonts w:ascii="Book Antiqua" w:hAnsi="Book Antiqua" w:cs="Arial"/>
          <w:kern w:val="0"/>
          <w:sz w:val="28"/>
          <w:szCs w:val="28"/>
        </w:rPr>
      </w:r>
      <w:r w:rsidRPr="00B2659E">
        <w:rPr>
          <w:rFonts w:ascii="Book Antiqua" w:hAnsi="Book Antiqua" w:cs="Arial"/>
          <w:kern w:val="0"/>
          <w:sz w:val="28"/>
          <w:szCs w:val="28"/>
        </w:rPr>
        <w:fldChar w:fldCharType="end"/>
      </w:r>
      <w:r w:rsidRPr="00B2659E">
        <w:rPr>
          <w:rFonts w:ascii="Book Antiqua" w:hAnsi="Book Antiqua" w:cs="Arial"/>
          <w:kern w:val="0"/>
          <w:sz w:val="28"/>
          <w:szCs w:val="28"/>
        </w:rPr>
      </w:r>
      <w:r w:rsidRPr="00B2659E">
        <w:rPr>
          <w:rFonts w:ascii="Book Antiqua" w:hAnsi="Book Antiqua" w:cs="Arial"/>
          <w:kern w:val="0"/>
          <w:sz w:val="28"/>
          <w:szCs w:val="28"/>
        </w:rPr>
        <w:fldChar w:fldCharType="separate"/>
      </w:r>
      <w:r w:rsidRPr="00B2659E">
        <w:rPr>
          <w:rFonts w:ascii="Book Antiqua" w:hAnsi="Book Antiqua" w:cs="Arial"/>
          <w:noProof/>
          <w:kern w:val="0"/>
          <w:sz w:val="28"/>
          <w:szCs w:val="28"/>
          <w:vertAlign w:val="superscript"/>
        </w:rPr>
        <w:t>[</w:t>
      </w:r>
      <w:hyperlink w:anchor="_ENREF_8" w:tooltip="Gines, 2002 #113" w:history="1">
        <w:r w:rsidRPr="00B2659E">
          <w:rPr>
            <w:rFonts w:ascii="Book Antiqua" w:hAnsi="Book Antiqua" w:cs="Arial"/>
            <w:noProof/>
            <w:kern w:val="0"/>
            <w:sz w:val="28"/>
            <w:szCs w:val="28"/>
            <w:vertAlign w:val="superscript"/>
          </w:rPr>
          <w:t>8-12</w:t>
        </w:r>
      </w:hyperlink>
      <w:r w:rsidRPr="00B2659E">
        <w:rPr>
          <w:rFonts w:ascii="Book Antiqua" w:hAnsi="Book Antiqua" w:cs="Arial"/>
          <w:noProof/>
          <w:kern w:val="0"/>
          <w:sz w:val="28"/>
          <w:szCs w:val="28"/>
          <w:vertAlign w:val="superscript"/>
        </w:rPr>
        <w:t>]</w:t>
      </w:r>
      <w:r w:rsidRPr="00B2659E">
        <w:rPr>
          <w:rFonts w:ascii="Book Antiqua" w:hAnsi="Book Antiqua" w:cs="Arial"/>
          <w:kern w:val="0"/>
          <w:sz w:val="28"/>
          <w:szCs w:val="28"/>
        </w:rPr>
        <w:fldChar w:fldCharType="end"/>
      </w:r>
      <w:r w:rsidRPr="00B2659E">
        <w:rPr>
          <w:rFonts w:ascii="Book Antiqua" w:hAnsi="Book Antiqua" w:cs="Arial"/>
          <w:kern w:val="0"/>
          <w:sz w:val="28"/>
          <w:szCs w:val="28"/>
        </w:rPr>
        <w:t xml:space="preserve">. No significant difference was observed between the TIPS and the </w:t>
      </w:r>
      <w:proofErr w:type="spellStart"/>
      <w:r w:rsidRPr="00B2659E">
        <w:rPr>
          <w:rFonts w:ascii="Book Antiqua" w:hAnsi="Book Antiqua" w:cs="Arial"/>
          <w:kern w:val="0"/>
          <w:sz w:val="28"/>
          <w:szCs w:val="28"/>
        </w:rPr>
        <w:t>paracentesis</w:t>
      </w:r>
      <w:proofErr w:type="spellEnd"/>
      <w:r w:rsidRPr="00B2659E">
        <w:rPr>
          <w:rFonts w:ascii="Book Antiqua" w:hAnsi="Book Antiqua" w:cs="Arial"/>
          <w:kern w:val="0"/>
          <w:sz w:val="28"/>
          <w:szCs w:val="28"/>
        </w:rPr>
        <w:t xml:space="preserve"> groups in the numbers of patients who underwent liver transplantation (OR = 0.94, 95%CI: 0.53-1.67, </w:t>
      </w:r>
      <w:r w:rsidRPr="00B2659E">
        <w:rPr>
          <w:rFonts w:ascii="Book Antiqua" w:hAnsi="Book Antiqua" w:cs="Arial"/>
          <w:i/>
          <w:kern w:val="0"/>
          <w:sz w:val="28"/>
          <w:szCs w:val="28"/>
        </w:rPr>
        <w:t>P</w:t>
      </w:r>
      <w:r w:rsidRPr="00B2659E">
        <w:rPr>
          <w:rFonts w:ascii="Book Antiqua" w:hAnsi="Book Antiqua" w:cs="Arial"/>
          <w:kern w:val="0"/>
          <w:sz w:val="28"/>
          <w:szCs w:val="28"/>
        </w:rPr>
        <w:t xml:space="preserve"> = 0.83, </w:t>
      </w:r>
      <w:r w:rsidRPr="00B2659E">
        <w:rPr>
          <w:rFonts w:ascii="Book Antiqua" w:hAnsi="Book Antiqua" w:cs="Arial"/>
          <w:i/>
          <w:kern w:val="0"/>
          <w:sz w:val="28"/>
          <w:szCs w:val="28"/>
        </w:rPr>
        <w:t>I</w:t>
      </w:r>
      <w:r w:rsidRPr="00B2659E">
        <w:rPr>
          <w:rFonts w:ascii="Book Antiqua" w:hAnsi="Book Antiqua" w:cs="Arial"/>
          <w:i/>
          <w:kern w:val="0"/>
          <w:sz w:val="28"/>
          <w:szCs w:val="28"/>
          <w:vertAlign w:val="superscript"/>
        </w:rPr>
        <w:t>2</w:t>
      </w:r>
      <w:r w:rsidRPr="00B2659E">
        <w:rPr>
          <w:rFonts w:ascii="Book Antiqua" w:hAnsi="Book Antiqua" w:cs="Arial"/>
          <w:kern w:val="0"/>
          <w:sz w:val="28"/>
          <w:szCs w:val="28"/>
        </w:rPr>
        <w:t xml:space="preserve"> = 0%, </w:t>
      </w:r>
      <w:r w:rsidRPr="00B2659E">
        <w:rPr>
          <w:rFonts w:ascii="Book Antiqua" w:hAnsi="Book Antiqua" w:cs="Arial"/>
          <w:i/>
          <w:kern w:val="0"/>
          <w:sz w:val="28"/>
          <w:szCs w:val="28"/>
        </w:rPr>
        <w:t>P-</w:t>
      </w:r>
      <w:r w:rsidRPr="00B2659E">
        <w:rPr>
          <w:rFonts w:ascii="Book Antiqua" w:hAnsi="Book Antiqua" w:cs="Arial"/>
          <w:kern w:val="0"/>
          <w:sz w:val="28"/>
          <w:szCs w:val="28"/>
        </w:rPr>
        <w:t xml:space="preserve">value for heterogeneity = 0.94, Table 5). </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 xml:space="preserve">TIPS was significantly more effective on the reduction of recurrent ascites than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in four of the </w:t>
      </w:r>
      <w:r w:rsidRPr="00B2659E">
        <w:rPr>
          <w:rFonts w:ascii="Book Antiqua" w:hAnsi="Book Antiqua" w:cs="Arial"/>
          <w:sz w:val="28"/>
          <w:szCs w:val="28"/>
        </w:rPr>
        <w:lastRenderedPageBreak/>
        <w:t>included RCTs</w: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CAxMl08L3N0eWxlPjwvRGlzcGxheVRleHQ+PHJlY29yZD48cmVjLW51bWJlcj4x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CAxMl08L3N0eWxlPjwvRGlzcGxheVRleHQ+PHJlY29yZD48cmVjLW51bWJlcj4x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w:t>
        </w:r>
      </w:hyperlink>
      <w:r w:rsidRPr="00B2659E">
        <w:rPr>
          <w:rFonts w:ascii="Book Antiqua" w:hAnsi="Book Antiqua" w:cs="Arial"/>
          <w:noProof/>
          <w:sz w:val="28"/>
          <w:szCs w:val="28"/>
          <w:vertAlign w:val="superscript"/>
        </w:rPr>
        <w:t>,</w:t>
      </w:r>
      <w:hyperlink w:anchor="_ENREF_12" w:tooltip="Salerno, 2004 #106" w:history="1">
        <w:r w:rsidRPr="00B2659E">
          <w:rPr>
            <w:rFonts w:ascii="Book Antiqua" w:hAnsi="Book Antiqua" w:cs="Arial"/>
            <w:noProof/>
            <w:sz w:val="28"/>
            <w:szCs w:val="28"/>
            <w:vertAlign w:val="superscript"/>
          </w:rPr>
          <w:t>1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but was not significantly more effective in the other two studies</w: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EwLCAxM108L3N0eWxlPjwvRGlzcGxheVRleHQ+PHJlY29yZD48cmVjLW51bWJlcj4xMjg8L3Jl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EwLCAxM108L3N0eWxlPjwvRGlzcGxheVRleHQ+PHJlY29yZD48cmVjLW51bWJlcj4xMjg8L3Jl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hyperlink w:anchor="_ENREF_13" w:tooltip="Narahara, 2011 #88" w:history="1">
        <w:r w:rsidRPr="00B2659E">
          <w:rPr>
            <w:rFonts w:ascii="Book Antiqua" w:hAnsi="Book Antiqua" w:cs="Arial"/>
            <w:noProof/>
            <w:sz w:val="28"/>
            <w:szCs w:val="28"/>
            <w:vertAlign w:val="superscript"/>
          </w:rPr>
          <w:t>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he overall proportions of patients with recurrent ascites were 51% for the TIPS group and 87% for th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group (OR = 0.15, 95%CI: 0.09-0.24, </w:t>
      </w:r>
      <w:r w:rsidRPr="00B2659E">
        <w:rPr>
          <w:rFonts w:ascii="Book Antiqua" w:hAnsi="Book Antiqua" w:cs="Arial"/>
          <w:i/>
          <w:kern w:val="0"/>
          <w:sz w:val="28"/>
          <w:szCs w:val="28"/>
        </w:rPr>
        <w:t>P</w:t>
      </w:r>
      <w:r w:rsidRPr="00B2659E">
        <w:rPr>
          <w:rFonts w:ascii="Book Antiqua" w:hAnsi="Book Antiqua" w:cs="Arial"/>
          <w:sz w:val="28"/>
          <w:szCs w:val="28"/>
        </w:rPr>
        <w:t xml:space="preserve"> &lt; 0.001). Values for this variable showed no statistically significant heterogeneity (</w:t>
      </w:r>
      <w:r w:rsidRPr="00B2659E">
        <w:rPr>
          <w:rFonts w:ascii="Book Antiqua" w:hAnsi="Book Antiqua" w:cs="Arial"/>
          <w:i/>
          <w:kern w:val="0"/>
          <w:sz w:val="28"/>
          <w:szCs w:val="28"/>
        </w:rPr>
        <w:t>I</w:t>
      </w:r>
      <w:r w:rsidRPr="00B2659E">
        <w:rPr>
          <w:rFonts w:ascii="Book Antiqua" w:hAnsi="Book Antiqua" w:cs="Arial"/>
          <w:i/>
          <w:kern w:val="0"/>
          <w:sz w:val="28"/>
          <w:szCs w:val="28"/>
          <w:vertAlign w:val="superscript"/>
        </w:rPr>
        <w:t>2</w:t>
      </w:r>
      <w:r w:rsidRPr="00B2659E">
        <w:rPr>
          <w:rFonts w:ascii="Book Antiqua" w:hAnsi="Book Antiqua" w:cs="Arial"/>
          <w:i/>
          <w:kern w:val="0"/>
          <w:sz w:val="28"/>
          <w:szCs w:val="28"/>
        </w:rPr>
        <w:t xml:space="preserve"> </w:t>
      </w:r>
      <w:r w:rsidRPr="00B2659E">
        <w:rPr>
          <w:rFonts w:ascii="Book Antiqua" w:hAnsi="Book Antiqua" w:cs="Arial"/>
          <w:kern w:val="0"/>
          <w:sz w:val="28"/>
          <w:szCs w:val="28"/>
        </w:rPr>
        <w:t xml:space="preserve">= 2%, </w:t>
      </w:r>
      <w:r w:rsidRPr="00B2659E">
        <w:rPr>
          <w:rFonts w:ascii="Book Antiqua" w:hAnsi="Book Antiqua" w:cs="Arial"/>
          <w:i/>
          <w:kern w:val="0"/>
          <w:sz w:val="28"/>
          <w:szCs w:val="28"/>
        </w:rPr>
        <w:t>P-</w:t>
      </w:r>
      <w:r w:rsidRPr="00B2659E">
        <w:rPr>
          <w:rFonts w:ascii="Book Antiqua" w:hAnsi="Book Antiqua" w:cs="Arial"/>
          <w:kern w:val="0"/>
          <w:sz w:val="28"/>
          <w:szCs w:val="28"/>
        </w:rPr>
        <w:t>value for heterogeneity = 0.40, Table 5)</w:t>
      </w:r>
      <w:r w:rsidRPr="00B2659E">
        <w:rPr>
          <w:rFonts w:ascii="Book Antiqua" w:hAnsi="Book Antiqua" w:cs="Arial"/>
          <w:sz w:val="28"/>
          <w:szCs w:val="28"/>
        </w:rPr>
        <w:t>.</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 xml:space="preserve">HE occurred more frequently in the patients who underwent TIPS procedures (51% </w:t>
      </w:r>
      <w:proofErr w:type="spellStart"/>
      <w:r w:rsidRPr="00B2659E">
        <w:rPr>
          <w:rFonts w:ascii="Book Antiqua" w:hAnsi="Book Antiqua" w:cs="Arial"/>
          <w:i/>
          <w:sz w:val="28"/>
          <w:szCs w:val="28"/>
        </w:rPr>
        <w:t>vs</w:t>
      </w:r>
      <w:proofErr w:type="spellEnd"/>
      <w:r w:rsidRPr="00B2659E">
        <w:rPr>
          <w:rFonts w:ascii="Book Antiqua" w:hAnsi="Book Antiqua" w:cs="Arial"/>
          <w:i/>
          <w:sz w:val="28"/>
          <w:szCs w:val="28"/>
        </w:rPr>
        <w:t xml:space="preserve"> </w:t>
      </w:r>
      <w:r w:rsidRPr="00B2659E">
        <w:rPr>
          <w:rFonts w:ascii="Book Antiqua" w:hAnsi="Book Antiqua" w:cs="Arial"/>
          <w:sz w:val="28"/>
          <w:szCs w:val="28"/>
        </w:rPr>
        <w:t xml:space="preserve">29%). The OR of any degree of HE between the two groups was 2.95 (95%CI: 1.87-4.66, </w:t>
      </w:r>
      <w:r w:rsidRPr="00B2659E">
        <w:rPr>
          <w:rFonts w:ascii="Book Antiqua" w:hAnsi="Book Antiqua" w:cs="Arial"/>
          <w:i/>
          <w:kern w:val="0"/>
          <w:sz w:val="28"/>
          <w:szCs w:val="28"/>
        </w:rPr>
        <w:t>P</w:t>
      </w:r>
      <w:r w:rsidRPr="00B2659E">
        <w:rPr>
          <w:rFonts w:ascii="Book Antiqua" w:hAnsi="Book Antiqua" w:cs="Arial"/>
          <w:sz w:val="28"/>
          <w:szCs w:val="28"/>
        </w:rPr>
        <w:t xml:space="preserve"> &lt; 0.001) without significant heterogeneity (</w:t>
      </w:r>
      <w:r w:rsidRPr="00B2659E">
        <w:rPr>
          <w:rFonts w:ascii="Book Antiqua" w:hAnsi="Book Antiqua" w:cs="Arial"/>
          <w:kern w:val="0"/>
          <w:sz w:val="28"/>
          <w:szCs w:val="28"/>
        </w:rPr>
        <w:t>I</w:t>
      </w:r>
      <w:r w:rsidRPr="00B2659E">
        <w:rPr>
          <w:rFonts w:ascii="Book Antiqua" w:hAnsi="Book Antiqua" w:cs="Arial"/>
          <w:kern w:val="0"/>
          <w:sz w:val="28"/>
          <w:szCs w:val="28"/>
          <w:vertAlign w:val="superscript"/>
        </w:rPr>
        <w:t>2</w:t>
      </w:r>
      <w:r w:rsidRPr="00B2659E">
        <w:rPr>
          <w:rFonts w:ascii="Book Antiqua" w:hAnsi="Book Antiqua" w:cs="Arial"/>
          <w:kern w:val="0"/>
          <w:sz w:val="28"/>
          <w:szCs w:val="28"/>
        </w:rPr>
        <w:t xml:space="preserve"> = 11%, </w:t>
      </w:r>
      <w:r w:rsidRPr="00B2659E">
        <w:rPr>
          <w:rFonts w:ascii="Book Antiqua" w:hAnsi="Book Antiqua" w:cs="Arial"/>
          <w:i/>
          <w:kern w:val="0"/>
          <w:sz w:val="28"/>
          <w:szCs w:val="28"/>
        </w:rPr>
        <w:t>P-</w:t>
      </w:r>
      <w:r w:rsidRPr="00B2659E">
        <w:rPr>
          <w:rFonts w:ascii="Book Antiqua" w:hAnsi="Book Antiqua" w:cs="Arial"/>
          <w:kern w:val="0"/>
          <w:sz w:val="28"/>
          <w:szCs w:val="28"/>
        </w:rPr>
        <w:t>value for heterogeneity = 0.35, Table 5</w:t>
      </w:r>
      <w:r w:rsidRPr="00B2659E">
        <w:rPr>
          <w:rFonts w:ascii="Book Antiqua" w:hAnsi="Book Antiqua" w:cs="Arial"/>
          <w:sz w:val="28"/>
          <w:szCs w:val="28"/>
        </w:rPr>
        <w:t xml:space="preserve">). Patients treated with TIPS presented significantly higher risk of severe HE than those treated with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39% </w:t>
      </w:r>
      <w:proofErr w:type="spellStart"/>
      <w:r w:rsidRPr="00B2659E">
        <w:rPr>
          <w:rFonts w:ascii="Book Antiqua" w:hAnsi="Book Antiqua" w:cs="Arial"/>
          <w:i/>
          <w:sz w:val="28"/>
          <w:szCs w:val="28"/>
        </w:rPr>
        <w:t>vs</w:t>
      </w:r>
      <w:proofErr w:type="spellEnd"/>
      <w:r w:rsidRPr="00B2659E">
        <w:rPr>
          <w:rFonts w:ascii="Book Antiqua" w:hAnsi="Book Antiqua" w:cs="Arial"/>
          <w:i/>
          <w:sz w:val="28"/>
          <w:szCs w:val="28"/>
        </w:rPr>
        <w:t xml:space="preserve"> </w:t>
      </w:r>
      <w:r w:rsidRPr="00B2659E">
        <w:rPr>
          <w:rFonts w:ascii="Book Antiqua" w:hAnsi="Book Antiqua" w:cs="Arial"/>
          <w:sz w:val="28"/>
          <w:szCs w:val="28"/>
        </w:rPr>
        <w:t xml:space="preserve">23%, OR = 2.18, 95%CI: 1.27-3.76, </w:t>
      </w:r>
      <w:r w:rsidRPr="00B2659E">
        <w:rPr>
          <w:rFonts w:ascii="Book Antiqua" w:hAnsi="Book Antiqua" w:cs="Arial"/>
          <w:i/>
          <w:kern w:val="0"/>
          <w:sz w:val="28"/>
          <w:szCs w:val="28"/>
        </w:rPr>
        <w:t>P</w:t>
      </w:r>
      <w:r w:rsidRPr="00B2659E">
        <w:rPr>
          <w:rFonts w:ascii="Book Antiqua" w:hAnsi="Book Antiqua" w:cs="Arial"/>
          <w:sz w:val="28"/>
          <w:szCs w:val="28"/>
        </w:rPr>
        <w:t xml:space="preserve"> = 0.005, Table 5).</w:t>
      </w:r>
    </w:p>
    <w:p w:rsidR="00E36C06" w:rsidRPr="00B2659E" w:rsidRDefault="00E36C06" w:rsidP="00B2659E">
      <w:pPr>
        <w:suppressLineNumbers/>
        <w:spacing w:line="360" w:lineRule="auto"/>
        <w:ind w:firstLineChars="200" w:firstLine="560"/>
        <w:rPr>
          <w:rFonts w:ascii="Book Antiqua" w:hAnsi="Book Antiqua" w:cs="Arial"/>
          <w:kern w:val="0"/>
          <w:sz w:val="28"/>
          <w:szCs w:val="28"/>
        </w:rPr>
      </w:pP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was assessed in two studies with 136 </w:t>
      </w:r>
      <w:proofErr w:type="gramStart"/>
      <w:r w:rsidRPr="00B2659E">
        <w:rPr>
          <w:rFonts w:ascii="Book Antiqua" w:hAnsi="Book Antiqua" w:cs="Arial"/>
          <w:sz w:val="28"/>
          <w:szCs w:val="28"/>
        </w:rPr>
        <w:t>patients</w:t>
      </w:r>
      <w:proofErr w:type="gramEnd"/>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CwgMTJdPC9zdHlsZT48L0Rpc3BsYXlUZXh0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sZXJubzwvQXV0aG9yPjxZZWFyPjIwMDQ8L1llYXI+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CwgMTJdPC9zdHlsZT48L0Rpc3BsYXlUZXh0PjxyZWNvcmQ+PHJlYy1udW1iZXI+MTEzPC9yZWMt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 xml:space="preserve">, </w:t>
      </w:r>
      <w:hyperlink w:anchor="_ENREF_12" w:tooltip="Salerno, 2004 #106" w:history="1">
        <w:r w:rsidRPr="00B2659E">
          <w:rPr>
            <w:rFonts w:ascii="Book Antiqua" w:hAnsi="Book Antiqua" w:cs="Arial"/>
            <w:noProof/>
            <w:sz w:val="28"/>
            <w:szCs w:val="28"/>
            <w:vertAlign w:val="superscript"/>
          </w:rPr>
          <w:t>1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nd was less frequently observed in the TIPS group (9% </w:t>
      </w:r>
      <w:proofErr w:type="spellStart"/>
      <w:r w:rsidRPr="00B2659E">
        <w:rPr>
          <w:rFonts w:ascii="Book Antiqua" w:hAnsi="Book Antiqua" w:cs="Arial"/>
          <w:i/>
          <w:sz w:val="28"/>
          <w:szCs w:val="28"/>
        </w:rPr>
        <w:t>vs</w:t>
      </w:r>
      <w:proofErr w:type="spellEnd"/>
      <w:r w:rsidRPr="00B2659E">
        <w:rPr>
          <w:rFonts w:ascii="Book Antiqua" w:hAnsi="Book Antiqua" w:cs="Arial"/>
          <w:sz w:val="28"/>
          <w:szCs w:val="28"/>
        </w:rPr>
        <w:t xml:space="preserve"> 24%, OR = 0.32, 95%CI: 0.12-0.86, </w:t>
      </w:r>
      <w:r w:rsidRPr="00B2659E">
        <w:rPr>
          <w:rFonts w:ascii="Book Antiqua" w:hAnsi="Book Antiqua" w:cs="Arial"/>
          <w:i/>
          <w:kern w:val="0"/>
          <w:sz w:val="28"/>
          <w:szCs w:val="28"/>
        </w:rPr>
        <w:t>P</w:t>
      </w:r>
      <w:r w:rsidRPr="00B2659E">
        <w:rPr>
          <w:rFonts w:ascii="Book Antiqua" w:hAnsi="Book Antiqua" w:cs="Arial"/>
          <w:sz w:val="28"/>
          <w:szCs w:val="28"/>
        </w:rPr>
        <w:t xml:space="preserve"> = 0.02, </w:t>
      </w:r>
      <w:r w:rsidRPr="00B2659E">
        <w:rPr>
          <w:rFonts w:ascii="Book Antiqua" w:hAnsi="Book Antiqua" w:cs="Arial"/>
          <w:i/>
          <w:kern w:val="0"/>
          <w:sz w:val="28"/>
          <w:szCs w:val="28"/>
        </w:rPr>
        <w:t>I</w:t>
      </w:r>
      <w:r w:rsidRPr="00B2659E">
        <w:rPr>
          <w:rFonts w:ascii="Book Antiqua" w:hAnsi="Book Antiqua" w:cs="Arial"/>
          <w:i/>
          <w:kern w:val="0"/>
          <w:sz w:val="28"/>
          <w:szCs w:val="28"/>
          <w:vertAlign w:val="superscript"/>
        </w:rPr>
        <w:t>2</w:t>
      </w:r>
      <w:r w:rsidRPr="00B2659E">
        <w:rPr>
          <w:rFonts w:ascii="Book Antiqua" w:hAnsi="Book Antiqua" w:cs="Arial"/>
          <w:i/>
          <w:kern w:val="0"/>
          <w:sz w:val="28"/>
          <w:szCs w:val="28"/>
        </w:rPr>
        <w:t xml:space="preserve"> </w:t>
      </w:r>
      <w:r w:rsidRPr="00B2659E">
        <w:rPr>
          <w:rFonts w:ascii="Book Antiqua" w:hAnsi="Book Antiqua" w:cs="Arial"/>
          <w:kern w:val="0"/>
          <w:sz w:val="28"/>
          <w:szCs w:val="28"/>
        </w:rPr>
        <w:t xml:space="preserve">= 0%, </w:t>
      </w:r>
      <w:r w:rsidRPr="00B2659E">
        <w:rPr>
          <w:rFonts w:ascii="Book Antiqua" w:hAnsi="Book Antiqua" w:cs="Arial"/>
          <w:i/>
          <w:kern w:val="0"/>
          <w:sz w:val="28"/>
          <w:szCs w:val="28"/>
        </w:rPr>
        <w:t>P-</w:t>
      </w:r>
      <w:r w:rsidRPr="00B2659E">
        <w:rPr>
          <w:rFonts w:ascii="Book Antiqua" w:hAnsi="Book Antiqua" w:cs="Arial"/>
          <w:kern w:val="0"/>
          <w:sz w:val="28"/>
          <w:szCs w:val="28"/>
        </w:rPr>
        <w:t>value for heterogeneity = 0.34, Table 5).</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i/>
          <w:sz w:val="28"/>
          <w:szCs w:val="28"/>
        </w:rPr>
      </w:pPr>
      <w:r w:rsidRPr="00B2659E">
        <w:rPr>
          <w:rFonts w:ascii="Book Antiqua" w:hAnsi="Book Antiqua" w:cs="Arial"/>
          <w:b/>
          <w:i/>
          <w:sz w:val="28"/>
          <w:szCs w:val="28"/>
        </w:rPr>
        <w:lastRenderedPageBreak/>
        <w:t>Potential outlier studies and sensitivity analyses</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 xml:space="preserve">The study by </w:t>
      </w:r>
      <w:proofErr w:type="spellStart"/>
      <w:r w:rsidRPr="00B2659E">
        <w:rPr>
          <w:rFonts w:ascii="Book Antiqua" w:hAnsi="Book Antiqua" w:cs="Arial"/>
          <w:sz w:val="28"/>
          <w:szCs w:val="28"/>
        </w:rPr>
        <w:t>Lebrec</w:t>
      </w:r>
      <w:proofErr w:type="spellEnd"/>
      <w:r w:rsidRPr="00B2659E">
        <w:rPr>
          <w:rFonts w:ascii="Book Antiqua" w:hAnsi="Book Antiqua" w:cs="Arial"/>
          <w:sz w:val="28"/>
          <w:szCs w:val="28"/>
        </w:rPr>
        <w:t xml:space="preserve"> </w:t>
      </w:r>
      <w:r w:rsidRPr="00B2659E">
        <w:rPr>
          <w:rFonts w:ascii="Book Antiqua" w:hAnsi="Book Antiqua" w:cs="Arial"/>
          <w:i/>
          <w:sz w:val="28"/>
          <w:szCs w:val="28"/>
        </w:rPr>
        <w:t>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Lebrec&lt;/Author&gt;&lt;Year&gt;1996&lt;/Year&gt;&lt;RecNum&gt;128&lt;/RecNum&gt;&lt;DisplayText&gt;&lt;style face="superscript"&gt;[10]&lt;/style&gt;&lt;/DisplayText&gt;&lt;record&gt;&lt;rec-number&gt;128&lt;/rec-number&gt;&lt;foreign-keys&gt;&lt;key app="EN" db-id="0xse5t9r9zftp4ew2wc5as56s202t0rxewav"&gt;128&lt;/key&gt;&lt;/foreign-keys&gt;&lt;ref-type name="Journal Article"&gt;17&lt;/ref-type&gt;&lt;contributors&gt;&lt;authors&gt;&lt;author&gt;Lebrec, D.&lt;/author&gt;&lt;author&gt;Giuily, N.&lt;/author&gt;&lt;author&gt;Hadengue, A.&lt;/author&gt;&lt;author&gt;Vilgrain, V.&lt;/author&gt;&lt;author&gt;Moreau, R.&lt;/author&gt;&lt;author&gt;Poynard, T.&lt;/author&gt;&lt;author&gt;Gadano, A.&lt;/author&gt;&lt;author&gt;Lassen, C.&lt;/author&gt;&lt;author&gt;Benhamou, J. P.&lt;/author&gt;&lt;author&gt;Erlinger, S.&lt;/author&gt;&lt;/authors&gt;&lt;/contributors&gt;&lt;auth-address&gt;INSERM U-24, Hopital Beaujon, Clichy, France.&lt;/auth-address&gt;&lt;titles&gt;&lt;title&gt;Transjugular intrahepatic portosystemic shunts: comparison with paracentesis in patients with cirrhosis and refractory ascites: a randomized trial. French Group of Clinicians and a Group of Biologists&lt;/title&gt;&lt;secondary-title&gt;J Hepatol&lt;/secondary-title&gt;&lt;/titles&gt;&lt;periodical&gt;&lt;full-title&gt;J Hepatol&lt;/full-title&gt;&lt;/periodical&gt;&lt;pages&gt;135-44&lt;/pages&gt;&lt;volume&gt;25&lt;/volume&gt;&lt;number&gt;2&lt;/number&gt;&lt;keywords&gt;&lt;keyword&gt;Ascites/ etiology/ surgery&lt;/keyword&gt;&lt;keyword&gt;Female&lt;/keyword&gt;&lt;keyword&gt;Follow-Up Studies&lt;/keyword&gt;&lt;keyword&gt;Hemodynamics&lt;/keyword&gt;&lt;keyword&gt;Hepatic Encephalopathy/etiology&lt;/keyword&gt;&lt;keyword&gt;Humans&lt;/keyword&gt;&lt;keyword&gt;Kidney/physiopathology&lt;/keyword&gt;&lt;keyword&gt;Liver Cirrhosis/blood/ complications/physiopathology&lt;/keyword&gt;&lt;keyword&gt;Male&lt;/keyword&gt;&lt;keyword&gt;Middle Aged&lt;/keyword&gt;&lt;keyword&gt;Neurotransmitter Agents/blood&lt;/keyword&gt;&lt;keyword&gt;Paracentesis&lt;/keyword&gt;&lt;keyword&gt;Portasystemic Shunt, Transjugular Intrahepatic&lt;/keyword&gt;&lt;keyword&gt;Postoperative Complications&lt;/keyword&gt;&lt;keyword&gt;Survival Analysis&lt;/keyword&gt;&lt;/keywords&gt;&lt;dates&gt;&lt;year&gt;1996&lt;/year&gt;&lt;pub-dates&gt;&lt;date&gt;Aug&lt;/date&gt;&lt;/pub-dates&gt;&lt;/dates&gt;&lt;isbn&gt;0168-8278 (Print)&amp;#xD;0168-8278 (Linking)&lt;/isbn&gt;&lt;accession-num&gt;887877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was considered an outlier for the following two reasons: (1) it was the only trial that employed survival as a secondary endpoint; and (2) it achieved the lowest successful TIPS placement rate, the highest post-TIPS PSG, and the lowest TIPS-assisted patency rate, indicating a less refined TIPS technique compared with the subsequent trials published 4-15 years later</w:t>
      </w:r>
      <w:r w:rsidRPr="00B2659E">
        <w:rPr>
          <w:rFonts w:ascii="Book Antiqua" w:hAnsi="Book Antiqua" w:cs="Arial"/>
          <w:sz w:val="28"/>
          <w:szCs w:val="28"/>
        </w:rPr>
        <w:fldChar w:fldCharType="begin">
          <w:fldData xml:space="preserve">PEVuZE5vdGU+PENpdGU+PEF1dGhvcj5EJmFwb3M7QW1pY288L0F1dGhvcj48WWVhcj4yMDA1PC9Z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EJmFwb3M7QW1pY288L0F1dGhvcj48WWVhcj4yMDA1PC9Z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6" w:tooltip="D'Amico, 2005 #99" w:history="1">
        <w:r w:rsidRPr="00B2659E">
          <w:rPr>
            <w:rFonts w:ascii="Book Antiqua" w:hAnsi="Book Antiqua" w:cs="Arial"/>
            <w:noProof/>
            <w:sz w:val="28"/>
            <w:szCs w:val="28"/>
            <w:vertAlign w:val="superscript"/>
          </w:rPr>
          <w:t>6</w:t>
        </w:r>
      </w:hyperlink>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Sensitivity analyses that excluded this trial yielded very similar results (Figure 2, Table 5).</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DISCUSSION</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 xml:space="preserve">This updated meta-analysis, including appropriate survival analysis of six RCTs, shows that TIPS significantly improves LTF survival and decreases the risk of liver-disease-related death in cirrhotic patients with refractory ascites. Additionally, the rates of recurrent ascites and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were significantly reduced, but the risk of HE was significantly increased in the patients who underwent TIPS in comparison to those who underwent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lastRenderedPageBreak/>
        <w:t xml:space="preserve">Four previously reported meta-analyses only evaluated the number of deaths without considering the effect of time to deaths. All of them showed similar mortality between the TIPS group and th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w:t>
      </w:r>
      <w:proofErr w:type="gramStart"/>
      <w:r w:rsidRPr="00B2659E">
        <w:rPr>
          <w:rFonts w:ascii="Book Antiqua" w:hAnsi="Book Antiqua" w:cs="Arial"/>
          <w:sz w:val="28"/>
          <w:szCs w:val="28"/>
        </w:rPr>
        <w:t>group</w:t>
      </w:r>
      <w:proofErr w:type="gramEnd"/>
      <w:r w:rsidRPr="00B2659E">
        <w:rPr>
          <w:rFonts w:ascii="Book Antiqua" w:hAnsi="Book Antiqua" w:cs="Arial"/>
          <w:sz w:val="28"/>
          <w:szCs w:val="28"/>
        </w:rPr>
        <w:fldChar w:fldCharType="begin">
          <w:fldData xml:space="preserve">PEVuZE5vdGU+PENpdGU+PEF1dGhvcj5TYWFiPC9BdXRob3I+PFllYXI+MjAwNjwvWWVhcj48UmVj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HBhZ2VzPjM0OS01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TYWFiPC9BdXRob3I+PFllYXI+MjAwNjwvWWVhcj48UmVj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HBhZ2VzPjM0OS01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6" w:tooltip="D'Amico, 2005 #99" w:history="1">
        <w:r w:rsidRPr="00B2659E">
          <w:rPr>
            <w:rFonts w:ascii="Book Antiqua" w:hAnsi="Book Antiqua" w:cs="Arial"/>
            <w:noProof/>
            <w:sz w:val="28"/>
            <w:szCs w:val="28"/>
            <w:vertAlign w:val="superscript"/>
          </w:rPr>
          <w:t>6</w:t>
        </w:r>
      </w:hyperlink>
      <w:r w:rsidRPr="00B2659E">
        <w:rPr>
          <w:rFonts w:ascii="Book Antiqua" w:hAnsi="Book Antiqua" w:cs="Arial"/>
          <w:noProof/>
          <w:sz w:val="28"/>
          <w:szCs w:val="28"/>
          <w:vertAlign w:val="superscript"/>
        </w:rPr>
        <w:t>,</w:t>
      </w:r>
      <w:hyperlink w:anchor="_ENREF_14" w:tooltip="Saab, 2006 #93" w:history="1">
        <w:r w:rsidRPr="00B2659E">
          <w:rPr>
            <w:rFonts w:ascii="Book Antiqua" w:hAnsi="Book Antiqua" w:cs="Arial"/>
            <w:noProof/>
            <w:sz w:val="28"/>
            <w:szCs w:val="28"/>
            <w:vertAlign w:val="superscript"/>
          </w:rPr>
          <w:t>14-16</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According to the PRISMA Statement, the HR is the most appropriate measure to be pooled, because both the number of deaths and the time to the death are important to time-to-event outcomes</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Liberati&lt;/Author&gt;&lt;Year&gt;2009&lt;/Year&gt;&lt;RecNum&gt;3&lt;/RecNum&gt;&lt;DisplayText&gt;&lt;style face="superscript"&gt;[21]&lt;/style&gt;&lt;/DisplayText&gt;&lt;record&gt;&lt;rec-number&gt;3&lt;/rec-number&gt;&lt;foreign-keys&gt;&lt;key app="EN" db-id="rzw9x2t5nraxpbeasftveea802w2vwvstrez"&gt;3&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65-94&lt;/pages&gt;&lt;volume&gt;151&lt;/volume&gt;&lt;number&gt;4&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2&lt;/accession-num&gt;&lt;urls&gt;&lt;related-urls&gt;&lt;url&gt;http://www.ncbi.nlm.nih.gov/entrez/query.fcgi?cmd=Retrieve&amp;amp;db=PubMed&amp;amp;dopt=Citation&amp;amp;list_uids=19622512 &lt;/url&gt;&lt;/related-urls&gt;&lt;/urls&gt;&lt;language&gt;eng&lt;/language&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21" w:tooltip="Liberati, 2009 #3" w:history="1">
        <w:r w:rsidRPr="00B2659E">
          <w:rPr>
            <w:rFonts w:ascii="Book Antiqua" w:hAnsi="Book Antiqua" w:cs="Arial"/>
            <w:noProof/>
            <w:sz w:val="28"/>
            <w:szCs w:val="28"/>
            <w:vertAlign w:val="superscript"/>
          </w:rPr>
          <w:t>21</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For example, in the meta-analysis by D'Amico </w:t>
      </w:r>
      <w:r w:rsidRPr="00B2659E">
        <w:rPr>
          <w:rFonts w:ascii="Book Antiqua" w:hAnsi="Book Antiqua" w:cs="Arial"/>
          <w:i/>
          <w:sz w:val="28"/>
          <w:szCs w:val="28"/>
        </w:rPr>
        <w:t>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D&amp;apos;Amico&lt;/Author&gt;&lt;Year&gt;2005&lt;/Year&gt;&lt;RecNum&gt;99&lt;/RecNum&gt;&lt;DisplayText&gt;&lt;style face="superscript"&gt;[6]&lt;/style&gt;&lt;/DisplayText&gt;&lt;record&gt;&lt;rec-number&gt;99&lt;/rec-number&gt;&lt;foreign-keys&gt;&lt;key app="EN" db-id="0xse5t9r9zftp4ew2wc5as56s202t0rxewav"&gt;99&lt;/key&gt;&lt;/foreign-keys&gt;&lt;ref-type name="Journal Article"&gt;17&lt;/ref-type&gt;&lt;contributors&gt;&lt;authors&gt;&lt;author&gt;D&amp;apos;Amico, G.&lt;/author&gt;&lt;author&gt;Luca, A.&lt;/author&gt;&lt;author&gt;Morabito, A.&lt;/author&gt;&lt;author&gt;Miraglia, R.&lt;/author&gt;&lt;author&gt;D&amp;apos;Amico, M.&lt;/author&gt;&lt;/authors&gt;&lt;/contributors&gt;&lt;auth-address&gt;Unit of Gastroenterology, Ospedale V. Cervello, Palermo, Italy. gedamico@libero.it&lt;/auth-address&gt;&lt;titles&gt;&lt;title&gt;Uncovered transjugular intrahepatic portosystemic shunt for refractory ascites: a meta-analysis&lt;/title&gt;&lt;secondary-title&gt;Gastroenterology&lt;/secondary-title&gt;&lt;/titles&gt;&lt;periodical&gt;&lt;full-title&gt;Gastroenterology&lt;/full-title&gt;&lt;/periodical&gt;&lt;pages&gt;1282-93&lt;/pages&gt;&lt;volume&gt;129&lt;/volume&gt;&lt;number&gt;4&lt;/number&gt;&lt;keywords&gt;&lt;keyword&gt;Ascites/ therapy&lt;/keyword&gt;&lt;keyword&gt;Humans&lt;/keyword&gt;&lt;keyword&gt;Portasystemic Shunt, Transjugular Intrahepatic&lt;/keyword&gt;&lt;keyword&gt;Randomized Controlled Trials as Topic&lt;/keyword&gt;&lt;keyword&gt;Regression Analysis&lt;/keyword&gt;&lt;keyword&gt;Treatment Outcome&lt;/keyword&gt;&lt;/keywords&gt;&lt;dates&gt;&lt;year&gt;2005&lt;/year&gt;&lt;pub-dates&gt;&lt;date&gt;Oct&lt;/date&gt;&lt;/pub-dates&gt;&lt;/dates&gt;&lt;isbn&gt;0016-5085 (Print)&amp;#xD;0016-5085 (Linking)&lt;/isbn&gt;&lt;accession-num&gt;16230081&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6" w:tooltip="D'Amico, 2005 #99" w:history="1">
        <w:r w:rsidRPr="00B2659E">
          <w:rPr>
            <w:rFonts w:ascii="Book Antiqua" w:hAnsi="Book Antiqua" w:cs="Arial"/>
            <w:noProof/>
            <w:sz w:val="28"/>
            <w:szCs w:val="28"/>
            <w:vertAlign w:val="superscript"/>
          </w:rPr>
          <w:t>6</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he pooled mortality was not significantly different (OR = 0.90, 95%CI: 0.44-1.81). Despite excluding the outlier RCT by </w:t>
      </w:r>
      <w:proofErr w:type="spellStart"/>
      <w:r w:rsidRPr="00B2659E">
        <w:rPr>
          <w:rFonts w:ascii="Book Antiqua" w:hAnsi="Book Antiqua" w:cs="Arial"/>
          <w:sz w:val="28"/>
          <w:szCs w:val="28"/>
        </w:rPr>
        <w:t>Lebrec</w:t>
      </w:r>
      <w:proofErr w:type="spellEnd"/>
      <w:r w:rsidRPr="00B2659E">
        <w:rPr>
          <w:rFonts w:ascii="Book Antiqua" w:hAnsi="Book Antiqua" w:cs="Arial"/>
          <w:i/>
          <w:sz w:val="28"/>
          <w:szCs w:val="28"/>
        </w:rPr>
        <w:t xml:space="preserve"> et al</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Lebrec&lt;/Author&gt;&lt;Year&gt;1996&lt;/Year&gt;&lt;RecNum&gt;128&lt;/RecNum&gt;&lt;DisplayText&gt;&lt;style face="superscript"&gt;[10]&lt;/style&gt;&lt;/DisplayText&gt;&lt;record&gt;&lt;rec-number&gt;128&lt;/rec-number&gt;&lt;foreign-keys&gt;&lt;key app="EN" db-id="0xse5t9r9zftp4ew2wc5as56s202t0rxewav"&gt;128&lt;/key&gt;&lt;/foreign-keys&gt;&lt;ref-type name="Journal Article"&gt;17&lt;/ref-type&gt;&lt;contributors&gt;&lt;authors&gt;&lt;author&gt;Lebrec, D.&lt;/author&gt;&lt;author&gt;Giuily, N.&lt;/author&gt;&lt;author&gt;Hadengue, A.&lt;/author&gt;&lt;author&gt;Vilgrain, V.&lt;/author&gt;&lt;author&gt;Moreau, R.&lt;/author&gt;&lt;author&gt;Poynard, T.&lt;/author&gt;&lt;author&gt;Gadano, A.&lt;/author&gt;&lt;author&gt;Lassen, C.&lt;/author&gt;&lt;author&gt;Benhamou, J. P.&lt;/author&gt;&lt;author&gt;Erlinger, S.&lt;/author&gt;&lt;/authors&gt;&lt;/contributors&gt;&lt;auth-address&gt;INSERM U-24, Hopital Beaujon, Clichy, France.&lt;/auth-address&gt;&lt;titles&gt;&lt;title&gt;Transjugular intrahepatic portosystemic shunts: comparison with paracentesis in patients with cirrhosis and refractory ascites: a randomized trial. French Group of Clinicians and a Group of Biologists&lt;/title&gt;&lt;secondary-title&gt;J Hepatol&lt;/secondary-title&gt;&lt;/titles&gt;&lt;periodical&gt;&lt;full-title&gt;J Hepatol&lt;/full-title&gt;&lt;/periodical&gt;&lt;pages&gt;135-44&lt;/pages&gt;&lt;volume&gt;25&lt;/volume&gt;&lt;number&gt;2&lt;/number&gt;&lt;keywords&gt;&lt;keyword&gt;Ascites/ etiology/ surgery&lt;/keyword&gt;&lt;keyword&gt;Female&lt;/keyword&gt;&lt;keyword&gt;Follow-Up Studies&lt;/keyword&gt;&lt;keyword&gt;Hemodynamics&lt;/keyword&gt;&lt;keyword&gt;Hepatic Encephalopathy/etiology&lt;/keyword&gt;&lt;keyword&gt;Humans&lt;/keyword&gt;&lt;keyword&gt;Kidney/physiopathology&lt;/keyword&gt;&lt;keyword&gt;Liver Cirrhosis/blood/ complications/physiopathology&lt;/keyword&gt;&lt;keyword&gt;Male&lt;/keyword&gt;&lt;keyword&gt;Middle Aged&lt;/keyword&gt;&lt;keyword&gt;Neurotransmitter Agents/blood&lt;/keyword&gt;&lt;keyword&gt;Paracentesis&lt;/keyword&gt;&lt;keyword&gt;Portasystemic Shunt, Transjugular Intrahepatic&lt;/keyword&gt;&lt;keyword&gt;Postoperative Complications&lt;/keyword&gt;&lt;keyword&gt;Survival Analysis&lt;/keyword&gt;&lt;/keywords&gt;&lt;dates&gt;&lt;year&gt;1996&lt;/year&gt;&lt;pub-dates&gt;&lt;date&gt;Aug&lt;/date&gt;&lt;/pub-dates&gt;&lt;/dates&gt;&lt;isbn&gt;0168-8278 (Print)&amp;#xD;0168-8278 (Linking)&lt;/isbn&gt;&lt;accession-num&gt;887877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which was the only trial that favored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on survival, the pooled mortality of the remaining four RCTs was still not significantly different (OR = 0.74, 95%CI: 0.40-1.37)</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D&amp;apos;Amico&lt;/Author&gt;&lt;Year&gt;2005&lt;/Year&gt;&lt;RecNum&gt;99&lt;/RecNum&gt;&lt;DisplayText&gt;&lt;style face="superscript"&gt;[6]&lt;/style&gt;&lt;/DisplayText&gt;&lt;record&gt;&lt;rec-number&gt;99&lt;/rec-number&gt;&lt;foreign-keys&gt;&lt;key app="EN" db-id="0xse5t9r9zftp4ew2wc5as56s202t0rxewav"&gt;99&lt;/key&gt;&lt;/foreign-keys&gt;&lt;ref-type name="Journal Article"&gt;17&lt;/ref-type&gt;&lt;contributors&gt;&lt;authors&gt;&lt;author&gt;D&amp;apos;Amico, G.&lt;/author&gt;&lt;author&gt;Luca, A.&lt;/author&gt;&lt;author&gt;Morabito, A.&lt;/author&gt;&lt;author&gt;Miraglia, R.&lt;/author&gt;&lt;author&gt;D&amp;apos;Amico, M.&lt;/author&gt;&lt;/authors&gt;&lt;/contributors&gt;&lt;auth-address&gt;Unit of Gastroenterology, Ospedale V. Cervello, Palermo, Italy. gedamico@libero.it&lt;/auth-address&gt;&lt;titles&gt;&lt;title&gt;Uncovered transjugular intrahepatic portosystemic shunt for refractory ascites: a meta-analysis&lt;/title&gt;&lt;secondary-title&gt;Gastroenterology&lt;/secondary-title&gt;&lt;/titles&gt;&lt;periodical&gt;&lt;full-title&gt;Gastroenterology&lt;/full-title&gt;&lt;/periodical&gt;&lt;pages&gt;1282-93&lt;/pages&gt;&lt;volume&gt;129&lt;/volume&gt;&lt;number&gt;4&lt;/number&gt;&lt;keywords&gt;&lt;keyword&gt;Ascites/ therapy&lt;/keyword&gt;&lt;keyword&gt;Humans&lt;/keyword&gt;&lt;keyword&gt;Portasystemic Shunt, Transjugular Intrahepatic&lt;/keyword&gt;&lt;keyword&gt;Randomized Controlled Trials as Topic&lt;/keyword&gt;&lt;keyword&gt;Regression Analysis&lt;/keyword&gt;&lt;keyword&gt;Treatment Outcome&lt;/keyword&gt;&lt;/keywords&gt;&lt;dates&gt;&lt;year&gt;2005&lt;/year&gt;&lt;pub-dates&gt;&lt;date&gt;Oct&lt;/date&gt;&lt;/pub-dates&gt;&lt;/dates&gt;&lt;isbn&gt;0016-5085 (Print)&amp;#xD;0016-5085 (Linking)&lt;/isbn&gt;&lt;accession-num&gt;16230081&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6" w:tooltip="D'Amico, 2005 #99" w:history="1">
        <w:r w:rsidRPr="00B2659E">
          <w:rPr>
            <w:rFonts w:ascii="Book Antiqua" w:hAnsi="Book Antiqua" w:cs="Arial"/>
            <w:noProof/>
            <w:sz w:val="28"/>
            <w:szCs w:val="28"/>
            <w:vertAlign w:val="superscript"/>
          </w:rPr>
          <w:t>6</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However, if the HRs of the same four RCTs were pooled, the benefit of TIPS on survival was significant (HR = 0.68, 95%CI: 0.50-0.94). This heterogeneity suggested that these two groups of patients had similar numbers of deaths but different survival times. Thus, the HRs were pooled in our present meta-</w:t>
      </w:r>
      <w:proofErr w:type="gramStart"/>
      <w:r w:rsidRPr="00B2659E">
        <w:rPr>
          <w:rFonts w:ascii="Book Antiqua" w:hAnsi="Book Antiqua" w:cs="Arial"/>
          <w:sz w:val="28"/>
          <w:szCs w:val="28"/>
        </w:rPr>
        <w:t>analysis</w:t>
      </w:r>
      <w:proofErr w:type="gramEnd"/>
      <w:r w:rsidRPr="00B2659E">
        <w:rPr>
          <w:rFonts w:ascii="Book Antiqua" w:hAnsi="Book Antiqua" w:cs="Arial"/>
          <w:sz w:val="28"/>
          <w:szCs w:val="28"/>
        </w:rPr>
        <w:fldChar w:fldCharType="begin">
          <w:fldData xml:space="preserve">PEVuZE5vdGU+PENpdGU+PEF1dGhvcj5UaWVybmV5PC9BdXRob3I+PFllYXI+MjAwNzwvWWVhcj48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Y8L3BhZ2VzPjx2b2x1bWU+ODwvdm9sdW1lPjxkYXRlcz48eWVhcj4yMDA3PC95ZWFyPjwv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lc2NS05NDwvcGFnZXM+PHZvbHVtZT4xNTE8L3Zv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UaWVybmV5PC9BdXRob3I+PFllYXI+MjAwNzwvWWVhcj48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20" w:tooltip="Tierney, 2007 #4" w:history="1">
        <w:r w:rsidRPr="00B2659E">
          <w:rPr>
            <w:rFonts w:ascii="Book Antiqua" w:hAnsi="Book Antiqua" w:cs="Arial"/>
            <w:noProof/>
            <w:sz w:val="28"/>
            <w:szCs w:val="28"/>
            <w:vertAlign w:val="superscript"/>
          </w:rPr>
          <w:t>20</w:t>
        </w:r>
      </w:hyperlink>
      <w:r w:rsidRPr="00B2659E">
        <w:rPr>
          <w:rFonts w:ascii="Book Antiqua" w:hAnsi="Book Antiqua" w:cs="Arial"/>
          <w:noProof/>
          <w:sz w:val="28"/>
          <w:szCs w:val="28"/>
          <w:vertAlign w:val="superscript"/>
        </w:rPr>
        <w:t>,</w:t>
      </w:r>
      <w:hyperlink w:anchor="_ENREF_21" w:tooltip="Liberati, 2009 #3" w:history="1">
        <w:r w:rsidRPr="00B2659E">
          <w:rPr>
            <w:rFonts w:ascii="Book Antiqua" w:hAnsi="Book Antiqua" w:cs="Arial"/>
            <w:noProof/>
            <w:sz w:val="28"/>
            <w:szCs w:val="28"/>
            <w:vertAlign w:val="superscript"/>
          </w:rPr>
          <w:t>21</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Conversely, because liver transplantation has a very important role in the survival of patients with end-stage liver cirrhosis, this meta-analysis evaluated LTF survival, which isolated the important effect of liver transplantation on survival.</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lastRenderedPageBreak/>
        <w:t xml:space="preserve">The accumulated LTF survival was available for five of the six included </w:t>
      </w:r>
      <w:proofErr w:type="gramStart"/>
      <w:r w:rsidRPr="00B2659E">
        <w:rPr>
          <w:rFonts w:ascii="Book Antiqua" w:hAnsi="Book Antiqua" w:cs="Arial"/>
          <w:sz w:val="28"/>
          <w:szCs w:val="28"/>
        </w:rPr>
        <w:t>RCTs</w:t>
      </w:r>
      <w:proofErr w:type="gramEnd"/>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ll five of these trials evaluated LTF survival using a Kaplan-Meier curve and log-rank test, which gave us facilities to estimate survival difference between the TIPS group and th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group by pooling the </w:t>
      </w:r>
      <w:proofErr w:type="spellStart"/>
      <w:r w:rsidRPr="00B2659E">
        <w:rPr>
          <w:rFonts w:ascii="Book Antiqua" w:hAnsi="Book Antiqua" w:cs="Arial"/>
          <w:sz w:val="28"/>
          <w:szCs w:val="28"/>
        </w:rPr>
        <w:t>HRs.</w:t>
      </w:r>
      <w:proofErr w:type="spellEnd"/>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 xml:space="preserve">After pooling the HRs of the five RCTs, the estimated LTF survival was significantly improved by TIPS compared with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Similar improvements were observed when the study by </w:t>
      </w:r>
      <w:proofErr w:type="spellStart"/>
      <w:r w:rsidRPr="00B2659E">
        <w:rPr>
          <w:rFonts w:ascii="Book Antiqua" w:hAnsi="Book Antiqua" w:cs="Arial"/>
          <w:sz w:val="28"/>
          <w:szCs w:val="28"/>
        </w:rPr>
        <w:t>Lebrec</w:t>
      </w:r>
      <w:proofErr w:type="spellEnd"/>
      <w:r w:rsidRPr="00B2659E">
        <w:rPr>
          <w:rFonts w:ascii="Book Antiqua" w:hAnsi="Book Antiqua" w:cs="Arial"/>
          <w:i/>
          <w:sz w:val="28"/>
          <w:szCs w:val="28"/>
        </w:rPr>
        <w:t xml:space="preserve"> et al</w:t>
      </w:r>
      <w:r w:rsidRPr="00B2659E">
        <w:rPr>
          <w:rFonts w:ascii="Book Antiqua" w:hAnsi="Book Antiqua" w:cs="Arial"/>
          <w:sz w:val="28"/>
          <w:szCs w:val="28"/>
        </w:rPr>
        <w:t xml:space="preserve"> was excluded as an outlier. Furthermore, two of the six RCTs included patients with </w:t>
      </w:r>
      <w:proofErr w:type="spellStart"/>
      <w:r w:rsidRPr="00B2659E">
        <w:rPr>
          <w:rFonts w:ascii="Book Antiqua" w:hAnsi="Book Antiqua" w:cs="Arial"/>
          <w:kern w:val="0"/>
          <w:sz w:val="28"/>
          <w:szCs w:val="28"/>
        </w:rPr>
        <w:t>recidivant</w:t>
      </w:r>
      <w:proofErr w:type="spellEnd"/>
      <w:r w:rsidRPr="00B2659E">
        <w:rPr>
          <w:rFonts w:ascii="Book Antiqua" w:hAnsi="Book Antiqua" w:cs="Arial"/>
          <w:sz w:val="28"/>
          <w:szCs w:val="28"/>
        </w:rPr>
        <w:t xml:space="preserve"> ascites (three recurrences of ascites within 12 </w:t>
      </w:r>
      <w:proofErr w:type="spellStart"/>
      <w:r w:rsidRPr="00B2659E">
        <w:rPr>
          <w:rFonts w:ascii="Book Antiqua" w:hAnsi="Book Antiqua" w:cs="Arial"/>
          <w:sz w:val="28"/>
          <w:szCs w:val="28"/>
        </w:rPr>
        <w:t>mo</w:t>
      </w:r>
      <w:proofErr w:type="spellEnd"/>
      <w:r w:rsidRPr="00B2659E">
        <w:rPr>
          <w:rFonts w:ascii="Book Antiqua" w:hAnsi="Book Antiqua" w:cs="Arial"/>
          <w:sz w:val="28"/>
          <w:szCs w:val="28"/>
        </w:rPr>
        <w:t xml:space="preserve">), which represents an earlier stage and has a potentially better prognosis than patients with refractory ascites (recurrence within 4 </w:t>
      </w:r>
      <w:proofErr w:type="spellStart"/>
      <w:r w:rsidRPr="00B2659E">
        <w:rPr>
          <w:rFonts w:ascii="Book Antiqua" w:hAnsi="Book Antiqua" w:cs="Arial"/>
          <w:sz w:val="28"/>
          <w:szCs w:val="28"/>
        </w:rPr>
        <w:t>wk</w:t>
      </w:r>
      <w:proofErr w:type="spellEnd"/>
      <w:r w:rsidRPr="00B2659E">
        <w:rPr>
          <w:rFonts w:ascii="Book Antiqua" w:hAnsi="Book Antiqua" w:cs="Arial"/>
          <w:sz w:val="28"/>
          <w:szCs w:val="28"/>
        </w:rPr>
        <w:t>)</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Arroyo&lt;/Author&gt;&lt;Year&gt;1996&lt;/Year&gt;&lt;RecNum&gt;277&lt;/RecNum&gt;&lt;DisplayText&gt;&lt;style face="superscript"&gt;[23]&lt;/style&gt;&lt;/DisplayText&gt;&lt;record&gt;&lt;rec-number&gt;277&lt;/rec-number&gt;&lt;ref-type name="Journal Article"&gt;17&lt;/ref-type&gt;&lt;contributors&gt;&lt;authors&gt;&lt;author&gt;Arroyo, V.&lt;/author&gt;&lt;author&gt;Gines, P.&lt;/author&gt;&lt;author&gt;Gerbes, A. L.&lt;/author&gt;&lt;author&gt;Dudley, F. J.&lt;/author&gt;&lt;author&gt;Gentilini, P.&lt;/author&gt;&lt;author&gt;Laffi, G.&lt;/author&gt;&lt;author&gt;Reynolds, T. B.&lt;/author&gt;&lt;author&gt;Ring-Larsen, H.&lt;/author&gt;&lt;author&gt;Scholmerich, J.&lt;/author&gt;&lt;/authors&gt;&lt;/contributors&gt;&lt;auth-address&gt;Liver Unit, Hospital Clinic i Provincial of Barcelona, Catalunya, Spain.&lt;/auth-address&gt;&lt;titles&gt;&lt;title&gt;Definition and diagnostic criteria of refractory ascites and hepatorenal syndrome in cirrhosis. International Ascites Club&lt;/title&gt;&lt;secondary-title&gt;Hepatology&lt;/secondary-title&gt;&lt;/titles&gt;&lt;periodical&gt;&lt;full-title&gt;Hepatology&lt;/full-title&gt;&lt;/periodical&gt;&lt;pages&gt;164-76&lt;/pages&gt;&lt;volume&gt;23&lt;/volume&gt;&lt;number&gt;1&lt;/number&gt;&lt;edition&gt;1996/01/01&lt;/edition&gt;&lt;keywords&gt;&lt;keyword&gt;Ascites/ diagnosis/etiology/therapy&lt;/keyword&gt;&lt;keyword&gt;Diet, Sodium-Restricted&lt;/keyword&gt;&lt;keyword&gt;Diuretics/therapeutic use&lt;/keyword&gt;&lt;keyword&gt;Hepatorenal Syndrome/ diagnosis/etiology/physiopathology&lt;/keyword&gt;&lt;keyword&gt;Humans&lt;/keyword&gt;&lt;keyword&gt;Kidney/physiopathology&lt;/keyword&gt;&lt;keyword&gt;Kidney Function Tests&lt;/keyword&gt;&lt;keyword&gt;Liver Cirrhosis/ complications/physiopathology&lt;/keyword&gt;&lt;keyword&gt;Renal Circulation&lt;/keyword&gt;&lt;keyword&gt;Vasoconstriction&lt;/keyword&gt;&lt;keyword&gt;Vasodilation&lt;/keyword&gt;&lt;/keywords&gt;&lt;dates&gt;&lt;year&gt;1996&lt;/year&gt;&lt;pub-dates&gt;&lt;date&gt;Jan&lt;/date&gt;&lt;/pub-dates&gt;&lt;/dates&gt;&lt;isbn&gt;0270-9139 (Print)&amp;#xD;0270-9139 (Linking)&lt;/isbn&gt;&lt;accession-num&gt;8550036&lt;/accession-num&gt;&lt;urls&gt;&lt;/urls&gt;&lt;electronic-resource-num&gt;10.1002/hep.510230122 [doi]&lt;/electronic-resource-num&gt;&lt;remote-database-provider&gt;Nlm&lt;/remote-database-provider&gt;&lt;language&gt;eng&lt;/language&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23" w:tooltip="Arroyo, 1996 #277" w:history="1">
        <w:r w:rsidRPr="00B2659E">
          <w:rPr>
            <w:rFonts w:ascii="Book Antiqua" w:hAnsi="Book Antiqua" w:cs="Arial"/>
            <w:noProof/>
            <w:sz w:val="28"/>
            <w:szCs w:val="28"/>
            <w:vertAlign w:val="superscript"/>
          </w:rPr>
          <w:t>2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hus, subgroup analyses were performed and showed that TIPS significantly improved LTF survival regardless of if </w:t>
      </w:r>
      <w:proofErr w:type="spellStart"/>
      <w:r w:rsidRPr="00B2659E">
        <w:rPr>
          <w:rFonts w:ascii="Book Antiqua" w:hAnsi="Book Antiqua" w:cs="Arial"/>
          <w:sz w:val="28"/>
          <w:szCs w:val="28"/>
        </w:rPr>
        <w:t>recidivant</w:t>
      </w:r>
      <w:proofErr w:type="spellEnd"/>
      <w:r w:rsidRPr="00B2659E">
        <w:rPr>
          <w:rFonts w:ascii="Book Antiqua" w:hAnsi="Book Antiqua" w:cs="Arial"/>
          <w:sz w:val="28"/>
          <w:szCs w:val="28"/>
        </w:rPr>
        <w:t xml:space="preserve"> ascites patients were included or not in the trials.</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In a previous study that showed relatively poor survival with TIPS</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Lebrec&lt;/Author&gt;&lt;Year&gt;1996&lt;/Year&gt;&lt;RecNum&gt;128&lt;/RecNum&gt;&lt;DisplayText&gt;&lt;style face="superscript"&gt;[10]&lt;/style&gt;&lt;/DisplayText&gt;&lt;record&gt;&lt;rec-number&gt;128&lt;/rec-number&gt;&lt;foreign-keys&gt;&lt;key app="EN" db-id="0xse5t9r9zftp4ew2wc5as56s202t0rxewav"&gt;128&lt;/key&gt;&lt;/foreign-keys&gt;&lt;ref-type name="Journal Article"&gt;17&lt;/ref-type&gt;&lt;contributors&gt;&lt;authors&gt;&lt;author&gt;Lebrec, D.&lt;/author&gt;&lt;author&gt;Giuily, N.&lt;/author&gt;&lt;author&gt;Hadengue, A.&lt;/author&gt;&lt;author&gt;Vilgrain, V.&lt;/author&gt;&lt;author&gt;Moreau, R.&lt;/author&gt;&lt;author&gt;Poynard, T.&lt;/author&gt;&lt;author&gt;Gadano, A.&lt;/author&gt;&lt;author&gt;Lassen, C.&lt;/author&gt;&lt;author&gt;Benhamou, J. P.&lt;/author&gt;&lt;author&gt;Erlinger, S.&lt;/author&gt;&lt;/authors&gt;&lt;/contributors&gt;&lt;auth-address&gt;INSERM U-24, Hopital Beaujon, Clichy, France.&lt;/auth-address&gt;&lt;titles&gt;&lt;title&gt;Transjugular intrahepatic portosystemic shunts: comparison with paracentesis in patients with cirrhosis and refractory ascites: a randomized trial. French Group of Clinicians and a Group of Biologists&lt;/title&gt;&lt;secondary-title&gt;J Hepatol&lt;/secondary-title&gt;&lt;/titles&gt;&lt;periodical&gt;&lt;full-title&gt;J Hepatol&lt;/full-title&gt;&lt;/periodical&gt;&lt;pages&gt;135-44&lt;/pages&gt;&lt;volume&gt;25&lt;/volume&gt;&lt;number&gt;2&lt;/number&gt;&lt;keywords&gt;&lt;keyword&gt;Ascites/ etiology/ surgery&lt;/keyword&gt;&lt;keyword&gt;Female&lt;/keyword&gt;&lt;keyword&gt;Follow-Up Studies&lt;/keyword&gt;&lt;keyword&gt;Hemodynamics&lt;/keyword&gt;&lt;keyword&gt;Hepatic Encephalopathy/etiology&lt;/keyword&gt;&lt;keyword&gt;Humans&lt;/keyword&gt;&lt;keyword&gt;Kidney/physiopathology&lt;/keyword&gt;&lt;keyword&gt;Liver Cirrhosis/blood/ complications/physiopathology&lt;/keyword&gt;&lt;keyword&gt;Male&lt;/keyword&gt;&lt;keyword&gt;Middle Aged&lt;/keyword&gt;&lt;keyword&gt;Neurotransmitter Agents/blood&lt;/keyword&gt;&lt;keyword&gt;Paracentesis&lt;/keyword&gt;&lt;keyword&gt;Portasystemic Shunt, Transjugular Intrahepatic&lt;/keyword&gt;&lt;keyword&gt;Postoperative Complications&lt;/keyword&gt;&lt;keyword&gt;Survival Analysis&lt;/keyword&gt;&lt;/keywords&gt;&lt;dates&gt;&lt;year&gt;1996&lt;/year&gt;&lt;pub-dates&gt;&lt;date&gt;Aug&lt;/date&gt;&lt;/pub-dates&gt;&lt;/dates&gt;&lt;isbn&gt;0168-8278 (Print)&amp;#xD;0168-8278 (Linking)&lt;/isbn&gt;&lt;accession-num&gt;887877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0" w:tooltip="Lebrec, 1996 #128" w:history="1">
        <w:r w:rsidRPr="00B2659E">
          <w:rPr>
            <w:rFonts w:ascii="Book Antiqua" w:hAnsi="Book Antiqua" w:cs="Arial"/>
            <w:noProof/>
            <w:sz w:val="28"/>
            <w:szCs w:val="28"/>
            <w:vertAlign w:val="superscript"/>
          </w:rPr>
          <w:t>1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he technical failure rate was more than twofold higher than the remaining five RCTs (23% </w:t>
      </w:r>
      <w:proofErr w:type="spellStart"/>
      <w:r w:rsidRPr="00B2659E">
        <w:rPr>
          <w:rFonts w:ascii="Book Antiqua" w:hAnsi="Book Antiqua" w:cs="Arial"/>
          <w:i/>
          <w:sz w:val="28"/>
          <w:szCs w:val="28"/>
        </w:rPr>
        <w:t>vs</w:t>
      </w:r>
      <w:proofErr w:type="spellEnd"/>
      <w:r w:rsidRPr="00B2659E">
        <w:rPr>
          <w:rFonts w:ascii="Book Antiqua" w:hAnsi="Book Antiqua" w:cs="Arial"/>
          <w:i/>
          <w:sz w:val="28"/>
          <w:szCs w:val="28"/>
        </w:rPr>
        <w:t xml:space="preserve"> </w:t>
      </w:r>
      <w:r w:rsidRPr="00B2659E">
        <w:rPr>
          <w:rFonts w:ascii="Book Antiqua" w:hAnsi="Book Antiqua" w:cs="Arial"/>
          <w:sz w:val="28"/>
          <w:szCs w:val="28"/>
        </w:rPr>
        <w:t>&lt; 11%)</w: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Sb3NzbGU8L0F1dGhvcj48WWVhcj4yMDAwPC9ZZWFyPjxS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w:t>
        </w:r>
      </w:hyperlink>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13</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nd all three of the patients with unsuccessful TIPS procedures died within 3 </w:t>
      </w:r>
      <w:proofErr w:type="spellStart"/>
      <w:r w:rsidRPr="00B2659E">
        <w:rPr>
          <w:rFonts w:ascii="Book Antiqua" w:hAnsi="Book Antiqua" w:cs="Arial"/>
          <w:sz w:val="28"/>
          <w:szCs w:val="28"/>
        </w:rPr>
        <w:t>mo</w:t>
      </w:r>
      <w:proofErr w:type="spellEnd"/>
      <w:r w:rsidRPr="00B2659E">
        <w:rPr>
          <w:rFonts w:ascii="Book Antiqua" w:hAnsi="Book Antiqua" w:cs="Arial"/>
          <w:sz w:val="28"/>
          <w:szCs w:val="28"/>
        </w:rPr>
        <w:t xml:space="preserve"> after TIPS. All of these characteristics obviously had a negative </w:t>
      </w:r>
      <w:r w:rsidRPr="00B2659E">
        <w:rPr>
          <w:rFonts w:ascii="Book Antiqua" w:hAnsi="Book Antiqua" w:cs="Arial"/>
          <w:sz w:val="28"/>
          <w:szCs w:val="28"/>
        </w:rPr>
        <w:lastRenderedPageBreak/>
        <w:t>contribution to the survival of the TIPS group. We pooled the overall survival of this study in a sensitivity analysis to demonstrate a conservative result, which also showed an improvement of LTF survival in the TIPS group. All of these results suggest that TIPS could improve LTF survival in selected cirrhotic patients with refractory ascites.</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An improvement of LTF survival was also reported in a previous meta-analysis that pooled individual patient data from four RCTs</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Salerno&lt;/Author&gt;&lt;Year&gt;2007&lt;/Year&gt;&lt;RecNum&gt;92&lt;/RecNum&gt;&lt;DisplayText&gt;&lt;style face="superscript"&gt;[17]&lt;/style&gt;&lt;/DisplayText&gt;&lt;record&gt;&lt;rec-number&gt;92&lt;/rec-number&gt;&lt;foreign-keys&gt;&lt;key app="EN" db-id="0xse5t9r9zftp4ew2wc5as56s202t0rxewav"&gt;92&lt;/key&gt;&lt;/foreign-keys&gt;&lt;ref-type name="Journal Article"&gt;17&lt;/ref-type&gt;&lt;contributors&gt;&lt;authors&gt;&lt;author&gt;Salerno, F.&lt;/author&gt;&lt;author&gt;Camma, C.&lt;/author&gt;&lt;author&gt;Enea, M.&lt;/author&gt;&lt;author&gt;Rossle, M.&lt;/author&gt;&lt;author&gt;Wong, F.&lt;/author&gt;&lt;/authors&gt;&lt;/contributors&gt;&lt;auth-address&gt;Department of Internal Medicine, IRCCS Policlinico San Donato, University of Milan, Milan, Italy. francesco.salerno@unimi.it&lt;/auth-address&gt;&lt;titles&gt;&lt;title&gt;Transjugular intrahepatic portosystemic shunt for refractory ascites: a meta-analysis of individual patient data&lt;/title&gt;&lt;secondary-title&gt;Gastroenterology&lt;/secondary-title&gt;&lt;/titles&gt;&lt;periodical&gt;&lt;full-title&gt;Gastroenterology&lt;/full-title&gt;&lt;/periodical&gt;&lt;pages&gt;825-34&lt;/pages&gt;&lt;volume&gt;133&lt;/volume&gt;&lt;number&gt;3&lt;/number&gt;&lt;keywords&gt;&lt;keyword&gt;Aged&lt;/keyword&gt;&lt;keyword&gt;Ascites/etiology/ surgery&lt;/keyword&gt;&lt;keyword&gt;Bilirubin/blood&lt;/keyword&gt;&lt;keyword&gt;Female&lt;/keyword&gt;&lt;keyword&gt;Hepatic Encephalopathy/etiology&lt;/keyword&gt;&lt;keyword&gt;Humans&lt;/keyword&gt;&lt;keyword&gt;Kaplan-Meier Estimate&lt;/keyword&gt;&lt;keyword&gt;Liver Cirrhosis/blood/complications/ surgery&lt;/keyword&gt;&lt;keyword&gt;Liver Transplantation/adverse effects&lt;/keyword&gt;&lt;keyword&gt;Male&lt;/keyword&gt;&lt;keyword&gt;Middle Aged&lt;/keyword&gt;&lt;keyword&gt;Paracentesis/methods&lt;/keyword&gt;&lt;keyword&gt;Portasystemic Shunt, Transjugular Intrahepatic/adverse effects/ methods&lt;/keyword&gt;&lt;keyword&gt;Regression Analysis&lt;/keyword&gt;&lt;keyword&gt;Risk Factors&lt;/keyword&gt;&lt;keyword&gt;Sodium/blood&lt;/keyword&gt;&lt;keyword&gt;Treatment Outcome&lt;/keyword&gt;&lt;/keywords&gt;&lt;dates&gt;&lt;year&gt;2007&lt;/year&gt;&lt;pub-dates&gt;&lt;date&gt;Sep&lt;/date&gt;&lt;/pub-dates&gt;&lt;/dates&gt;&lt;isbn&gt;0016-5085 (Print)&amp;#xD;0016-5085 (Linking)&lt;/isbn&gt;&lt;accession-num&gt;17678653&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7" w:tooltip="Salerno, 2007 #92" w:history="1">
        <w:r w:rsidRPr="00B2659E">
          <w:rPr>
            <w:rFonts w:ascii="Book Antiqua" w:hAnsi="Book Antiqua" w:cs="Arial"/>
            <w:noProof/>
            <w:sz w:val="28"/>
            <w:szCs w:val="28"/>
            <w:vertAlign w:val="superscript"/>
          </w:rPr>
          <w:t>17</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he present study confirmed the effect of TIPS on LTF survival with appropriate survival analysis by pooling data from the literature from six available RCTs. The consistency of survival improvement in these two meta-analyses with different methods makes us more confident that TIPS can do better than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in the management of refractory ascites.</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 xml:space="preserve">The improvement of LTF survival in the patients who underwent a TIPS procedure is mostly attributed to the reduction of liver-disease-related deaths, especially deaths related to severe complications of portal hypertension. Three studies reported the number of deaths caused by massive </w:t>
      </w:r>
      <w:proofErr w:type="spellStart"/>
      <w:r w:rsidRPr="00B2659E">
        <w:rPr>
          <w:rFonts w:ascii="Book Antiqua" w:hAnsi="Book Antiqua" w:cs="Arial"/>
          <w:sz w:val="28"/>
          <w:szCs w:val="28"/>
        </w:rPr>
        <w:t>variceal</w:t>
      </w:r>
      <w:proofErr w:type="spellEnd"/>
      <w:r w:rsidRPr="00B2659E">
        <w:rPr>
          <w:rFonts w:ascii="Book Antiqua" w:hAnsi="Book Antiqua" w:cs="Arial"/>
          <w:sz w:val="28"/>
          <w:szCs w:val="28"/>
        </w:rPr>
        <w:t xml:space="preserve"> bleeding, and all three of the studies showed a lower risk of this type of death in the TIPS </w:t>
      </w:r>
      <w:proofErr w:type="gramStart"/>
      <w:r w:rsidRPr="00B2659E">
        <w:rPr>
          <w:rFonts w:ascii="Book Antiqua" w:hAnsi="Book Antiqua" w:cs="Arial"/>
          <w:sz w:val="28"/>
          <w:szCs w:val="28"/>
        </w:rPr>
        <w:t>group</w:t>
      </w:r>
      <w:proofErr w:type="gramEnd"/>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ktMTFdPC9zdHlsZT48L0Rpc3BsYXlUZXh0PjxyZWNvcmQ+PHJlYy1udW1iZXI+MTI4PC9yZWMt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ktMTFdPC9zdHlsZT48L0Rpc3BsYXlUZXh0PjxyZWNvcmQ+PHJlYy1udW1iZXI+MTI4PC9yZWMt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9" w:tooltip="Rossle, 2000 #116" w:history="1">
        <w:r w:rsidRPr="00B2659E">
          <w:rPr>
            <w:rFonts w:ascii="Book Antiqua" w:hAnsi="Book Antiqua" w:cs="Arial"/>
            <w:noProof/>
            <w:sz w:val="28"/>
            <w:szCs w:val="28"/>
            <w:vertAlign w:val="superscript"/>
          </w:rPr>
          <w:t>9-11</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nother cause of the improved </w:t>
      </w:r>
      <w:r w:rsidRPr="00B2659E">
        <w:rPr>
          <w:rFonts w:ascii="Book Antiqua" w:hAnsi="Book Antiqua" w:cs="Arial"/>
          <w:sz w:val="28"/>
          <w:szCs w:val="28"/>
        </w:rPr>
        <w:lastRenderedPageBreak/>
        <w:t>LTF survival is that TIPS prolonged the time to liver transplantation, which was reported by two of the enrolled trials</w:t>
      </w:r>
      <w:r w:rsidRPr="00B2659E">
        <w:rPr>
          <w:rFonts w:ascii="Book Antiqua" w:hAnsi="Book Antiqua" w:cs="Arial"/>
          <w:sz w:val="28"/>
          <w:szCs w:val="28"/>
        </w:rPr>
        <w:fldChar w:fldCharType="begin">
          <w:fldData xml:space="preserve">PEVuZE5vdGU+PENpdGU+PEF1dGhvcj5TYW55YWw8L0F1dGhvcj48WWVhcj4yMDAzPC9ZZWFyPjxS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TYW55YWw8L0F1dGhvcj48WWVhcj4yMDAzPC9ZZWFyPjxS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1" w:tooltip="Sanyal, 2003 #112" w:history="1">
        <w:r w:rsidRPr="00B2659E">
          <w:rPr>
            <w:rFonts w:ascii="Book Antiqua" w:hAnsi="Book Antiqua" w:cs="Arial"/>
            <w:noProof/>
            <w:sz w:val="28"/>
            <w:szCs w:val="28"/>
            <w:vertAlign w:val="superscript"/>
          </w:rPr>
          <w:t>11</w:t>
        </w:r>
      </w:hyperlink>
      <w:r w:rsidRPr="00B2659E">
        <w:rPr>
          <w:rFonts w:ascii="Book Antiqua" w:hAnsi="Book Antiqua" w:cs="Arial"/>
          <w:noProof/>
          <w:sz w:val="28"/>
          <w:szCs w:val="28"/>
          <w:vertAlign w:val="superscript"/>
        </w:rPr>
        <w:t>,</w:t>
      </w:r>
      <w:hyperlink w:anchor="_ENREF_12" w:tooltip="Salerno, 2004 #106" w:history="1">
        <w:r w:rsidRPr="00B2659E">
          <w:rPr>
            <w:rFonts w:ascii="Book Antiqua" w:hAnsi="Book Antiqua" w:cs="Arial"/>
            <w:noProof/>
            <w:sz w:val="28"/>
            <w:szCs w:val="28"/>
            <w:vertAlign w:val="superscript"/>
          </w:rPr>
          <w:t>1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TIPS dramatically reduced the incidences of recurrent ascites in the present meta-analysis. This result was consistent with the results of previous meta-</w:t>
      </w:r>
      <w:proofErr w:type="gramStart"/>
      <w:r w:rsidRPr="00B2659E">
        <w:rPr>
          <w:rFonts w:ascii="Book Antiqua" w:hAnsi="Book Antiqua" w:cs="Arial"/>
          <w:sz w:val="28"/>
          <w:szCs w:val="28"/>
        </w:rPr>
        <w:t>analyses</w:t>
      </w:r>
      <w:proofErr w:type="gramEnd"/>
      <w:r w:rsidRPr="00B2659E">
        <w:rPr>
          <w:rFonts w:ascii="Book Antiqua" w:hAnsi="Book Antiqua" w:cs="Arial"/>
          <w:sz w:val="28"/>
          <w:szCs w:val="28"/>
        </w:rPr>
        <w:fldChar w:fldCharType="begin">
          <w:fldData xml:space="preserve">PEVuZE5vdGU+PENpdGU+PEF1dGhvcj5TYWFiPC9BdXRob3I+PFllYXI+MjAwNjwvWWVhcj48UmVj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HBhZ2VzPjM0OS01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TYWFiPC9BdXRob3I+PFllYXI+MjAwNjwvWWVhcj48UmVj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L3BlcmlvZGljYWw+PHBhZ2VzPjM0OS01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6" w:tooltip="D'Amico, 2005 #99" w:history="1">
        <w:r w:rsidRPr="00B2659E">
          <w:rPr>
            <w:rFonts w:ascii="Book Antiqua" w:hAnsi="Book Antiqua" w:cs="Arial"/>
            <w:noProof/>
            <w:sz w:val="28"/>
            <w:szCs w:val="28"/>
            <w:vertAlign w:val="superscript"/>
          </w:rPr>
          <w:t>6</w:t>
        </w:r>
      </w:hyperlink>
      <w:r w:rsidRPr="00B2659E">
        <w:rPr>
          <w:rFonts w:ascii="Book Antiqua" w:hAnsi="Book Antiqua" w:cs="Arial"/>
          <w:noProof/>
          <w:sz w:val="28"/>
          <w:szCs w:val="28"/>
          <w:vertAlign w:val="superscript"/>
        </w:rPr>
        <w:t>,</w:t>
      </w:r>
      <w:hyperlink w:anchor="_ENREF_14" w:tooltip="Saab, 2006 #93" w:history="1">
        <w:r w:rsidRPr="00B2659E">
          <w:rPr>
            <w:rFonts w:ascii="Book Antiqua" w:hAnsi="Book Antiqua" w:cs="Arial"/>
            <w:noProof/>
            <w:sz w:val="28"/>
            <w:szCs w:val="28"/>
            <w:vertAlign w:val="superscript"/>
          </w:rPr>
          <w:t>14-17</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IPS procedure also has a positive effect on renal </w:t>
      </w:r>
      <w:proofErr w:type="gramStart"/>
      <w:r w:rsidRPr="00B2659E">
        <w:rPr>
          <w:rFonts w:ascii="Book Antiqua" w:hAnsi="Book Antiqua" w:cs="Arial"/>
          <w:sz w:val="28"/>
          <w:szCs w:val="28"/>
        </w:rPr>
        <w:t>function</w:t>
      </w:r>
      <w:proofErr w:type="gramEnd"/>
      <w:r w:rsidRPr="00B2659E">
        <w:rPr>
          <w:rFonts w:ascii="Book Antiqua" w:hAnsi="Book Antiqua" w:cs="Arial"/>
          <w:sz w:val="28"/>
          <w:szCs w:val="28"/>
        </w:rPr>
        <w:fldChar w:fldCharType="begin">
          <w:fldData xml:space="preserve">PEVuZE5vdGU+PENpdGU+PEF1dGhvcj5Sb3NzbGU8L0F1dGhvcj48WWVhcj4yMDEwPC9ZZWFyPjxS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Sb3NzbGU8L0F1dGhvcj48WWVhcj4yMDEwPC9ZZWFyPjxS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2" w:tooltip="Rossle, 2010 #89" w:history="1">
        <w:r w:rsidRPr="00B2659E">
          <w:rPr>
            <w:rFonts w:ascii="Book Antiqua" w:hAnsi="Book Antiqua" w:cs="Arial"/>
            <w:noProof/>
            <w:sz w:val="28"/>
            <w:szCs w:val="28"/>
            <w:vertAlign w:val="superscript"/>
          </w:rPr>
          <w:t>2</w:t>
        </w:r>
      </w:hyperlink>
      <w:r w:rsidRPr="00B2659E">
        <w:rPr>
          <w:rFonts w:ascii="Book Antiqua" w:hAnsi="Book Antiqua" w:cs="Arial"/>
          <w:noProof/>
          <w:sz w:val="28"/>
          <w:szCs w:val="28"/>
          <w:vertAlign w:val="superscript"/>
        </w:rPr>
        <w:t>,</w:t>
      </w:r>
      <w:hyperlink w:anchor="_ENREF_24" w:tooltip="Arroyo, 2011 #7" w:history="1">
        <w:r w:rsidRPr="00B2659E">
          <w:rPr>
            <w:rFonts w:ascii="Book Antiqua" w:hAnsi="Book Antiqua" w:cs="Arial"/>
            <w:noProof/>
            <w:sz w:val="28"/>
            <w:szCs w:val="28"/>
            <w:vertAlign w:val="superscript"/>
          </w:rPr>
          <w:t>24</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hus, it is reasonable that the risk of developing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was reduced by TIPS by more than a half when compared to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from 24% to 9%). Because spontaneous bacterial peritonitis and </w:t>
      </w:r>
      <w:proofErr w:type="spellStart"/>
      <w:r w:rsidRPr="00B2659E">
        <w:rPr>
          <w:rFonts w:ascii="Book Antiqua" w:hAnsi="Book Antiqua" w:cs="Arial"/>
          <w:sz w:val="28"/>
          <w:szCs w:val="28"/>
        </w:rPr>
        <w:t>hyponatremia</w:t>
      </w:r>
      <w:proofErr w:type="spellEnd"/>
      <w:r w:rsidRPr="00B2659E">
        <w:rPr>
          <w:rFonts w:ascii="Book Antiqua" w:hAnsi="Book Antiqua" w:cs="Arial"/>
          <w:sz w:val="28"/>
          <w:szCs w:val="28"/>
        </w:rPr>
        <w:t xml:space="preserve"> occurs more frequently in patients with ascites, TIPS most likely can reduce these events by eliminating the ascites and improving renal </w:t>
      </w:r>
      <w:proofErr w:type="gramStart"/>
      <w:r w:rsidRPr="00B2659E">
        <w:rPr>
          <w:rFonts w:ascii="Book Antiqua" w:hAnsi="Book Antiqua" w:cs="Arial"/>
          <w:sz w:val="28"/>
          <w:szCs w:val="28"/>
        </w:rPr>
        <w:t>function</w:t>
      </w:r>
      <w:proofErr w:type="gramEnd"/>
      <w:r w:rsidRPr="00B2659E">
        <w:rPr>
          <w:rFonts w:ascii="Book Antiqua" w:hAnsi="Book Antiqua" w:cs="Arial"/>
          <w:sz w:val="28"/>
          <w:szCs w:val="28"/>
        </w:rPr>
        <w:fldChar w:fldCharType="begin">
          <w:fldData xml:space="preserve">PEVuZE5vdGU+PENpdGU+PFllYXI+MjAxMDwvWWVhcj48UmVjTnVtPjI4PC9SZWNOdW0+PERpc3Bs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FllYXI+MjAxMDwvWWVhcj48UmVjTnVtPjI4PC9SZWNOdW0+PERpc3Bs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4" w:tooltip=", 2010 #28" w:history="1">
        <w:r w:rsidRPr="00B2659E">
          <w:rPr>
            <w:rFonts w:ascii="Book Antiqua" w:hAnsi="Book Antiqua" w:cs="Arial"/>
            <w:noProof/>
            <w:sz w:val="28"/>
            <w:szCs w:val="28"/>
            <w:vertAlign w:val="superscript"/>
          </w:rPr>
          <w:t>4</w:t>
        </w:r>
      </w:hyperlink>
      <w:r w:rsidRPr="00B2659E">
        <w:rPr>
          <w:rFonts w:ascii="Book Antiqua" w:hAnsi="Book Antiqua" w:cs="Arial"/>
          <w:noProof/>
          <w:sz w:val="28"/>
          <w:szCs w:val="28"/>
          <w:vertAlign w:val="superscript"/>
        </w:rPr>
        <w:t>,</w:t>
      </w:r>
      <w:hyperlink w:anchor="_ENREF_17" w:tooltip="Salerno, 2007 #92" w:history="1">
        <w:r w:rsidRPr="00B2659E">
          <w:rPr>
            <w:rFonts w:ascii="Book Antiqua" w:hAnsi="Book Antiqua" w:cs="Arial"/>
            <w:noProof/>
            <w:sz w:val="28"/>
            <w:szCs w:val="28"/>
            <w:vertAlign w:val="superscript"/>
          </w:rPr>
          <w:t>17</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Because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spontaneous bacterial peritonitis, and </w:t>
      </w:r>
      <w:proofErr w:type="spellStart"/>
      <w:r w:rsidRPr="00B2659E">
        <w:rPr>
          <w:rFonts w:ascii="Book Antiqua" w:hAnsi="Book Antiqua" w:cs="Arial"/>
          <w:sz w:val="28"/>
          <w:szCs w:val="28"/>
        </w:rPr>
        <w:t>hyponatremia</w:t>
      </w:r>
      <w:proofErr w:type="spellEnd"/>
      <w:r w:rsidRPr="00B2659E">
        <w:rPr>
          <w:rFonts w:ascii="Book Antiqua" w:hAnsi="Book Antiqua" w:cs="Arial"/>
          <w:sz w:val="28"/>
          <w:szCs w:val="28"/>
        </w:rPr>
        <w:t xml:space="preserve"> are usually associated with high mortality, TIPS most likely improves patient survival by reducing these </w:t>
      </w:r>
      <w:proofErr w:type="gramStart"/>
      <w:r w:rsidRPr="00B2659E">
        <w:rPr>
          <w:rFonts w:ascii="Book Antiqua" w:hAnsi="Book Antiqua" w:cs="Arial"/>
          <w:sz w:val="28"/>
          <w:szCs w:val="28"/>
        </w:rPr>
        <w:t>complications</w:t>
      </w:r>
      <w:proofErr w:type="gramEnd"/>
      <w:r w:rsidRPr="00B2659E">
        <w:rPr>
          <w:rFonts w:ascii="Book Antiqua" w:hAnsi="Book Antiqua" w:cs="Arial"/>
          <w:sz w:val="28"/>
          <w:szCs w:val="28"/>
        </w:rPr>
        <w:fldChar w:fldCharType="begin">
          <w:fldData xml:space="preserve">PEVuZE5vdGU+PENpdGU+PFllYXI+MjAxMDwvWWVhcj48UmVjTnVtPjI4PC9SZWNOdW0+PERpc3Bs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FllYXI+MjAxMDwvWWVhcj48UmVjTnVtPjI4PC9SZWNOdW0+PERpc3Bs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4" w:tooltip=", 2010 #28" w:history="1">
        <w:r w:rsidRPr="00B2659E">
          <w:rPr>
            <w:rFonts w:ascii="Book Antiqua" w:hAnsi="Book Antiqua" w:cs="Arial"/>
            <w:noProof/>
            <w:sz w:val="28"/>
            <w:szCs w:val="28"/>
            <w:vertAlign w:val="superscript"/>
          </w:rPr>
          <w:t>4</w:t>
        </w:r>
      </w:hyperlink>
      <w:r w:rsidRPr="00B2659E">
        <w:rPr>
          <w:rFonts w:ascii="Book Antiqua" w:hAnsi="Book Antiqua" w:cs="Arial"/>
          <w:noProof/>
          <w:sz w:val="28"/>
          <w:szCs w:val="28"/>
          <w:vertAlign w:val="superscript"/>
        </w:rPr>
        <w:t>,</w:t>
      </w:r>
      <w:hyperlink w:anchor="_ENREF_17" w:tooltip="Salerno, 2007 #92" w:history="1">
        <w:r w:rsidRPr="00B2659E">
          <w:rPr>
            <w:rFonts w:ascii="Book Antiqua" w:hAnsi="Book Antiqua" w:cs="Arial"/>
            <w:noProof/>
            <w:sz w:val="28"/>
            <w:szCs w:val="28"/>
            <w:vertAlign w:val="superscript"/>
          </w:rPr>
          <w:t>17</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 xml:space="preserve">Furthermore, the pooled results showed that TIPS increased the risk of HE and severe HE by almost twofold in comparison to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HE: 51% </w:t>
      </w:r>
      <w:proofErr w:type="spellStart"/>
      <w:r w:rsidRPr="00B2659E">
        <w:rPr>
          <w:rFonts w:ascii="Book Antiqua" w:hAnsi="Book Antiqua" w:cs="Arial"/>
          <w:i/>
          <w:sz w:val="28"/>
          <w:szCs w:val="28"/>
        </w:rPr>
        <w:t>vs</w:t>
      </w:r>
      <w:proofErr w:type="spellEnd"/>
      <w:r w:rsidRPr="00B2659E">
        <w:rPr>
          <w:rFonts w:ascii="Book Antiqua" w:hAnsi="Book Antiqua" w:cs="Arial"/>
          <w:sz w:val="28"/>
          <w:szCs w:val="28"/>
        </w:rPr>
        <w:t xml:space="preserve"> 29%, severe HE: 39% </w:t>
      </w:r>
      <w:proofErr w:type="spellStart"/>
      <w:r w:rsidRPr="00B2659E">
        <w:rPr>
          <w:rFonts w:ascii="Book Antiqua" w:hAnsi="Book Antiqua" w:cs="Arial"/>
          <w:i/>
          <w:sz w:val="28"/>
          <w:szCs w:val="28"/>
        </w:rPr>
        <w:t>vs</w:t>
      </w:r>
      <w:proofErr w:type="spellEnd"/>
      <w:r w:rsidRPr="00B2659E">
        <w:rPr>
          <w:rFonts w:ascii="Book Antiqua" w:hAnsi="Book Antiqua" w:cs="Arial"/>
          <w:sz w:val="28"/>
          <w:szCs w:val="28"/>
        </w:rPr>
        <w:t xml:space="preserve"> 23%). Similar results were also found in the sensitivity analyses. Although almost all of the post-TIPS HE could be successfully managed by </w:t>
      </w:r>
      <w:r w:rsidRPr="00B2659E">
        <w:rPr>
          <w:rFonts w:ascii="Book Antiqua" w:hAnsi="Book Antiqua" w:cs="Arial"/>
          <w:sz w:val="28"/>
          <w:szCs w:val="28"/>
        </w:rPr>
        <w:lastRenderedPageBreak/>
        <w:t>medical treatment</w: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tMTMsIDI1LCAyNl08L3N0eWxlPjwvRGlzcGxheVRleHQ+PHJlY29yZD48cmVjLW51bWJlcj4x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Mzg2LTQwMDwvcGFnZXM+PHZvbHVtZT40MTwv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MZWJyZWM8L0F1dGhvcj48WWVhcj4xOTk2PC9ZZWFyPjxS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13</w:t>
        </w:r>
      </w:hyperlink>
      <w:r w:rsidRPr="00B2659E">
        <w:rPr>
          <w:rFonts w:ascii="Book Antiqua" w:hAnsi="Book Antiqua" w:cs="Arial"/>
          <w:noProof/>
          <w:sz w:val="28"/>
          <w:szCs w:val="28"/>
          <w:vertAlign w:val="superscript"/>
        </w:rPr>
        <w:t>,</w:t>
      </w:r>
      <w:hyperlink w:anchor="_ENREF_25" w:tooltip="Boyer, 2005 #1" w:history="1">
        <w:r w:rsidRPr="00B2659E">
          <w:rPr>
            <w:rFonts w:ascii="Book Antiqua" w:hAnsi="Book Antiqua" w:cs="Arial"/>
            <w:noProof/>
            <w:sz w:val="28"/>
            <w:szCs w:val="28"/>
            <w:vertAlign w:val="superscript"/>
          </w:rPr>
          <w:t>25</w:t>
        </w:r>
      </w:hyperlink>
      <w:r w:rsidRPr="00B2659E">
        <w:rPr>
          <w:rFonts w:ascii="Book Antiqua" w:hAnsi="Book Antiqua" w:cs="Arial"/>
          <w:noProof/>
          <w:sz w:val="28"/>
          <w:szCs w:val="28"/>
          <w:vertAlign w:val="superscript"/>
        </w:rPr>
        <w:t>,</w:t>
      </w:r>
      <w:hyperlink w:anchor="_ENREF_26" w:tooltip="Boyer, 2010 #2" w:history="1">
        <w:r w:rsidRPr="00B2659E">
          <w:rPr>
            <w:rFonts w:ascii="Book Antiqua" w:hAnsi="Book Antiqua" w:cs="Arial"/>
            <w:noProof/>
            <w:sz w:val="28"/>
            <w:szCs w:val="28"/>
            <w:vertAlign w:val="superscript"/>
          </w:rPr>
          <w:t>26</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the reduction level of PSG should be considered with caution, especially in patients with high post-TIPS HE risk (old age, previous HE or high Child-Pugh class)</w:t>
      </w:r>
      <w:r w:rsidRPr="00B2659E">
        <w:rPr>
          <w:rFonts w:ascii="Book Antiqua" w:hAnsi="Book Antiqua" w:cs="Arial"/>
          <w:sz w:val="28"/>
          <w:szCs w:val="28"/>
        </w:rPr>
        <w:fldChar w:fldCharType="begin">
          <w:fldData xml:space="preserve">PEVuZE5vdGU+PENpdGU+PEF1dGhvcj5adWNrZXJtYW48L0F1dGhvcj48WWVhcj4xOTk3PC9ZZWFy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czOC00Njwv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k0My01MTwvcGFnZXM+PHZvbHVtZT4yNjwvdm9sdW1lPjxudW1iZXI+Njwv
bnVtYmVyPjxzZWN0aW9uPjk0Mzwvc2VjdGlvbj48ZGF0ZXM+PHllYXI+MjAxMTwveWVhcj48cHVi
LWRhdGVzPjxkYXRlPkphbiAyMDwvZGF0ZT48L3B1Yi1kYXRlcz48L2RhdGVzPjxpc2JuPjE0NDAt
MTc0NiAoRWxlY3Ryb25pYykmI3hEOzA4MTUtOTMxOSAoTGlua2luZyk8L2lzYm4+PGFjY2Vzc2lv
bi1udW0+MjEyNTEwNjc8L2FjY2Vzc2lvbi1udW0+PHVybHM+PHJlbGF0ZWQtdXJscz48dXJsPmh0
dHA6Ly93d3cubmNiaS5ubG0ubmloLmdvdi9lbnRyZXovcXVlcnkuZmNnaT9jbWQ9UmV0cmlldmUm
YW1wO2RiPVB1Yk1lZCZhbXA7ZG9wdD1DaXRhdGlvbiZhbXA7bGlzdF91aWRzPTIxMjUxMDY3IDwv
dXJsPjwvcmVsYXRlZC11cmxzPjwvdXJscz48bGFuZ3VhZ2U+RW5nPC9sYW5ndWFnZT48L3JlY29y
ZD48L0NpdGU+PC9FbmROb3RlPgAA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adWNrZXJtYW48L0F1dGhvcj48WWVhcj4xOTk3PC9ZZWFy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czOC00Njwv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27" w:tooltip="Zuckerman, 1997 #16977" w:history="1">
        <w:r w:rsidRPr="00B2659E">
          <w:rPr>
            <w:rFonts w:ascii="Book Antiqua" w:hAnsi="Book Antiqua" w:cs="Arial"/>
            <w:noProof/>
            <w:sz w:val="28"/>
            <w:szCs w:val="28"/>
            <w:vertAlign w:val="superscript"/>
          </w:rPr>
          <w:t>27-29</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t>One limitation of this meta-analysis is that all of the included RCTs were open-label designed, which could most likely bias the results by affecting the judgment of actual outcomes, especially subjective outcomes (</w:t>
      </w:r>
      <w:r w:rsidRPr="00B2659E">
        <w:rPr>
          <w:rFonts w:ascii="Book Antiqua" w:hAnsi="Book Antiqua" w:cs="Arial"/>
          <w:i/>
          <w:sz w:val="28"/>
          <w:szCs w:val="28"/>
        </w:rPr>
        <w:t>i.e.,</w:t>
      </w:r>
      <w:r w:rsidRPr="00B2659E">
        <w:rPr>
          <w:rFonts w:ascii="Book Antiqua" w:hAnsi="Book Antiqua" w:cs="Arial"/>
          <w:sz w:val="28"/>
          <w:szCs w:val="28"/>
        </w:rPr>
        <w:t xml:space="preserve"> HE)</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Wood&lt;/Author&gt;&lt;Year&gt;2008&lt;/Year&gt;&lt;RecNum&gt;16&lt;/RecNum&gt;&lt;DisplayText&gt;&lt;style face="superscript"&gt;[30]&lt;/style&gt;&lt;/DisplayText&gt;&lt;record&gt;&lt;rec-number&gt;16&lt;/rec-number&gt;&lt;foreign-keys&gt;&lt;key app="EN" db-id="rzw9x2t5nraxpbeasftveea802w2vwvstrez"&gt;16&lt;/key&gt;&lt;/foreign-keys&gt;&lt;ref-type name="Journal Article"&gt;17&lt;/ref-type&gt;&lt;contributors&gt;&lt;authors&gt;&lt;author&gt;Wood, L.&lt;/author&gt;&lt;author&gt;Egger, M.&lt;/author&gt;&lt;author&gt;Gluud, L. L.&lt;/author&gt;&lt;author&gt;Schulz, K. F.&lt;/author&gt;&lt;author&gt;Juni, P.&lt;/author&gt;&lt;author&gt;Altman, D. G.&lt;/author&gt;&lt;author&gt;Gluud, C.&lt;/author&gt;&lt;author&gt;Martin, R. M.&lt;/author&gt;&lt;author&gt;Wood, A. J.&lt;/author&gt;&lt;author&gt;Sterne, J. A.&lt;/author&gt;&lt;/authors&gt;&lt;/contributors&gt;&lt;auth-address&gt;Department of Social Medicine, University of Bristol, Bristol BS8 2PR.&lt;/auth-address&gt;&lt;titles&gt;&lt;title&gt;Empirical evidence of bias in treatment effect estimates in controlled trials with different interventions and outcomes: meta-epidemiological study&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601-5&lt;/pages&gt;&lt;volume&gt;336&lt;/volume&gt;&lt;number&gt;7644&lt;/number&gt;&lt;keywords&gt;&lt;keyword&gt;*Bias (Epidemiology)&lt;/keyword&gt;&lt;keyword&gt;Double-Blind Method&lt;/keyword&gt;&lt;keyword&gt;*Meta-Analysis as Topic&lt;/keyword&gt;&lt;keyword&gt;Odds Ratio&lt;/keyword&gt;&lt;keyword&gt;*Randomized Controlled Trials as Topic&lt;/keyword&gt;&lt;/keywords&gt;&lt;dates&gt;&lt;year&gt;2008&lt;/year&gt;&lt;pub-dates&gt;&lt;date&gt;Mar 15&lt;/date&gt;&lt;/pub-dates&gt;&lt;/dates&gt;&lt;isbn&gt;1756-1833 (Electronic)&amp;#xD;0959-535X (Linking)&lt;/isbn&gt;&lt;accession-num&gt;18316340&lt;/accession-num&gt;&lt;urls&gt;&lt;related-urls&gt;&lt;url&gt;http://www.ncbi.nlm.nih.gov/entrez/query.fcgi?cmd=Retrieve&amp;amp;db=PubMed&amp;amp;dopt=Citation&amp;amp;list_uids=18316340 &lt;/url&gt;&lt;/related-urls&gt;&lt;/urls&gt;&lt;language&gt;eng&lt;/language&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30" w:tooltip="Wood, 2008 #16" w:history="1">
        <w:r w:rsidRPr="00B2659E">
          <w:rPr>
            <w:rFonts w:ascii="Book Antiqua" w:hAnsi="Book Antiqua" w:cs="Arial"/>
            <w:noProof/>
            <w:sz w:val="28"/>
            <w:szCs w:val="28"/>
            <w:vertAlign w:val="superscript"/>
          </w:rPr>
          <w:t>30</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Because blinding is unavailable for these two obviously different interventions, the results presented are most likely the highest quality evidences we can currently obtain. Furthermore, only one of the six RCTs provided raw data by Child-Pugh </w:t>
      </w:r>
      <w:proofErr w:type="gramStart"/>
      <w:r w:rsidRPr="00B2659E">
        <w:rPr>
          <w:rFonts w:ascii="Book Antiqua" w:hAnsi="Book Antiqua" w:cs="Arial"/>
          <w:sz w:val="28"/>
          <w:szCs w:val="28"/>
        </w:rPr>
        <w:t>class</w:t>
      </w:r>
      <w:proofErr w:type="gramEnd"/>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F08L3N0eWxlPjwvRGlzcGxheVRleHQ+PHJlY29yZD48cmVjLW51bWJlcj4xMTM8L3JlYy1udW1i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</w:fldData>
        </w:fldChar>
      </w:r>
      <w:r w:rsidRPr="00B2659E">
        <w:rPr>
          <w:rFonts w:ascii="Book Antiqua" w:hAnsi="Book Antiqua" w:cs="Arial"/>
          <w:sz w:val="28"/>
          <w:szCs w:val="28"/>
        </w:rPr>
        <w:instrText xml:space="preserve"> ADDIN EN.CITE </w:instrText>
      </w:r>
      <w:r w:rsidRPr="00B2659E">
        <w:rPr>
          <w:rFonts w:ascii="Book Antiqua" w:hAnsi="Book Antiqua" w:cs="Arial"/>
          <w:sz w:val="28"/>
          <w:szCs w:val="28"/>
        </w:rPr>
        <w:fldChar w:fldCharType="begin">
          <w:fldData xml:space="preserve">PEVuZE5vdGU+PENpdGU+PEF1dGhvcj5HaW5lczwvQXV0aG9yPjxZZWFyPjIwMDI8L1llYXI+PFJl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</w:fldData>
        </w:fldChar>
      </w:r>
      <w:r w:rsidRPr="00B2659E">
        <w:rPr>
          <w:rFonts w:ascii="Book Antiqua" w:hAnsi="Book Antiqua" w:cs="Arial"/>
          <w:sz w:val="28"/>
          <w:szCs w:val="28"/>
        </w:rPr>
        <w:instrText xml:space="preserve"> ADDIN EN.CITE.DATA </w:instrText>
      </w:r>
      <w:r w:rsidRPr="00B2659E">
        <w:rPr>
          <w:rFonts w:ascii="Book Antiqua" w:hAnsi="Book Antiqua" w:cs="Arial"/>
          <w:sz w:val="28"/>
          <w:szCs w:val="28"/>
        </w:rPr>
      </w:r>
      <w:r w:rsidRPr="00B2659E">
        <w:rPr>
          <w:rFonts w:ascii="Book Antiqua" w:hAnsi="Book Antiqua" w:cs="Arial"/>
          <w:sz w:val="28"/>
          <w:szCs w:val="28"/>
        </w:rPr>
        <w:fldChar w:fldCharType="end"/>
      </w:r>
      <w:r w:rsidRPr="00B2659E">
        <w:rPr>
          <w:rFonts w:ascii="Book Antiqua" w:hAnsi="Book Antiqua" w:cs="Arial"/>
          <w:sz w:val="28"/>
          <w:szCs w:val="28"/>
        </w:rPr>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8" w:tooltip="Gines, 2002 #113" w:history="1">
        <w:r w:rsidRPr="00B2659E">
          <w:rPr>
            <w:rFonts w:ascii="Book Antiqua" w:hAnsi="Book Antiqua" w:cs="Arial"/>
            <w:noProof/>
            <w:sz w:val="28"/>
            <w:szCs w:val="28"/>
            <w:vertAlign w:val="superscript"/>
          </w:rPr>
          <w:t>8</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Thus, the subgroup analysis according to liver function is not evaluated in this meta-analysis. However, patient survival was improved by TIPS in both the study including a high proportion of Child-Pugh C patients (76%)</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Salerno&lt;/Author&gt;&lt;Year&gt;2004&lt;/Year&gt;&lt;RecNum&gt;106&lt;/RecNum&gt;&lt;DisplayText&gt;&lt;style face="superscript"&gt;[12]&lt;/style&gt;&lt;/DisplayText&gt;&lt;record&gt;&lt;rec-number&gt;106&lt;/rec-number&gt;&lt;foreign-keys&gt;&lt;key app="EN" db-id="0xse5t9r9zftp4ew2wc5as56s202t0rxewav"&gt;106&lt;/key&gt;&lt;/foreign-keys&gt;&lt;ref-type name="Journal Article"&gt;17&lt;/ref-type&gt;&lt;contributors&gt;&lt;authors&gt;&lt;author&gt;Salerno, F.&lt;/author&gt;&lt;author&gt;Merli, M.&lt;/author&gt;&lt;author&gt;Riggio, O.&lt;/author&gt;&lt;author&gt;Cazzaniga, M.&lt;/author&gt;&lt;author&gt;Valeriano, V.&lt;/author&gt;&lt;author&gt;Pozzi, M.&lt;/author&gt;&lt;author&gt;Nicolini, A.&lt;/author&gt;&lt;author&gt;Salvatori, F.&lt;/author&gt;&lt;/authors&gt;&lt;/contributors&gt;&lt;auth-address&gt;Department of Internal Medicine, University and Ospedale Maggiore Policlinico Instituto di Ricerca e Cura a Carattere Scientifico (IRCCS), Milan, Italy. francesco.salerno@unimi.it&lt;/auth-address&gt;&lt;titles&gt;&lt;title&gt;Randomized controlled study of TIPS versus paracentesis plus albumin in cirrhosis with severe ascites&lt;/title&gt;&lt;secondary-title&gt;Hepatology&lt;/secondary-title&gt;&lt;/titles&gt;&lt;periodical&gt;&lt;full-title&gt;Hepatology&lt;/full-title&gt;&lt;/periodical&gt;&lt;pages&gt;629-35&lt;/pages&gt;&lt;volume&gt;40&lt;/volume&gt;&lt;number&gt;3&lt;/number&gt;&lt;keywords&gt;&lt;keyword&gt;Albumins/ therapeutic use&lt;/keyword&gt;&lt;keyword&gt;Ascites/mortality/ therapy&lt;/keyword&gt;&lt;keyword&gt;Female&lt;/keyword&gt;&lt;keyword&gt;Hepatic Encephalopathy/etiology&lt;/keyword&gt;&lt;keyword&gt;Hospitalization&lt;/keyword&gt;&lt;keyword&gt;Humans&lt;/keyword&gt;&lt;keyword&gt;Liver Cirrhosis/mortality/ therapy&lt;/keyword&gt;&lt;keyword&gt;Male&lt;/keyword&gt;&lt;keyword&gt;Middle Aged&lt;/keyword&gt;&lt;keyword&gt;Paracentesis&lt;/keyword&gt;&lt;keyword&gt;Portasystemic Shunt, Transjugular Intrahepatic&lt;/keyword&gt;&lt;keyword&gt;Prospective Studies&lt;/keyword&gt;&lt;keyword&gt;Treatment Failure&lt;/keyword&gt;&lt;/keywords&gt;&lt;dates&gt;&lt;year&gt;2004&lt;/year&gt;&lt;pub-dates&gt;&lt;date&gt;Sep&lt;/date&gt;&lt;/pub-dates&gt;&lt;/dates&gt;&lt;isbn&gt;0270-9139 (Print)&amp;#xD;0270-9139 (Linking)&lt;/isbn&gt;&lt;accession-num&gt;15349901&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2" w:tooltip="Salerno, 2004 #106" w:history="1">
        <w:r w:rsidRPr="00B2659E">
          <w:rPr>
            <w:rFonts w:ascii="Book Antiqua" w:hAnsi="Book Antiqua" w:cs="Arial"/>
            <w:noProof/>
            <w:sz w:val="28"/>
            <w:szCs w:val="28"/>
            <w:vertAlign w:val="superscript"/>
          </w:rPr>
          <w:t>1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and the study including a low proportion of Child-Pugh C patients (33%)</w:t>
      </w:r>
      <w:r w:rsidRPr="00B2659E">
        <w:rPr>
          <w:rFonts w:ascii="Book Antiqua" w:hAnsi="Book Antiqua" w:cs="Arial"/>
          <w:sz w:val="28"/>
          <w:szCs w:val="28"/>
        </w:rPr>
        <w:fldChar w:fldCharType="begin"/>
      </w:r>
      <w:r w:rsidRPr="00B2659E">
        <w:rPr>
          <w:rFonts w:ascii="Book Antiqua" w:hAnsi="Book Antiqua" w:cs="Arial"/>
          <w:sz w:val="28"/>
          <w:szCs w:val="28"/>
        </w:rPr>
        <w:instrText xml:space="preserve"> ADDIN EN.CITE &lt;EndNote&gt;&lt;Cite&gt;&lt;Author&gt;Salerno&lt;/Author&gt;&lt;Year&gt;2004&lt;/Year&gt;&lt;RecNum&gt;106&lt;/RecNum&gt;&lt;DisplayText&gt;&lt;style face="superscript"&gt;[12]&lt;/style&gt;&lt;/DisplayText&gt;&lt;record&gt;&lt;rec-number&gt;106&lt;/rec-number&gt;&lt;foreign-keys&gt;&lt;key app="EN" db-id="0xse5t9r9zftp4ew2wc5as56s202t0rxewav"&gt;106&lt;/key&gt;&lt;/foreign-keys&gt;&lt;ref-type name="Journal Article"&gt;17&lt;/ref-type&gt;&lt;contributors&gt;&lt;authors&gt;&lt;author&gt;Salerno, F.&lt;/author&gt;&lt;author&gt;Merli, M.&lt;/author&gt;&lt;author&gt;Riggio, O.&lt;/author&gt;&lt;author&gt;Cazzaniga, M.&lt;/author&gt;&lt;author&gt;Valeriano, V.&lt;/author&gt;&lt;author&gt;Pozzi, M.&lt;/author&gt;&lt;author&gt;Nicolini, A.&lt;/author&gt;&lt;author&gt;Salvatori, F.&lt;/author&gt;&lt;/authors&gt;&lt;/contributors&gt;&lt;auth-address&gt;Department of Internal Medicine, University and Ospedale Maggiore Policlinico Instituto di Ricerca e Cura a Carattere Scientifico (IRCCS), Milan, Italy. francesco.salerno@unimi.it&lt;/auth-address&gt;&lt;titles&gt;&lt;title&gt;Randomized controlled study of TIPS versus paracentesis plus albumin in cirrhosis with severe ascites&lt;/title&gt;&lt;secondary-title&gt;Hepatology&lt;/secondary-title&gt;&lt;/titles&gt;&lt;periodical&gt;&lt;full-title&gt;Hepatology&lt;/full-title&gt;&lt;/periodical&gt;&lt;pages&gt;629-35&lt;/pages&gt;&lt;volume&gt;40&lt;/volume&gt;&lt;number&gt;3&lt;/number&gt;&lt;keywords&gt;&lt;keyword&gt;Albumins/ therapeutic use&lt;/keyword&gt;&lt;keyword&gt;Ascites/mortality/ therapy&lt;/keyword&gt;&lt;keyword&gt;Female&lt;/keyword&gt;&lt;keyword&gt;Hepatic Encephalopathy/etiology&lt;/keyword&gt;&lt;keyword&gt;Hospitalization&lt;/keyword&gt;&lt;keyword&gt;Humans&lt;/keyword&gt;&lt;keyword&gt;Liver Cirrhosis/mortality/ therapy&lt;/keyword&gt;&lt;keyword&gt;Male&lt;/keyword&gt;&lt;keyword&gt;Middle Aged&lt;/keyword&gt;&lt;keyword&gt;Paracentesis&lt;/keyword&gt;&lt;keyword&gt;Portasystemic Shunt, Transjugular Intrahepatic&lt;/keyword&gt;&lt;keyword&gt;Prospective Studies&lt;/keyword&gt;&lt;keyword&gt;Treatment Failure&lt;/keyword&gt;&lt;/keywords&gt;&lt;dates&gt;&lt;year&gt;2004&lt;/year&gt;&lt;pub-dates&gt;&lt;date&gt;Sep&lt;/date&gt;&lt;/pub-dates&gt;&lt;/dates&gt;&lt;isbn&gt;0270-9139 (Print)&amp;#xD;0270-9139 (Linking)&lt;/isbn&gt;&lt;accession-num&gt;15349901&lt;/accession-num&gt;&lt;urls&gt;&lt;/urls&gt;&lt;/record&gt;&lt;/Cite&gt;&lt;/EndNote&gt;</w:instrText>
      </w:r>
      <w:r w:rsidRPr="00B2659E">
        <w:rPr>
          <w:rFonts w:ascii="Book Antiqua" w:hAnsi="Book Antiqua" w:cs="Arial"/>
          <w:sz w:val="28"/>
          <w:szCs w:val="28"/>
        </w:rPr>
        <w:fldChar w:fldCharType="separate"/>
      </w:r>
      <w:r w:rsidRPr="00B2659E">
        <w:rPr>
          <w:rFonts w:ascii="Book Antiqua" w:hAnsi="Book Antiqua" w:cs="Arial"/>
          <w:noProof/>
          <w:sz w:val="28"/>
          <w:szCs w:val="28"/>
          <w:vertAlign w:val="superscript"/>
        </w:rPr>
        <w:t>[</w:t>
      </w:r>
      <w:hyperlink w:anchor="_ENREF_12" w:tooltip="Salerno, 2004 #106" w:history="1">
        <w:r w:rsidRPr="00B2659E">
          <w:rPr>
            <w:rFonts w:ascii="Book Antiqua" w:hAnsi="Book Antiqua" w:cs="Arial"/>
            <w:noProof/>
            <w:sz w:val="28"/>
            <w:szCs w:val="28"/>
            <w:vertAlign w:val="superscript"/>
          </w:rPr>
          <w:t>12</w:t>
        </w:r>
      </w:hyperlink>
      <w:r w:rsidRPr="00B2659E">
        <w:rPr>
          <w:rFonts w:ascii="Book Antiqua" w:hAnsi="Book Antiqua" w:cs="Arial"/>
          <w:noProof/>
          <w:sz w:val="28"/>
          <w:szCs w:val="28"/>
          <w:vertAlign w:val="superscript"/>
        </w:rPr>
        <w:t>]</w:t>
      </w:r>
      <w:r w:rsidRPr="00B2659E">
        <w:rPr>
          <w:rFonts w:ascii="Book Antiqua" w:hAnsi="Book Antiqua" w:cs="Arial"/>
          <w:sz w:val="28"/>
          <w:szCs w:val="28"/>
        </w:rPr>
        <w:fldChar w:fldCharType="end"/>
      </w:r>
      <w:r w:rsidRPr="00B2659E">
        <w:rPr>
          <w:rFonts w:ascii="Book Antiqua" w:hAnsi="Book Antiqua" w:cs="Arial"/>
          <w:sz w:val="28"/>
          <w:szCs w:val="28"/>
        </w:rPr>
        <w:t xml:space="preserve">. This result indicates that TIPS may be superior to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regardless of Child-Pugh classes. Additionally, only 48% (median, range from 21% to 77%, Table 1) of the screened patients could be included in the RCTs, which suggests that studies based on real clinical practice scenarios are needed to validate the universal nature of the results of the present meta-analysis. </w:t>
      </w:r>
    </w:p>
    <w:p w:rsidR="00E36C06" w:rsidRPr="00B2659E" w:rsidRDefault="00E36C06" w:rsidP="00B2659E">
      <w:pPr>
        <w:suppressLineNumbers/>
        <w:spacing w:line="360" w:lineRule="auto"/>
        <w:ind w:firstLineChars="200" w:firstLine="560"/>
        <w:rPr>
          <w:rFonts w:ascii="Book Antiqua" w:hAnsi="Book Antiqua" w:cs="Arial"/>
          <w:sz w:val="28"/>
          <w:szCs w:val="28"/>
        </w:rPr>
      </w:pPr>
      <w:r w:rsidRPr="00B2659E">
        <w:rPr>
          <w:rFonts w:ascii="Book Antiqua" w:hAnsi="Book Antiqua" w:cs="Arial"/>
          <w:sz w:val="28"/>
          <w:szCs w:val="28"/>
        </w:rPr>
        <w:lastRenderedPageBreak/>
        <w:t xml:space="preserve">In conclusion, this updated meta-analysis of literature data from six RCTs shows that TIPS significantly improves the LTF survival, the control of refractory ascites, and the prevention of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in patients with cirrhosis and refractory ascites. The increased risk of HE is a major drawback of the TIPS procedure. Further studies based on real clinical practice scenarios are needed.</w:t>
      </w:r>
    </w:p>
    <w:p w:rsidR="00E36C06" w:rsidRPr="00B2659E" w:rsidRDefault="00E36C06" w:rsidP="00B2659E">
      <w:pPr>
        <w:suppressLineNumbers/>
        <w:spacing w:line="360" w:lineRule="auto"/>
        <w:rPr>
          <w:rFonts w:ascii="Book Antiqua" w:hAnsi="Book Antiqua"/>
          <w:b/>
          <w:sz w:val="28"/>
          <w:szCs w:val="28"/>
        </w:rPr>
      </w:pPr>
    </w:p>
    <w:p w:rsidR="00E36C06" w:rsidRPr="00B2659E" w:rsidRDefault="00E36C06" w:rsidP="00B2659E">
      <w:pPr>
        <w:suppressLineNumbers/>
        <w:spacing w:line="360" w:lineRule="auto"/>
        <w:rPr>
          <w:rFonts w:ascii="Book Antiqua" w:hAnsi="Book Antiqua"/>
          <w:b/>
          <w:sz w:val="28"/>
          <w:szCs w:val="28"/>
        </w:rPr>
      </w:pPr>
      <w:r w:rsidRPr="00B2659E">
        <w:rPr>
          <w:rFonts w:ascii="Book Antiqua" w:hAnsi="Book Antiqua"/>
          <w:b/>
          <w:sz w:val="28"/>
          <w:szCs w:val="28"/>
        </w:rPr>
        <w:t>COMMENTS</w:t>
      </w:r>
    </w:p>
    <w:p w:rsidR="00E36C06" w:rsidRPr="00B2659E" w:rsidRDefault="00E36C06" w:rsidP="00B2659E">
      <w:pPr>
        <w:suppressLineNumbers/>
        <w:spacing w:line="360" w:lineRule="auto"/>
        <w:rPr>
          <w:rFonts w:ascii="Book Antiqua" w:hAnsi="Book Antiqua"/>
          <w:b/>
          <w:bCs/>
          <w:i/>
          <w:sz w:val="28"/>
          <w:szCs w:val="28"/>
        </w:rPr>
      </w:pPr>
      <w:r w:rsidRPr="00B2659E">
        <w:rPr>
          <w:rFonts w:ascii="Book Antiqua" w:hAnsi="Book Antiqua"/>
          <w:b/>
          <w:bCs/>
          <w:i/>
          <w:sz w:val="28"/>
          <w:szCs w:val="28"/>
        </w:rPr>
        <w:t>Background</w:t>
      </w:r>
    </w:p>
    <w:p w:rsidR="00E36C06" w:rsidRPr="00B2659E" w:rsidRDefault="00E36C06" w:rsidP="00B2659E">
      <w:pPr>
        <w:suppressLineNumbers/>
        <w:spacing w:line="360" w:lineRule="auto"/>
        <w:rPr>
          <w:rFonts w:ascii="Book Antiqua" w:hAnsi="Book Antiqua"/>
          <w:sz w:val="28"/>
          <w:szCs w:val="28"/>
        </w:rPr>
      </w:pPr>
      <w:r w:rsidRPr="00B2659E">
        <w:rPr>
          <w:rFonts w:ascii="Book Antiqua" w:hAnsi="Book Antiqua" w:cs="Arial"/>
          <w:sz w:val="28"/>
          <w:szCs w:val="28"/>
        </w:rPr>
        <w:t xml:space="preserve">The survival benefit of </w:t>
      </w:r>
      <w:proofErr w:type="spellStart"/>
      <w:r w:rsidRPr="00B2659E">
        <w:rPr>
          <w:rFonts w:ascii="Book Antiqua" w:hAnsi="Book Antiqua" w:cs="Arial"/>
          <w:sz w:val="28"/>
          <w:szCs w:val="28"/>
        </w:rPr>
        <w:t>transjugular</w:t>
      </w:r>
      <w:proofErr w:type="spellEnd"/>
      <w:r w:rsidRPr="00B2659E">
        <w:rPr>
          <w:rFonts w:ascii="Book Antiqua" w:hAnsi="Book Antiqua" w:cs="Arial"/>
          <w:sz w:val="28"/>
          <w:szCs w:val="28"/>
        </w:rPr>
        <w:t xml:space="preserve"> intrahepatic </w:t>
      </w:r>
      <w:proofErr w:type="spellStart"/>
      <w:r w:rsidRPr="00B2659E">
        <w:rPr>
          <w:rFonts w:ascii="Book Antiqua" w:hAnsi="Book Antiqua" w:cs="Arial"/>
          <w:sz w:val="28"/>
          <w:szCs w:val="28"/>
        </w:rPr>
        <w:t>portosystemic</w:t>
      </w:r>
      <w:proofErr w:type="spellEnd"/>
      <w:r w:rsidRPr="00B2659E">
        <w:rPr>
          <w:rFonts w:ascii="Book Antiqua" w:hAnsi="Book Antiqua" w:cs="Arial"/>
          <w:sz w:val="28"/>
          <w:szCs w:val="28"/>
        </w:rPr>
        <w:t xml:space="preserve"> shunt (TIPS) in cirrhotic patients with refractory ascites requires further evaluations. Previous meta-analyses of the data reported in the literature considered only the number of deaths, but not the time to death. Furthermore, an additional study on this subject has been recently published. The primary aim is to compare the liver-transplantation-free (LTF) survival between TIPS and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groups by pooling the effects of both number of deaths and time to death.</w:t>
      </w:r>
    </w:p>
    <w:p w:rsidR="00E36C06" w:rsidRPr="00B2659E" w:rsidRDefault="00E36C06" w:rsidP="00B2659E">
      <w:pPr>
        <w:suppressLineNumbers/>
        <w:spacing w:line="360" w:lineRule="auto"/>
        <w:rPr>
          <w:rFonts w:ascii="Book Antiqua" w:hAnsi="Book Antiqua"/>
          <w:b/>
          <w:bCs/>
          <w:i/>
          <w:sz w:val="28"/>
          <w:szCs w:val="28"/>
        </w:rPr>
      </w:pPr>
    </w:p>
    <w:p w:rsidR="00E36C06" w:rsidRPr="00B2659E" w:rsidRDefault="00E36C06" w:rsidP="00B2659E">
      <w:pPr>
        <w:suppressLineNumbers/>
        <w:spacing w:line="360" w:lineRule="auto"/>
        <w:rPr>
          <w:rFonts w:ascii="Book Antiqua" w:hAnsi="Book Antiqua"/>
          <w:b/>
          <w:bCs/>
          <w:i/>
          <w:sz w:val="28"/>
          <w:szCs w:val="28"/>
        </w:rPr>
      </w:pPr>
      <w:r w:rsidRPr="00B2659E">
        <w:rPr>
          <w:rFonts w:ascii="Book Antiqua" w:hAnsi="Book Antiqua"/>
          <w:b/>
          <w:bCs/>
          <w:i/>
          <w:sz w:val="28"/>
          <w:szCs w:val="28"/>
        </w:rPr>
        <w:lastRenderedPageBreak/>
        <w:t>Research frontiers</w:t>
      </w:r>
    </w:p>
    <w:p w:rsidR="00E36C06" w:rsidRPr="00B2659E" w:rsidRDefault="00E36C06" w:rsidP="00B2659E">
      <w:pPr>
        <w:suppressLineNumbers/>
        <w:spacing w:line="360" w:lineRule="auto"/>
        <w:rPr>
          <w:rFonts w:ascii="Book Antiqua" w:hAnsi="Book Antiqua"/>
          <w:sz w:val="28"/>
          <w:szCs w:val="28"/>
        </w:rPr>
      </w:pPr>
      <w:r w:rsidRPr="00B2659E">
        <w:rPr>
          <w:rFonts w:ascii="Book Antiqua" w:hAnsi="Book Antiqua"/>
          <w:sz w:val="28"/>
          <w:szCs w:val="28"/>
        </w:rPr>
        <w:t xml:space="preserve">A meta-analysis was conducted to evaluate the effectiveness of TIPS </w:t>
      </w:r>
      <w:proofErr w:type="spellStart"/>
      <w:r w:rsidRPr="00B2659E">
        <w:rPr>
          <w:rFonts w:ascii="Book Antiqua" w:hAnsi="Book Antiqua"/>
          <w:i/>
          <w:sz w:val="28"/>
          <w:szCs w:val="28"/>
        </w:rPr>
        <w:t>vs</w:t>
      </w:r>
      <w:proofErr w:type="spellEnd"/>
      <w:r w:rsidRPr="00B2659E">
        <w:rPr>
          <w:rFonts w:ascii="Book Antiqua" w:hAnsi="Book Antiqua"/>
          <w:sz w:val="28"/>
          <w:szCs w:val="28"/>
        </w:rPr>
        <w:t xml:space="preserve"> </w:t>
      </w:r>
      <w:proofErr w:type="spellStart"/>
      <w:r w:rsidRPr="00B2659E">
        <w:rPr>
          <w:rFonts w:ascii="Book Antiqua" w:hAnsi="Book Antiqua"/>
          <w:sz w:val="28"/>
          <w:szCs w:val="28"/>
        </w:rPr>
        <w:t>paracentesis</w:t>
      </w:r>
      <w:proofErr w:type="spellEnd"/>
      <w:r w:rsidRPr="00B2659E">
        <w:rPr>
          <w:rFonts w:ascii="Book Antiqua" w:hAnsi="Book Antiqua"/>
          <w:sz w:val="28"/>
          <w:szCs w:val="28"/>
        </w:rPr>
        <w:t xml:space="preserve"> in patients with cirrhosis and refractory ascites.</w:t>
      </w:r>
    </w:p>
    <w:p w:rsidR="00E36C06" w:rsidRPr="00B2659E" w:rsidRDefault="00E36C06" w:rsidP="00B2659E">
      <w:pPr>
        <w:suppressLineNumbers/>
        <w:spacing w:line="360" w:lineRule="auto"/>
        <w:rPr>
          <w:rFonts w:ascii="Book Antiqua" w:hAnsi="Book Antiqua"/>
          <w:sz w:val="28"/>
          <w:szCs w:val="28"/>
        </w:rPr>
      </w:pPr>
    </w:p>
    <w:p w:rsidR="00E36C06" w:rsidRPr="00B2659E" w:rsidRDefault="00E36C06" w:rsidP="00B2659E">
      <w:pPr>
        <w:suppressLineNumbers/>
        <w:spacing w:line="360" w:lineRule="auto"/>
        <w:rPr>
          <w:rFonts w:ascii="Book Antiqua" w:hAnsi="Book Antiqua"/>
          <w:i/>
          <w:sz w:val="28"/>
          <w:szCs w:val="28"/>
        </w:rPr>
      </w:pPr>
      <w:r w:rsidRPr="00B2659E">
        <w:rPr>
          <w:rFonts w:ascii="Book Antiqua" w:hAnsi="Book Antiqua"/>
          <w:b/>
          <w:bCs/>
          <w:i/>
          <w:sz w:val="28"/>
          <w:szCs w:val="28"/>
        </w:rPr>
        <w:t>Innovations and breakthroughs</w:t>
      </w:r>
    </w:p>
    <w:p w:rsidR="00E36C06" w:rsidRPr="00B2659E" w:rsidRDefault="00E36C06" w:rsidP="00B2659E">
      <w:pPr>
        <w:suppressLineNumbers/>
        <w:spacing w:line="360" w:lineRule="auto"/>
        <w:rPr>
          <w:rFonts w:ascii="Book Antiqua" w:hAnsi="Book Antiqua"/>
          <w:sz w:val="28"/>
          <w:szCs w:val="28"/>
        </w:rPr>
      </w:pPr>
      <w:r w:rsidRPr="00B2659E">
        <w:rPr>
          <w:rFonts w:ascii="Book Antiqua" w:hAnsi="Book Antiqua"/>
          <w:sz w:val="28"/>
          <w:szCs w:val="28"/>
        </w:rPr>
        <w:t xml:space="preserve">In the present meta-analysis of </w:t>
      </w:r>
      <w:r w:rsidRPr="00B2659E">
        <w:rPr>
          <w:rFonts w:ascii="Book Antiqua" w:hAnsi="Book Antiqua" w:cs="Arial"/>
          <w:sz w:val="28"/>
          <w:szCs w:val="28"/>
        </w:rPr>
        <w:t>randomized controlled trials</w:t>
      </w:r>
      <w:r w:rsidRPr="00B2659E">
        <w:rPr>
          <w:rFonts w:ascii="Book Antiqua" w:hAnsi="Book Antiqua"/>
          <w:sz w:val="28"/>
          <w:szCs w:val="28"/>
        </w:rPr>
        <w:t xml:space="preserve">, it was observed that TIPS significantly improved the LTF survival of patients with cirrhosis and refractory ascites. Additionally, TIPS was superior to </w:t>
      </w:r>
      <w:proofErr w:type="spellStart"/>
      <w:r w:rsidRPr="00B2659E">
        <w:rPr>
          <w:rFonts w:ascii="Book Antiqua" w:hAnsi="Book Antiqua"/>
          <w:sz w:val="28"/>
          <w:szCs w:val="28"/>
        </w:rPr>
        <w:t>paracentesis</w:t>
      </w:r>
      <w:proofErr w:type="spellEnd"/>
      <w:r w:rsidRPr="00B2659E">
        <w:rPr>
          <w:rFonts w:ascii="Book Antiqua" w:hAnsi="Book Antiqua"/>
          <w:sz w:val="28"/>
          <w:szCs w:val="28"/>
        </w:rPr>
        <w:t xml:space="preserve"> in liver-disease-related death, recurrence of ascites, and </w:t>
      </w:r>
      <w:proofErr w:type="spellStart"/>
      <w:r w:rsidRPr="00B2659E">
        <w:rPr>
          <w:rFonts w:ascii="Book Antiqua" w:hAnsi="Book Antiqua"/>
          <w:sz w:val="28"/>
          <w:szCs w:val="28"/>
        </w:rPr>
        <w:t>hepatorenal</w:t>
      </w:r>
      <w:proofErr w:type="spellEnd"/>
      <w:r w:rsidRPr="00B2659E">
        <w:rPr>
          <w:rFonts w:ascii="Book Antiqua" w:hAnsi="Book Antiqua"/>
          <w:sz w:val="28"/>
          <w:szCs w:val="28"/>
        </w:rPr>
        <w:t xml:space="preserve"> syndrome. However, patients who underwent TIPS were associated with an increased risk of</w:t>
      </w:r>
      <w:r w:rsidRPr="00B2659E">
        <w:rPr>
          <w:rFonts w:ascii="Book Antiqua" w:hAnsi="Book Antiqua" w:cs="Arial"/>
          <w:sz w:val="28"/>
          <w:szCs w:val="28"/>
        </w:rPr>
        <w:t xml:space="preserve"> hepatic encephalopathy (HE)</w:t>
      </w:r>
      <w:r w:rsidRPr="00B2659E">
        <w:rPr>
          <w:rFonts w:ascii="Book Antiqua" w:hAnsi="Book Antiqua"/>
          <w:sz w:val="28"/>
          <w:szCs w:val="28"/>
        </w:rPr>
        <w:t xml:space="preserve"> and severe HE.</w:t>
      </w:r>
    </w:p>
    <w:p w:rsidR="00E36C06" w:rsidRPr="00B2659E" w:rsidRDefault="00E36C06" w:rsidP="00B2659E">
      <w:pPr>
        <w:suppressLineNumbers/>
        <w:spacing w:line="360" w:lineRule="auto"/>
        <w:rPr>
          <w:rFonts w:ascii="Book Antiqua" w:hAnsi="Book Antiqua"/>
          <w:sz w:val="28"/>
          <w:szCs w:val="28"/>
        </w:rPr>
      </w:pPr>
    </w:p>
    <w:p w:rsidR="00E36C06" w:rsidRPr="00B2659E" w:rsidRDefault="00E36C06" w:rsidP="00B2659E">
      <w:pPr>
        <w:suppressLineNumbers/>
        <w:spacing w:line="360" w:lineRule="auto"/>
        <w:rPr>
          <w:rFonts w:ascii="Book Antiqua" w:hAnsi="Book Antiqua"/>
          <w:b/>
          <w:bCs/>
          <w:i/>
          <w:sz w:val="28"/>
          <w:szCs w:val="28"/>
        </w:rPr>
      </w:pPr>
      <w:r w:rsidRPr="00B2659E">
        <w:rPr>
          <w:rFonts w:ascii="Book Antiqua" w:hAnsi="Book Antiqua"/>
          <w:b/>
          <w:bCs/>
          <w:i/>
          <w:sz w:val="28"/>
          <w:szCs w:val="28"/>
        </w:rPr>
        <w:t>Applications</w:t>
      </w:r>
    </w:p>
    <w:p w:rsidR="00E36C06" w:rsidRPr="00B2659E" w:rsidRDefault="00E36C06" w:rsidP="00B2659E">
      <w:pPr>
        <w:suppressLineNumbers/>
        <w:spacing w:line="360" w:lineRule="auto"/>
        <w:rPr>
          <w:rFonts w:ascii="Book Antiqua" w:hAnsi="Book Antiqua"/>
          <w:sz w:val="28"/>
          <w:szCs w:val="28"/>
        </w:rPr>
      </w:pPr>
      <w:r w:rsidRPr="00B2659E">
        <w:rPr>
          <w:rFonts w:ascii="Book Antiqua" w:hAnsi="Book Antiqua"/>
          <w:sz w:val="28"/>
          <w:szCs w:val="28"/>
        </w:rPr>
        <w:t xml:space="preserve">The results of the present meta-analysis suggest that TIPS could potentially be recommended as the first-line treatment for patients with cirrhosis and refractory ascites. </w:t>
      </w:r>
    </w:p>
    <w:p w:rsidR="00E36C06" w:rsidRPr="00B2659E" w:rsidRDefault="00E36C06" w:rsidP="00B2659E">
      <w:pPr>
        <w:suppressLineNumbers/>
        <w:spacing w:line="360" w:lineRule="auto"/>
        <w:rPr>
          <w:rFonts w:ascii="Book Antiqua" w:hAnsi="Book Antiqua"/>
          <w:sz w:val="28"/>
          <w:szCs w:val="28"/>
        </w:rPr>
      </w:pPr>
    </w:p>
    <w:p w:rsidR="00E36C06" w:rsidRPr="00B2659E" w:rsidRDefault="00E36C06" w:rsidP="00B2659E">
      <w:pPr>
        <w:suppressLineNumbers/>
        <w:spacing w:line="360" w:lineRule="auto"/>
        <w:rPr>
          <w:rFonts w:ascii="Book Antiqua" w:hAnsi="Book Antiqua"/>
          <w:b/>
          <w:bCs/>
          <w:i/>
          <w:sz w:val="28"/>
          <w:szCs w:val="28"/>
        </w:rPr>
      </w:pPr>
      <w:r w:rsidRPr="00B2659E">
        <w:rPr>
          <w:rFonts w:ascii="Book Antiqua" w:hAnsi="Book Antiqua"/>
          <w:b/>
          <w:bCs/>
          <w:i/>
          <w:sz w:val="28"/>
          <w:szCs w:val="28"/>
        </w:rPr>
        <w:t>Terminology</w:t>
      </w:r>
    </w:p>
    <w:p w:rsidR="00E36C06" w:rsidRPr="00B2659E" w:rsidRDefault="00E36C06" w:rsidP="00B2659E">
      <w:pPr>
        <w:suppressLineNumbers/>
        <w:spacing w:line="360" w:lineRule="auto"/>
        <w:rPr>
          <w:rFonts w:ascii="Book Antiqua" w:hAnsi="Book Antiqua"/>
          <w:b/>
          <w:bCs/>
          <w:sz w:val="28"/>
          <w:szCs w:val="28"/>
        </w:rPr>
      </w:pPr>
      <w:r w:rsidRPr="00B2659E">
        <w:rPr>
          <w:rFonts w:ascii="Book Antiqua" w:hAnsi="Book Antiqua" w:cs="Arial"/>
          <w:sz w:val="28"/>
          <w:szCs w:val="28"/>
        </w:rPr>
        <w:t xml:space="preserve">LTF survival (primary endpoint): patient survival without liver transplantation. Liver-disease-related death: number of patients who died of liver-disease-related causes including hepatic failure, </w:t>
      </w:r>
      <w:proofErr w:type="spellStart"/>
      <w:r w:rsidRPr="00B2659E">
        <w:rPr>
          <w:rFonts w:ascii="Book Antiqua" w:hAnsi="Book Antiqua" w:cs="Arial"/>
          <w:sz w:val="28"/>
          <w:szCs w:val="28"/>
        </w:rPr>
        <w:t>variceal</w:t>
      </w:r>
      <w:proofErr w:type="spellEnd"/>
      <w:r w:rsidRPr="00B2659E">
        <w:rPr>
          <w:rFonts w:ascii="Book Antiqua" w:hAnsi="Book Antiqua" w:cs="Arial"/>
          <w:sz w:val="28"/>
          <w:szCs w:val="28"/>
        </w:rPr>
        <w:t xml:space="preserve"> bleeding,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and hepatocellular carcinoma. Recurrence of ascites: number of patients requiring a new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after the interventions. HE and severe HE: the number of patients presenting with HE after intervention and the number of patients with severe HE (grades III/IV HE or equivalent classification), respectively.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number of patients with type 1 or type 2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w:t>
      </w:r>
    </w:p>
    <w:p w:rsidR="00E36C06" w:rsidRPr="00B2659E" w:rsidRDefault="00E36C06" w:rsidP="00B2659E">
      <w:pPr>
        <w:suppressLineNumbers/>
        <w:spacing w:line="360" w:lineRule="auto"/>
        <w:rPr>
          <w:rFonts w:ascii="Book Antiqua" w:hAnsi="Book Antiqua"/>
          <w:b/>
          <w:bCs/>
          <w:sz w:val="28"/>
          <w:szCs w:val="28"/>
        </w:rPr>
      </w:pPr>
    </w:p>
    <w:p w:rsidR="00E36C06" w:rsidRPr="00B2659E" w:rsidRDefault="00E36C06" w:rsidP="00B2659E">
      <w:pPr>
        <w:suppressLineNumbers/>
        <w:spacing w:line="360" w:lineRule="auto"/>
        <w:rPr>
          <w:rFonts w:ascii="Book Antiqua" w:hAnsi="Book Antiqua"/>
          <w:b/>
          <w:bCs/>
          <w:i/>
          <w:sz w:val="28"/>
          <w:szCs w:val="28"/>
        </w:rPr>
      </w:pPr>
      <w:r w:rsidRPr="00B2659E">
        <w:rPr>
          <w:rFonts w:ascii="Book Antiqua" w:hAnsi="Book Antiqua"/>
          <w:b/>
          <w:bCs/>
          <w:i/>
          <w:sz w:val="28"/>
          <w:szCs w:val="28"/>
        </w:rPr>
        <w:t>Peer review</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 xml:space="preserve">The effects of TIPS </w:t>
      </w:r>
      <w:proofErr w:type="spellStart"/>
      <w:r w:rsidRPr="00B2659E">
        <w:rPr>
          <w:rFonts w:ascii="Book Antiqua" w:hAnsi="Book Antiqua" w:cs="Arial"/>
          <w:i/>
          <w:sz w:val="28"/>
          <w:szCs w:val="28"/>
        </w:rPr>
        <w:t>vs</w:t>
      </w:r>
      <w:proofErr w:type="spellEnd"/>
      <w:r w:rsidRPr="00B2659E">
        <w:rPr>
          <w:rFonts w:ascii="Book Antiqua" w:hAnsi="Book Antiqua" w:cs="Arial"/>
          <w:sz w:val="28"/>
          <w:szCs w:val="28"/>
        </w:rPr>
        <w:t xml:space="preserv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for patients with cirrhosis and refractory ascites have been investigated for more than two decades. The present meta-analysis included the updated data and found out that TIPS could improve the LTF survival rate and alleviate recurrence of ascites,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 and </w:t>
      </w:r>
      <w:r w:rsidRPr="00B2659E">
        <w:rPr>
          <w:rFonts w:ascii="Book Antiqua" w:hAnsi="Book Antiqua" w:cs="Arial"/>
          <w:sz w:val="28"/>
          <w:szCs w:val="28"/>
        </w:rPr>
        <w:lastRenderedPageBreak/>
        <w:t>liver-disease-related death alone with an increase in HE risk. The paper is exciting and important and brings forth new knowledge.</w:t>
      </w:r>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REFERENCES</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1 </w:t>
      </w:r>
      <w:r w:rsidRPr="00AB34B0">
        <w:rPr>
          <w:rFonts w:ascii="Book Antiqua" w:hAnsi="Book Antiqua" w:cs="宋体"/>
          <w:b/>
          <w:bCs/>
          <w:kern w:val="0"/>
          <w:sz w:val="28"/>
          <w:szCs w:val="28"/>
        </w:rPr>
        <w:t>Arroyo V</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Colmenero</w:t>
      </w:r>
      <w:proofErr w:type="spellEnd"/>
      <w:r w:rsidRPr="00AB34B0">
        <w:rPr>
          <w:rFonts w:ascii="Book Antiqua" w:hAnsi="Book Antiqua" w:cs="宋体"/>
          <w:kern w:val="0"/>
          <w:sz w:val="28"/>
          <w:szCs w:val="28"/>
        </w:rPr>
        <w:t xml:space="preserve"> J. Ascites and </w:t>
      </w:r>
      <w:proofErr w:type="spellStart"/>
      <w:r w:rsidRPr="00AB34B0">
        <w:rPr>
          <w:rFonts w:ascii="Book Antiqua" w:hAnsi="Book Antiqua" w:cs="宋体"/>
          <w:kern w:val="0"/>
          <w:sz w:val="28"/>
          <w:szCs w:val="28"/>
        </w:rPr>
        <w:t>hepatorenal</w:t>
      </w:r>
      <w:proofErr w:type="spellEnd"/>
      <w:r w:rsidRPr="00AB34B0">
        <w:rPr>
          <w:rFonts w:ascii="Book Antiqua" w:hAnsi="Book Antiqua" w:cs="宋体"/>
          <w:kern w:val="0"/>
          <w:sz w:val="28"/>
          <w:szCs w:val="28"/>
        </w:rPr>
        <w:t xml:space="preserve"> syndrome in cirrhosis: pathophysiological basis of therapy and current management. </w:t>
      </w:r>
      <w:r w:rsidRPr="00AB34B0">
        <w:rPr>
          <w:rFonts w:ascii="Book Antiqua" w:hAnsi="Book Antiqua" w:cs="宋体"/>
          <w:i/>
          <w:iCs/>
          <w:kern w:val="0"/>
          <w:sz w:val="28"/>
          <w:szCs w:val="28"/>
        </w:rPr>
        <w:t xml:space="preserve">J </w:t>
      </w:r>
      <w:proofErr w:type="spellStart"/>
      <w:r w:rsidRPr="00AB34B0">
        <w:rPr>
          <w:rFonts w:ascii="Book Antiqua" w:hAnsi="Book Antiqua" w:cs="宋体"/>
          <w:i/>
          <w:iCs/>
          <w:kern w:val="0"/>
          <w:sz w:val="28"/>
          <w:szCs w:val="28"/>
        </w:rPr>
        <w:t>Hepatol</w:t>
      </w:r>
      <w:proofErr w:type="spellEnd"/>
      <w:r w:rsidRPr="00AB34B0">
        <w:rPr>
          <w:rFonts w:ascii="Book Antiqua" w:hAnsi="Book Antiqua" w:cs="宋体"/>
          <w:kern w:val="0"/>
          <w:sz w:val="28"/>
          <w:szCs w:val="28"/>
        </w:rPr>
        <w:t xml:space="preserve"> 2003; </w:t>
      </w:r>
      <w:r w:rsidRPr="00AB34B0">
        <w:rPr>
          <w:rFonts w:ascii="Book Antiqua" w:hAnsi="Book Antiqua" w:cs="宋体"/>
          <w:b/>
          <w:bCs/>
          <w:kern w:val="0"/>
          <w:sz w:val="28"/>
          <w:szCs w:val="28"/>
        </w:rPr>
        <w:t xml:space="preserve">38 </w:t>
      </w:r>
      <w:proofErr w:type="spellStart"/>
      <w:r w:rsidRPr="00AB34B0">
        <w:rPr>
          <w:rFonts w:ascii="Book Antiqua" w:hAnsi="Book Antiqua" w:cs="宋体"/>
          <w:b/>
          <w:bCs/>
          <w:kern w:val="0"/>
          <w:sz w:val="28"/>
          <w:szCs w:val="28"/>
        </w:rPr>
        <w:t>Suppl</w:t>
      </w:r>
      <w:proofErr w:type="spellEnd"/>
      <w:r w:rsidRPr="00AB34B0">
        <w:rPr>
          <w:rFonts w:ascii="Book Antiqua" w:hAnsi="Book Antiqua" w:cs="宋体"/>
          <w:b/>
          <w:bCs/>
          <w:kern w:val="0"/>
          <w:sz w:val="28"/>
          <w:szCs w:val="28"/>
        </w:rPr>
        <w:t xml:space="preserve"> 1</w:t>
      </w:r>
      <w:r w:rsidRPr="00AB34B0">
        <w:rPr>
          <w:rFonts w:ascii="Book Antiqua" w:hAnsi="Book Antiqua" w:cs="宋体"/>
          <w:kern w:val="0"/>
          <w:sz w:val="28"/>
          <w:szCs w:val="28"/>
        </w:rPr>
        <w:t>: S69-S89 [PMID: 12591187]</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2 </w:t>
      </w:r>
      <w:proofErr w:type="spellStart"/>
      <w:r w:rsidRPr="00AB34B0">
        <w:rPr>
          <w:rFonts w:ascii="Book Antiqua" w:hAnsi="Book Antiqua" w:cs="宋体"/>
          <w:b/>
          <w:bCs/>
          <w:kern w:val="0"/>
          <w:sz w:val="28"/>
          <w:szCs w:val="28"/>
        </w:rPr>
        <w:t>Rössle</w:t>
      </w:r>
      <w:proofErr w:type="spellEnd"/>
      <w:r w:rsidRPr="00AB34B0">
        <w:rPr>
          <w:rFonts w:ascii="Book Antiqua" w:hAnsi="Book Antiqua" w:cs="宋体"/>
          <w:b/>
          <w:bCs/>
          <w:kern w:val="0"/>
          <w:sz w:val="28"/>
          <w:szCs w:val="28"/>
        </w:rPr>
        <w:t xml:space="preserve"> M</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Gerbes</w:t>
      </w:r>
      <w:proofErr w:type="spellEnd"/>
      <w:r w:rsidRPr="00AB34B0">
        <w:rPr>
          <w:rFonts w:ascii="Book Antiqua" w:hAnsi="Book Antiqua" w:cs="宋体"/>
          <w:kern w:val="0"/>
          <w:sz w:val="28"/>
          <w:szCs w:val="28"/>
        </w:rPr>
        <w:t xml:space="preserve"> AL. TIPS for the treatment of refractory ascites, </w:t>
      </w:r>
      <w:proofErr w:type="spellStart"/>
      <w:r w:rsidRPr="00AB34B0">
        <w:rPr>
          <w:rFonts w:ascii="Book Antiqua" w:hAnsi="Book Antiqua" w:cs="宋体"/>
          <w:kern w:val="0"/>
          <w:sz w:val="28"/>
          <w:szCs w:val="28"/>
        </w:rPr>
        <w:t>hepatorenal</w:t>
      </w:r>
      <w:proofErr w:type="spellEnd"/>
      <w:r w:rsidRPr="00AB34B0">
        <w:rPr>
          <w:rFonts w:ascii="Book Antiqua" w:hAnsi="Book Antiqua" w:cs="宋体"/>
          <w:kern w:val="0"/>
          <w:sz w:val="28"/>
          <w:szCs w:val="28"/>
        </w:rPr>
        <w:t xml:space="preserve"> syndrome and hepatic hydrothorax: a critical update. </w:t>
      </w:r>
      <w:r w:rsidRPr="00AB34B0">
        <w:rPr>
          <w:rFonts w:ascii="Book Antiqua" w:hAnsi="Book Antiqua" w:cs="宋体"/>
          <w:i/>
          <w:iCs/>
          <w:kern w:val="0"/>
          <w:sz w:val="28"/>
          <w:szCs w:val="28"/>
        </w:rPr>
        <w:t>Gut</w:t>
      </w:r>
      <w:r w:rsidRPr="00AB34B0">
        <w:rPr>
          <w:rFonts w:ascii="Book Antiqua" w:hAnsi="Book Antiqua" w:cs="宋体"/>
          <w:kern w:val="0"/>
          <w:sz w:val="28"/>
          <w:szCs w:val="28"/>
        </w:rPr>
        <w:t xml:space="preserve"> 2010; </w:t>
      </w:r>
      <w:r w:rsidRPr="00AB34B0">
        <w:rPr>
          <w:rFonts w:ascii="Book Antiqua" w:hAnsi="Book Antiqua" w:cs="宋体"/>
          <w:b/>
          <w:bCs/>
          <w:kern w:val="0"/>
          <w:sz w:val="28"/>
          <w:szCs w:val="28"/>
        </w:rPr>
        <w:t>59</w:t>
      </w:r>
      <w:r w:rsidRPr="00AB34B0">
        <w:rPr>
          <w:rFonts w:ascii="Book Antiqua" w:hAnsi="Book Antiqua" w:cs="宋体"/>
          <w:kern w:val="0"/>
          <w:sz w:val="28"/>
          <w:szCs w:val="28"/>
        </w:rPr>
        <w:t>: 988-1000 [PMID: 20581246 DOI: 10.1136/gut.2009.193227]</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3 </w:t>
      </w:r>
      <w:r w:rsidRPr="00AB34B0">
        <w:rPr>
          <w:rFonts w:ascii="Book Antiqua" w:hAnsi="Book Antiqua" w:cs="宋体"/>
          <w:b/>
          <w:bCs/>
          <w:kern w:val="0"/>
          <w:sz w:val="28"/>
          <w:szCs w:val="28"/>
        </w:rPr>
        <w:t>Salerno F</w:t>
      </w:r>
      <w:r w:rsidRPr="00AB34B0">
        <w:rPr>
          <w:rFonts w:ascii="Book Antiqua" w:hAnsi="Book Antiqua" w:cs="宋体"/>
          <w:kern w:val="0"/>
          <w:sz w:val="28"/>
          <w:szCs w:val="28"/>
        </w:rPr>
        <w:t xml:space="preserve">, Guevara M, </w:t>
      </w:r>
      <w:proofErr w:type="spellStart"/>
      <w:r w:rsidRPr="00AB34B0">
        <w:rPr>
          <w:rFonts w:ascii="Book Antiqua" w:hAnsi="Book Antiqua" w:cs="宋体"/>
          <w:kern w:val="0"/>
          <w:sz w:val="28"/>
          <w:szCs w:val="28"/>
        </w:rPr>
        <w:t>Bernardi</w:t>
      </w:r>
      <w:proofErr w:type="spellEnd"/>
      <w:r w:rsidRPr="00AB34B0">
        <w:rPr>
          <w:rFonts w:ascii="Book Antiqua" w:hAnsi="Book Antiqua" w:cs="宋体"/>
          <w:kern w:val="0"/>
          <w:sz w:val="28"/>
          <w:szCs w:val="28"/>
        </w:rPr>
        <w:t xml:space="preserve"> M, Moreau R, Wong F, </w:t>
      </w:r>
      <w:proofErr w:type="spellStart"/>
      <w:r w:rsidRPr="00AB34B0">
        <w:rPr>
          <w:rFonts w:ascii="Book Antiqua" w:hAnsi="Book Antiqua" w:cs="宋体"/>
          <w:kern w:val="0"/>
          <w:sz w:val="28"/>
          <w:szCs w:val="28"/>
        </w:rPr>
        <w:t>Angeli</w:t>
      </w:r>
      <w:proofErr w:type="spellEnd"/>
      <w:r w:rsidRPr="00AB34B0">
        <w:rPr>
          <w:rFonts w:ascii="Book Antiqua" w:hAnsi="Book Antiqua" w:cs="宋体"/>
          <w:kern w:val="0"/>
          <w:sz w:val="28"/>
          <w:szCs w:val="28"/>
        </w:rPr>
        <w:t xml:space="preserve"> P, Garcia-</w:t>
      </w:r>
      <w:proofErr w:type="spellStart"/>
      <w:r w:rsidRPr="00AB34B0">
        <w:rPr>
          <w:rFonts w:ascii="Book Antiqua" w:hAnsi="Book Antiqua" w:cs="宋体"/>
          <w:kern w:val="0"/>
          <w:sz w:val="28"/>
          <w:szCs w:val="28"/>
        </w:rPr>
        <w:t>Tsao</w:t>
      </w:r>
      <w:proofErr w:type="spellEnd"/>
      <w:r w:rsidRPr="00AB34B0">
        <w:rPr>
          <w:rFonts w:ascii="Book Antiqua" w:hAnsi="Book Antiqua" w:cs="宋体"/>
          <w:kern w:val="0"/>
          <w:sz w:val="28"/>
          <w:szCs w:val="28"/>
        </w:rPr>
        <w:t xml:space="preserve"> G, Lee SS. Refractory ascites: pathogenesis, definition and therapy of a severe complication in patients with cirrhosis. </w:t>
      </w:r>
      <w:r w:rsidRPr="00AB34B0">
        <w:rPr>
          <w:rFonts w:ascii="Book Antiqua" w:hAnsi="Book Antiqua" w:cs="宋体"/>
          <w:i/>
          <w:iCs/>
          <w:kern w:val="0"/>
          <w:sz w:val="28"/>
          <w:szCs w:val="28"/>
        </w:rPr>
        <w:t xml:space="preserve">Liver </w:t>
      </w:r>
      <w:proofErr w:type="spellStart"/>
      <w:r w:rsidRPr="00AB34B0">
        <w:rPr>
          <w:rFonts w:ascii="Book Antiqua" w:hAnsi="Book Antiqua" w:cs="宋体"/>
          <w:i/>
          <w:iCs/>
          <w:kern w:val="0"/>
          <w:sz w:val="28"/>
          <w:szCs w:val="28"/>
        </w:rPr>
        <w:t>Int</w:t>
      </w:r>
      <w:proofErr w:type="spellEnd"/>
      <w:r w:rsidRPr="00AB34B0">
        <w:rPr>
          <w:rFonts w:ascii="Book Antiqua" w:hAnsi="Book Antiqua" w:cs="宋体"/>
          <w:kern w:val="0"/>
          <w:sz w:val="28"/>
          <w:szCs w:val="28"/>
        </w:rPr>
        <w:t xml:space="preserve"> 2010; </w:t>
      </w:r>
      <w:r w:rsidRPr="00AB34B0">
        <w:rPr>
          <w:rFonts w:ascii="Book Antiqua" w:hAnsi="Book Antiqua" w:cs="宋体"/>
          <w:b/>
          <w:bCs/>
          <w:kern w:val="0"/>
          <w:sz w:val="28"/>
          <w:szCs w:val="28"/>
        </w:rPr>
        <w:t>30</w:t>
      </w:r>
      <w:r w:rsidRPr="00AB34B0">
        <w:rPr>
          <w:rFonts w:ascii="Book Antiqua" w:hAnsi="Book Antiqua" w:cs="宋体"/>
          <w:kern w:val="0"/>
          <w:sz w:val="28"/>
          <w:szCs w:val="28"/>
        </w:rPr>
        <w:t>: 937-947 [PMID: 20492521 DOI: 10.1111/j.1478-3231.2010.02272.x]</w:t>
      </w:r>
    </w:p>
    <w:p w:rsidR="00E36C06" w:rsidRPr="00AB34B0" w:rsidRDefault="00E36C06" w:rsidP="00B2659E">
      <w:pPr>
        <w:widowControl/>
        <w:suppressLineNumbers/>
        <w:spacing w:line="360" w:lineRule="auto"/>
        <w:rPr>
          <w:rFonts w:ascii="Book Antiqua" w:hAnsi="Book Antiqua" w:cs="宋体"/>
          <w:kern w:val="0"/>
          <w:sz w:val="28"/>
          <w:szCs w:val="28"/>
        </w:rPr>
      </w:pPr>
      <w:proofErr w:type="gramStart"/>
      <w:r w:rsidRPr="00AB34B0">
        <w:rPr>
          <w:rFonts w:ascii="Book Antiqua" w:hAnsi="Book Antiqua" w:cs="宋体"/>
          <w:kern w:val="0"/>
          <w:sz w:val="28"/>
          <w:szCs w:val="28"/>
        </w:rPr>
        <w:lastRenderedPageBreak/>
        <w:t xml:space="preserve">4 </w:t>
      </w:r>
      <w:r w:rsidRPr="00B2659E">
        <w:rPr>
          <w:rFonts w:ascii="Book Antiqua" w:hAnsi="Book Antiqua" w:cs="Arial"/>
          <w:b/>
          <w:noProof/>
          <w:sz w:val="28"/>
          <w:szCs w:val="28"/>
        </w:rPr>
        <w:t>European Association for the Study of the Liver.</w:t>
      </w:r>
      <w:proofErr w:type="gramEnd"/>
      <w:r w:rsidRPr="00AB34B0">
        <w:rPr>
          <w:rFonts w:ascii="Book Antiqua" w:hAnsi="Book Antiqua" w:cs="宋体"/>
          <w:kern w:val="0"/>
          <w:sz w:val="28"/>
          <w:szCs w:val="28"/>
        </w:rPr>
        <w:t xml:space="preserve"> </w:t>
      </w:r>
      <w:proofErr w:type="gramStart"/>
      <w:r w:rsidRPr="00AB34B0">
        <w:rPr>
          <w:rFonts w:ascii="Book Antiqua" w:hAnsi="Book Antiqua" w:cs="宋体"/>
          <w:kern w:val="0"/>
          <w:sz w:val="28"/>
          <w:szCs w:val="28"/>
        </w:rPr>
        <w:t xml:space="preserve">EASL clinical practice guidelines on the management of ascites, spontaneous bacterial peritonitis, and </w:t>
      </w:r>
      <w:proofErr w:type="spellStart"/>
      <w:r w:rsidRPr="00AB34B0">
        <w:rPr>
          <w:rFonts w:ascii="Book Antiqua" w:hAnsi="Book Antiqua" w:cs="宋体"/>
          <w:kern w:val="0"/>
          <w:sz w:val="28"/>
          <w:szCs w:val="28"/>
        </w:rPr>
        <w:t>hepatorenal</w:t>
      </w:r>
      <w:proofErr w:type="spellEnd"/>
      <w:r w:rsidRPr="00AB34B0">
        <w:rPr>
          <w:rFonts w:ascii="Book Antiqua" w:hAnsi="Book Antiqua" w:cs="宋体"/>
          <w:kern w:val="0"/>
          <w:sz w:val="28"/>
          <w:szCs w:val="28"/>
        </w:rPr>
        <w:t xml:space="preserve"> syndrome in cirrhosis.</w:t>
      </w:r>
      <w:proofErr w:type="gramEnd"/>
      <w:r w:rsidRPr="00AB34B0">
        <w:rPr>
          <w:rFonts w:ascii="Book Antiqua" w:hAnsi="Book Antiqua" w:cs="宋体"/>
          <w:kern w:val="0"/>
          <w:sz w:val="28"/>
          <w:szCs w:val="28"/>
        </w:rPr>
        <w:t xml:space="preserve"> </w:t>
      </w:r>
      <w:r w:rsidRPr="00AB34B0">
        <w:rPr>
          <w:rFonts w:ascii="Book Antiqua" w:hAnsi="Book Antiqua" w:cs="宋体"/>
          <w:i/>
          <w:iCs/>
          <w:kern w:val="0"/>
          <w:sz w:val="28"/>
          <w:szCs w:val="28"/>
        </w:rPr>
        <w:t xml:space="preserve">J </w:t>
      </w:r>
      <w:proofErr w:type="spellStart"/>
      <w:r w:rsidRPr="00AB34B0">
        <w:rPr>
          <w:rFonts w:ascii="Book Antiqua" w:hAnsi="Book Antiqua" w:cs="宋体"/>
          <w:i/>
          <w:iCs/>
          <w:kern w:val="0"/>
          <w:sz w:val="28"/>
          <w:szCs w:val="28"/>
        </w:rPr>
        <w:t>Hepatol</w:t>
      </w:r>
      <w:proofErr w:type="spellEnd"/>
      <w:r w:rsidRPr="00AB34B0">
        <w:rPr>
          <w:rFonts w:ascii="Book Antiqua" w:hAnsi="Book Antiqua" w:cs="宋体"/>
          <w:kern w:val="0"/>
          <w:sz w:val="28"/>
          <w:szCs w:val="28"/>
        </w:rPr>
        <w:t xml:space="preserve"> 2010; </w:t>
      </w:r>
      <w:r w:rsidRPr="00AB34B0">
        <w:rPr>
          <w:rFonts w:ascii="Book Antiqua" w:hAnsi="Book Antiqua" w:cs="宋体"/>
          <w:b/>
          <w:bCs/>
          <w:kern w:val="0"/>
          <w:sz w:val="28"/>
          <w:szCs w:val="28"/>
        </w:rPr>
        <w:t>53</w:t>
      </w:r>
      <w:r w:rsidRPr="00AB34B0">
        <w:rPr>
          <w:rFonts w:ascii="Book Antiqua" w:hAnsi="Book Antiqua" w:cs="宋体"/>
          <w:kern w:val="0"/>
          <w:sz w:val="28"/>
          <w:szCs w:val="28"/>
        </w:rPr>
        <w:t>: 397-417 [PMID: 20633946 DOI: 10.1016/j.jhep.2010.05.004]</w:t>
      </w:r>
    </w:p>
    <w:p w:rsidR="00E36C06" w:rsidRPr="00AB34B0" w:rsidRDefault="00E36C06" w:rsidP="00B2659E">
      <w:pPr>
        <w:widowControl/>
        <w:suppressLineNumbers/>
        <w:spacing w:line="360" w:lineRule="auto"/>
        <w:rPr>
          <w:rFonts w:ascii="Book Antiqua" w:hAnsi="Book Antiqua" w:cs="宋体"/>
          <w:kern w:val="0"/>
          <w:sz w:val="28"/>
          <w:szCs w:val="28"/>
        </w:rPr>
      </w:pPr>
      <w:proofErr w:type="gramStart"/>
      <w:r w:rsidRPr="00AB34B0">
        <w:rPr>
          <w:rFonts w:ascii="Book Antiqua" w:hAnsi="Book Antiqua" w:cs="宋体"/>
          <w:kern w:val="0"/>
          <w:sz w:val="28"/>
          <w:szCs w:val="28"/>
        </w:rPr>
        <w:t xml:space="preserve">5 </w:t>
      </w:r>
      <w:r w:rsidRPr="00AB34B0">
        <w:rPr>
          <w:rFonts w:ascii="Book Antiqua" w:hAnsi="Book Antiqua" w:cs="宋体"/>
          <w:b/>
          <w:bCs/>
          <w:kern w:val="0"/>
          <w:sz w:val="28"/>
          <w:szCs w:val="28"/>
        </w:rPr>
        <w:t>Runyon BA</w:t>
      </w:r>
      <w:r w:rsidRPr="00AB34B0">
        <w:rPr>
          <w:rFonts w:ascii="Book Antiqua" w:hAnsi="Book Antiqua" w:cs="宋体"/>
          <w:kern w:val="0"/>
          <w:sz w:val="28"/>
          <w:szCs w:val="28"/>
        </w:rPr>
        <w:t>.</w:t>
      </w:r>
      <w:proofErr w:type="gramEnd"/>
      <w:r w:rsidRPr="00AB34B0">
        <w:rPr>
          <w:rFonts w:ascii="Book Antiqua" w:hAnsi="Book Antiqua" w:cs="宋体"/>
          <w:kern w:val="0"/>
          <w:sz w:val="28"/>
          <w:szCs w:val="28"/>
        </w:rPr>
        <w:t xml:space="preserve"> Management of adult patients with ascites due to cirrhosis: an update. </w:t>
      </w:r>
      <w:proofErr w:type="spellStart"/>
      <w:r w:rsidRPr="00AB34B0">
        <w:rPr>
          <w:rFonts w:ascii="Book Antiqua" w:hAnsi="Book Antiqua" w:cs="宋体"/>
          <w:i/>
          <w:iCs/>
          <w:kern w:val="0"/>
          <w:sz w:val="28"/>
          <w:szCs w:val="28"/>
        </w:rPr>
        <w:t>Hepatology</w:t>
      </w:r>
      <w:proofErr w:type="spellEnd"/>
      <w:r w:rsidRPr="00AB34B0">
        <w:rPr>
          <w:rFonts w:ascii="Book Antiqua" w:hAnsi="Book Antiqua" w:cs="宋体"/>
          <w:kern w:val="0"/>
          <w:sz w:val="28"/>
          <w:szCs w:val="28"/>
        </w:rPr>
        <w:t xml:space="preserve"> 2009; </w:t>
      </w:r>
      <w:r w:rsidRPr="00AB34B0">
        <w:rPr>
          <w:rFonts w:ascii="Book Antiqua" w:hAnsi="Book Antiqua" w:cs="宋体"/>
          <w:b/>
          <w:bCs/>
          <w:kern w:val="0"/>
          <w:sz w:val="28"/>
          <w:szCs w:val="28"/>
        </w:rPr>
        <w:t>49</w:t>
      </w:r>
      <w:r w:rsidRPr="00AB34B0">
        <w:rPr>
          <w:rFonts w:ascii="Book Antiqua" w:hAnsi="Book Antiqua" w:cs="宋体"/>
          <w:kern w:val="0"/>
          <w:sz w:val="28"/>
          <w:szCs w:val="28"/>
        </w:rPr>
        <w:t>: 2087-2107 [PMID: 19475696 DOI: 10.1002/hep.22853]</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6 </w:t>
      </w:r>
      <w:r w:rsidRPr="00AB34B0">
        <w:rPr>
          <w:rFonts w:ascii="Book Antiqua" w:hAnsi="Book Antiqua" w:cs="宋体"/>
          <w:b/>
          <w:bCs/>
          <w:kern w:val="0"/>
          <w:sz w:val="28"/>
          <w:szCs w:val="28"/>
        </w:rPr>
        <w:t>D'Amico G</w:t>
      </w:r>
      <w:r w:rsidRPr="00AB34B0">
        <w:rPr>
          <w:rFonts w:ascii="Book Antiqua" w:hAnsi="Book Antiqua" w:cs="宋体"/>
          <w:kern w:val="0"/>
          <w:sz w:val="28"/>
          <w:szCs w:val="28"/>
        </w:rPr>
        <w:t xml:space="preserve">, Luca A, </w:t>
      </w:r>
      <w:proofErr w:type="spellStart"/>
      <w:r w:rsidRPr="00AB34B0">
        <w:rPr>
          <w:rFonts w:ascii="Book Antiqua" w:hAnsi="Book Antiqua" w:cs="宋体"/>
          <w:kern w:val="0"/>
          <w:sz w:val="28"/>
          <w:szCs w:val="28"/>
        </w:rPr>
        <w:t>Morabito</w:t>
      </w:r>
      <w:proofErr w:type="spellEnd"/>
      <w:r w:rsidRPr="00AB34B0">
        <w:rPr>
          <w:rFonts w:ascii="Book Antiqua" w:hAnsi="Book Antiqua" w:cs="宋体"/>
          <w:kern w:val="0"/>
          <w:sz w:val="28"/>
          <w:szCs w:val="28"/>
        </w:rPr>
        <w:t xml:space="preserve"> A, </w:t>
      </w:r>
      <w:proofErr w:type="spellStart"/>
      <w:r w:rsidRPr="00AB34B0">
        <w:rPr>
          <w:rFonts w:ascii="Book Antiqua" w:hAnsi="Book Antiqua" w:cs="宋体"/>
          <w:kern w:val="0"/>
          <w:sz w:val="28"/>
          <w:szCs w:val="28"/>
        </w:rPr>
        <w:t>Miraglia</w:t>
      </w:r>
      <w:proofErr w:type="spellEnd"/>
      <w:r w:rsidRPr="00AB34B0">
        <w:rPr>
          <w:rFonts w:ascii="Book Antiqua" w:hAnsi="Book Antiqua" w:cs="宋体"/>
          <w:kern w:val="0"/>
          <w:sz w:val="28"/>
          <w:szCs w:val="28"/>
        </w:rPr>
        <w:t xml:space="preserve"> R, D'Amico M. Uncovered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 for refractory ascites: a meta-analysis. </w:t>
      </w:r>
      <w:r w:rsidRPr="00AB34B0">
        <w:rPr>
          <w:rFonts w:ascii="Book Antiqua" w:hAnsi="Book Antiqua" w:cs="宋体"/>
          <w:i/>
          <w:iCs/>
          <w:kern w:val="0"/>
          <w:sz w:val="28"/>
          <w:szCs w:val="28"/>
        </w:rPr>
        <w:t>Gastroenterology</w:t>
      </w:r>
      <w:r w:rsidRPr="00AB34B0">
        <w:rPr>
          <w:rFonts w:ascii="Book Antiqua" w:hAnsi="Book Antiqua" w:cs="宋体"/>
          <w:kern w:val="0"/>
          <w:sz w:val="28"/>
          <w:szCs w:val="28"/>
        </w:rPr>
        <w:t xml:space="preserve"> 2005; </w:t>
      </w:r>
      <w:r w:rsidRPr="00AB34B0">
        <w:rPr>
          <w:rFonts w:ascii="Book Antiqua" w:hAnsi="Book Antiqua" w:cs="宋体"/>
          <w:b/>
          <w:bCs/>
          <w:kern w:val="0"/>
          <w:sz w:val="28"/>
          <w:szCs w:val="28"/>
        </w:rPr>
        <w:t>129</w:t>
      </w:r>
      <w:r w:rsidRPr="00AB34B0">
        <w:rPr>
          <w:rFonts w:ascii="Book Antiqua" w:hAnsi="Book Antiqua" w:cs="宋体"/>
          <w:kern w:val="0"/>
          <w:sz w:val="28"/>
          <w:szCs w:val="28"/>
        </w:rPr>
        <w:t>: 1282-1293 [PMID: 16230081 DOI: 10.1053/j.gastro.2005.07.031]</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7 </w:t>
      </w:r>
      <w:r w:rsidRPr="00AB34B0">
        <w:rPr>
          <w:rFonts w:ascii="Book Antiqua" w:hAnsi="Book Antiqua" w:cs="宋体"/>
          <w:b/>
          <w:bCs/>
          <w:kern w:val="0"/>
          <w:sz w:val="28"/>
          <w:szCs w:val="28"/>
        </w:rPr>
        <w:t>Ochs A</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Rössle</w:t>
      </w:r>
      <w:proofErr w:type="spellEnd"/>
      <w:r w:rsidRPr="00AB34B0">
        <w:rPr>
          <w:rFonts w:ascii="Book Antiqua" w:hAnsi="Book Antiqua" w:cs="宋体"/>
          <w:kern w:val="0"/>
          <w:sz w:val="28"/>
          <w:szCs w:val="28"/>
        </w:rPr>
        <w:t xml:space="preserve"> M, Haag K, </w:t>
      </w:r>
      <w:proofErr w:type="spellStart"/>
      <w:r w:rsidRPr="00AB34B0">
        <w:rPr>
          <w:rFonts w:ascii="Book Antiqua" w:hAnsi="Book Antiqua" w:cs="宋体"/>
          <w:kern w:val="0"/>
          <w:sz w:val="28"/>
          <w:szCs w:val="28"/>
        </w:rPr>
        <w:t>Hauenstein</w:t>
      </w:r>
      <w:proofErr w:type="spellEnd"/>
      <w:r w:rsidRPr="00AB34B0">
        <w:rPr>
          <w:rFonts w:ascii="Book Antiqua" w:hAnsi="Book Antiqua" w:cs="宋体"/>
          <w:kern w:val="0"/>
          <w:sz w:val="28"/>
          <w:szCs w:val="28"/>
        </w:rPr>
        <w:t xml:space="preserve"> KH, </w:t>
      </w:r>
      <w:proofErr w:type="spellStart"/>
      <w:r w:rsidRPr="00AB34B0">
        <w:rPr>
          <w:rFonts w:ascii="Book Antiqua" w:hAnsi="Book Antiqua" w:cs="宋体"/>
          <w:kern w:val="0"/>
          <w:sz w:val="28"/>
          <w:szCs w:val="28"/>
        </w:rPr>
        <w:t>Deibert</w:t>
      </w:r>
      <w:proofErr w:type="spellEnd"/>
      <w:r w:rsidRPr="00AB34B0">
        <w:rPr>
          <w:rFonts w:ascii="Book Antiqua" w:hAnsi="Book Antiqua" w:cs="宋体"/>
          <w:kern w:val="0"/>
          <w:sz w:val="28"/>
          <w:szCs w:val="28"/>
        </w:rPr>
        <w:t xml:space="preserve"> P, </w:t>
      </w:r>
      <w:proofErr w:type="spellStart"/>
      <w:r w:rsidRPr="00AB34B0">
        <w:rPr>
          <w:rFonts w:ascii="Book Antiqua" w:hAnsi="Book Antiqua" w:cs="宋体"/>
          <w:kern w:val="0"/>
          <w:sz w:val="28"/>
          <w:szCs w:val="28"/>
        </w:rPr>
        <w:t>Siegerstetter</w:t>
      </w:r>
      <w:proofErr w:type="spellEnd"/>
      <w:r w:rsidRPr="00AB34B0">
        <w:rPr>
          <w:rFonts w:ascii="Book Antiqua" w:hAnsi="Book Antiqua" w:cs="宋体"/>
          <w:kern w:val="0"/>
          <w:sz w:val="28"/>
          <w:szCs w:val="28"/>
        </w:rPr>
        <w:t xml:space="preserve"> V, </w:t>
      </w:r>
      <w:proofErr w:type="spellStart"/>
      <w:r w:rsidRPr="00AB34B0">
        <w:rPr>
          <w:rFonts w:ascii="Book Antiqua" w:hAnsi="Book Antiqua" w:cs="宋体"/>
          <w:kern w:val="0"/>
          <w:sz w:val="28"/>
          <w:szCs w:val="28"/>
        </w:rPr>
        <w:t>Huonker</w:t>
      </w:r>
      <w:proofErr w:type="spellEnd"/>
      <w:r w:rsidRPr="00AB34B0">
        <w:rPr>
          <w:rFonts w:ascii="Book Antiqua" w:hAnsi="Book Antiqua" w:cs="宋体"/>
          <w:kern w:val="0"/>
          <w:sz w:val="28"/>
          <w:szCs w:val="28"/>
        </w:rPr>
        <w:t xml:space="preserve"> M, Langer M, Blum HE. </w:t>
      </w:r>
      <w:proofErr w:type="gramStart"/>
      <w:r w:rsidRPr="00AB34B0">
        <w:rPr>
          <w:rFonts w:ascii="Book Antiqua" w:hAnsi="Book Antiqua" w:cs="宋体"/>
          <w:kern w:val="0"/>
          <w:sz w:val="28"/>
          <w:szCs w:val="28"/>
        </w:rPr>
        <w:t xml:space="preserve">The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tent-shunt procedure for refractory ascites.</w:t>
      </w:r>
      <w:proofErr w:type="gramEnd"/>
      <w:r w:rsidRPr="00AB34B0">
        <w:rPr>
          <w:rFonts w:ascii="Book Antiqua" w:hAnsi="Book Antiqua" w:cs="宋体"/>
          <w:kern w:val="0"/>
          <w:sz w:val="28"/>
          <w:szCs w:val="28"/>
        </w:rPr>
        <w:t xml:space="preserve"> </w:t>
      </w:r>
      <w:r w:rsidRPr="00AB34B0">
        <w:rPr>
          <w:rFonts w:ascii="Book Antiqua" w:hAnsi="Book Antiqua" w:cs="宋体"/>
          <w:i/>
          <w:iCs/>
          <w:kern w:val="0"/>
          <w:sz w:val="28"/>
          <w:szCs w:val="28"/>
        </w:rPr>
        <w:t xml:space="preserve">N </w:t>
      </w:r>
      <w:proofErr w:type="spellStart"/>
      <w:r w:rsidRPr="00AB34B0">
        <w:rPr>
          <w:rFonts w:ascii="Book Antiqua" w:hAnsi="Book Antiqua" w:cs="宋体"/>
          <w:i/>
          <w:iCs/>
          <w:kern w:val="0"/>
          <w:sz w:val="28"/>
          <w:szCs w:val="28"/>
        </w:rPr>
        <w:t>Engl</w:t>
      </w:r>
      <w:proofErr w:type="spellEnd"/>
      <w:r w:rsidRPr="00AB34B0">
        <w:rPr>
          <w:rFonts w:ascii="Book Antiqua" w:hAnsi="Book Antiqua" w:cs="宋体"/>
          <w:i/>
          <w:iCs/>
          <w:kern w:val="0"/>
          <w:sz w:val="28"/>
          <w:szCs w:val="28"/>
        </w:rPr>
        <w:t xml:space="preserve"> J Med</w:t>
      </w:r>
      <w:r w:rsidRPr="00AB34B0">
        <w:rPr>
          <w:rFonts w:ascii="Book Antiqua" w:hAnsi="Book Antiqua" w:cs="宋体"/>
          <w:kern w:val="0"/>
          <w:sz w:val="28"/>
          <w:szCs w:val="28"/>
        </w:rPr>
        <w:t xml:space="preserve"> 1995; </w:t>
      </w:r>
      <w:r w:rsidRPr="00AB34B0">
        <w:rPr>
          <w:rFonts w:ascii="Book Antiqua" w:hAnsi="Book Antiqua" w:cs="宋体"/>
          <w:b/>
          <w:bCs/>
          <w:kern w:val="0"/>
          <w:sz w:val="28"/>
          <w:szCs w:val="28"/>
        </w:rPr>
        <w:t>332</w:t>
      </w:r>
      <w:r w:rsidRPr="00AB34B0">
        <w:rPr>
          <w:rFonts w:ascii="Book Antiqua" w:hAnsi="Book Antiqua" w:cs="宋体"/>
          <w:kern w:val="0"/>
          <w:sz w:val="28"/>
          <w:szCs w:val="28"/>
        </w:rPr>
        <w:t>: 1192-1197 [PMID: 7700312 DOI: 10.1056/NEJM199505043321803]</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lastRenderedPageBreak/>
        <w:t xml:space="preserve">8 </w:t>
      </w:r>
      <w:proofErr w:type="spellStart"/>
      <w:r w:rsidRPr="00AB34B0">
        <w:rPr>
          <w:rFonts w:ascii="Book Antiqua" w:hAnsi="Book Antiqua" w:cs="宋体"/>
          <w:b/>
          <w:bCs/>
          <w:kern w:val="0"/>
          <w:sz w:val="28"/>
          <w:szCs w:val="28"/>
        </w:rPr>
        <w:t>Ginès</w:t>
      </w:r>
      <w:proofErr w:type="spellEnd"/>
      <w:r w:rsidRPr="00AB34B0">
        <w:rPr>
          <w:rFonts w:ascii="Book Antiqua" w:hAnsi="Book Antiqua" w:cs="宋体"/>
          <w:b/>
          <w:bCs/>
          <w:kern w:val="0"/>
          <w:sz w:val="28"/>
          <w:szCs w:val="28"/>
        </w:rPr>
        <w:t xml:space="preserve"> P</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Uriz</w:t>
      </w:r>
      <w:proofErr w:type="spellEnd"/>
      <w:r w:rsidRPr="00AB34B0">
        <w:rPr>
          <w:rFonts w:ascii="Book Antiqua" w:hAnsi="Book Antiqua" w:cs="宋体"/>
          <w:kern w:val="0"/>
          <w:sz w:val="28"/>
          <w:szCs w:val="28"/>
        </w:rPr>
        <w:t xml:space="preserve"> J, </w:t>
      </w:r>
      <w:proofErr w:type="spellStart"/>
      <w:r w:rsidRPr="00AB34B0">
        <w:rPr>
          <w:rFonts w:ascii="Book Antiqua" w:hAnsi="Book Antiqua" w:cs="宋体"/>
          <w:kern w:val="0"/>
          <w:sz w:val="28"/>
          <w:szCs w:val="28"/>
        </w:rPr>
        <w:t>Calahorra</w:t>
      </w:r>
      <w:proofErr w:type="spellEnd"/>
      <w:r w:rsidRPr="00AB34B0">
        <w:rPr>
          <w:rFonts w:ascii="Book Antiqua" w:hAnsi="Book Antiqua" w:cs="宋体"/>
          <w:kern w:val="0"/>
          <w:sz w:val="28"/>
          <w:szCs w:val="28"/>
        </w:rPr>
        <w:t xml:space="preserve"> B, Garcia-</w:t>
      </w:r>
      <w:proofErr w:type="spellStart"/>
      <w:r w:rsidRPr="00AB34B0">
        <w:rPr>
          <w:rFonts w:ascii="Book Antiqua" w:hAnsi="Book Antiqua" w:cs="宋体"/>
          <w:kern w:val="0"/>
          <w:sz w:val="28"/>
          <w:szCs w:val="28"/>
        </w:rPr>
        <w:t>Tsao</w:t>
      </w:r>
      <w:proofErr w:type="spellEnd"/>
      <w:r w:rsidRPr="00AB34B0">
        <w:rPr>
          <w:rFonts w:ascii="Book Antiqua" w:hAnsi="Book Antiqua" w:cs="宋体"/>
          <w:kern w:val="0"/>
          <w:sz w:val="28"/>
          <w:szCs w:val="28"/>
        </w:rPr>
        <w:t xml:space="preserve"> G, </w:t>
      </w:r>
      <w:proofErr w:type="spellStart"/>
      <w:r w:rsidRPr="00AB34B0">
        <w:rPr>
          <w:rFonts w:ascii="Book Antiqua" w:hAnsi="Book Antiqua" w:cs="宋体"/>
          <w:kern w:val="0"/>
          <w:sz w:val="28"/>
          <w:szCs w:val="28"/>
        </w:rPr>
        <w:t>Kamath</w:t>
      </w:r>
      <w:proofErr w:type="spellEnd"/>
      <w:r w:rsidRPr="00AB34B0">
        <w:rPr>
          <w:rFonts w:ascii="Book Antiqua" w:hAnsi="Book Antiqua" w:cs="宋体"/>
          <w:kern w:val="0"/>
          <w:sz w:val="28"/>
          <w:szCs w:val="28"/>
        </w:rPr>
        <w:t xml:space="preserve"> PS, Del </w:t>
      </w:r>
      <w:proofErr w:type="spellStart"/>
      <w:r w:rsidRPr="00AB34B0">
        <w:rPr>
          <w:rFonts w:ascii="Book Antiqua" w:hAnsi="Book Antiqua" w:cs="宋体"/>
          <w:kern w:val="0"/>
          <w:sz w:val="28"/>
          <w:szCs w:val="28"/>
        </w:rPr>
        <w:t>Arbol</w:t>
      </w:r>
      <w:proofErr w:type="spellEnd"/>
      <w:r w:rsidRPr="00AB34B0">
        <w:rPr>
          <w:rFonts w:ascii="Book Antiqua" w:hAnsi="Book Antiqua" w:cs="宋体"/>
          <w:kern w:val="0"/>
          <w:sz w:val="28"/>
          <w:szCs w:val="28"/>
        </w:rPr>
        <w:t xml:space="preserve"> LR, </w:t>
      </w:r>
      <w:proofErr w:type="spellStart"/>
      <w:r w:rsidRPr="00AB34B0">
        <w:rPr>
          <w:rFonts w:ascii="Book Antiqua" w:hAnsi="Book Antiqua" w:cs="宋体"/>
          <w:kern w:val="0"/>
          <w:sz w:val="28"/>
          <w:szCs w:val="28"/>
        </w:rPr>
        <w:t>Planas</w:t>
      </w:r>
      <w:proofErr w:type="spellEnd"/>
      <w:r w:rsidRPr="00AB34B0">
        <w:rPr>
          <w:rFonts w:ascii="Book Antiqua" w:hAnsi="Book Antiqua" w:cs="宋体"/>
          <w:kern w:val="0"/>
          <w:sz w:val="28"/>
          <w:szCs w:val="28"/>
        </w:rPr>
        <w:t xml:space="preserve"> R, Bosch J, Arroyo V, </w:t>
      </w:r>
      <w:proofErr w:type="spellStart"/>
      <w:r w:rsidRPr="00AB34B0">
        <w:rPr>
          <w:rFonts w:ascii="Book Antiqua" w:hAnsi="Book Antiqua" w:cs="宋体"/>
          <w:kern w:val="0"/>
          <w:sz w:val="28"/>
          <w:szCs w:val="28"/>
        </w:rPr>
        <w:t>Rodés</w:t>
      </w:r>
      <w:proofErr w:type="spellEnd"/>
      <w:r w:rsidRPr="00AB34B0">
        <w:rPr>
          <w:rFonts w:ascii="Book Antiqua" w:hAnsi="Book Antiqua" w:cs="宋体"/>
          <w:kern w:val="0"/>
          <w:sz w:val="28"/>
          <w:szCs w:val="28"/>
        </w:rPr>
        <w:t xml:space="preserve"> J.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ing versus </w:t>
      </w:r>
      <w:proofErr w:type="spellStart"/>
      <w:r w:rsidRPr="00AB34B0">
        <w:rPr>
          <w:rFonts w:ascii="Book Antiqua" w:hAnsi="Book Antiqua" w:cs="宋体"/>
          <w:kern w:val="0"/>
          <w:sz w:val="28"/>
          <w:szCs w:val="28"/>
        </w:rPr>
        <w:t>paracentesis</w:t>
      </w:r>
      <w:proofErr w:type="spellEnd"/>
      <w:r w:rsidRPr="00AB34B0">
        <w:rPr>
          <w:rFonts w:ascii="Book Antiqua" w:hAnsi="Book Antiqua" w:cs="宋体"/>
          <w:kern w:val="0"/>
          <w:sz w:val="28"/>
          <w:szCs w:val="28"/>
        </w:rPr>
        <w:t xml:space="preserve"> plus albumin for refractory ascites in cirrhosis. </w:t>
      </w:r>
      <w:r w:rsidRPr="00AB34B0">
        <w:rPr>
          <w:rFonts w:ascii="Book Antiqua" w:hAnsi="Book Antiqua" w:cs="宋体"/>
          <w:i/>
          <w:iCs/>
          <w:kern w:val="0"/>
          <w:sz w:val="28"/>
          <w:szCs w:val="28"/>
        </w:rPr>
        <w:t>Gastroenterology</w:t>
      </w:r>
      <w:r w:rsidRPr="00AB34B0">
        <w:rPr>
          <w:rFonts w:ascii="Book Antiqua" w:hAnsi="Book Antiqua" w:cs="宋体"/>
          <w:kern w:val="0"/>
          <w:sz w:val="28"/>
          <w:szCs w:val="28"/>
        </w:rPr>
        <w:t xml:space="preserve"> 2002; </w:t>
      </w:r>
      <w:r w:rsidRPr="00AB34B0">
        <w:rPr>
          <w:rFonts w:ascii="Book Antiqua" w:hAnsi="Book Antiqua" w:cs="宋体"/>
          <w:b/>
          <w:bCs/>
          <w:kern w:val="0"/>
          <w:sz w:val="28"/>
          <w:szCs w:val="28"/>
        </w:rPr>
        <w:t>123</w:t>
      </w:r>
      <w:r w:rsidRPr="00AB34B0">
        <w:rPr>
          <w:rFonts w:ascii="Book Antiqua" w:hAnsi="Book Antiqua" w:cs="宋体"/>
          <w:kern w:val="0"/>
          <w:sz w:val="28"/>
          <w:szCs w:val="28"/>
        </w:rPr>
        <w:t>: 1839-1847 [PMID: 12454841 DOI: 10.1053/gast.2002.37073]</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9 </w:t>
      </w:r>
      <w:proofErr w:type="spellStart"/>
      <w:r w:rsidRPr="00AB34B0">
        <w:rPr>
          <w:rFonts w:ascii="Book Antiqua" w:hAnsi="Book Antiqua" w:cs="宋体"/>
          <w:b/>
          <w:bCs/>
          <w:kern w:val="0"/>
          <w:sz w:val="28"/>
          <w:szCs w:val="28"/>
        </w:rPr>
        <w:t>Rössle</w:t>
      </w:r>
      <w:proofErr w:type="spellEnd"/>
      <w:r w:rsidRPr="00AB34B0">
        <w:rPr>
          <w:rFonts w:ascii="Book Antiqua" w:hAnsi="Book Antiqua" w:cs="宋体"/>
          <w:b/>
          <w:bCs/>
          <w:kern w:val="0"/>
          <w:sz w:val="28"/>
          <w:szCs w:val="28"/>
        </w:rPr>
        <w:t xml:space="preserve"> M</w:t>
      </w:r>
      <w:r w:rsidRPr="00AB34B0">
        <w:rPr>
          <w:rFonts w:ascii="Book Antiqua" w:hAnsi="Book Antiqua" w:cs="宋体"/>
          <w:kern w:val="0"/>
          <w:sz w:val="28"/>
          <w:szCs w:val="28"/>
        </w:rPr>
        <w:t xml:space="preserve">, Ochs A, </w:t>
      </w:r>
      <w:proofErr w:type="spellStart"/>
      <w:r w:rsidRPr="00AB34B0">
        <w:rPr>
          <w:rFonts w:ascii="Book Antiqua" w:hAnsi="Book Antiqua" w:cs="宋体"/>
          <w:kern w:val="0"/>
          <w:sz w:val="28"/>
          <w:szCs w:val="28"/>
        </w:rPr>
        <w:t>Gülberg</w:t>
      </w:r>
      <w:proofErr w:type="spellEnd"/>
      <w:r w:rsidRPr="00AB34B0">
        <w:rPr>
          <w:rFonts w:ascii="Book Antiqua" w:hAnsi="Book Antiqua" w:cs="宋体"/>
          <w:kern w:val="0"/>
          <w:sz w:val="28"/>
          <w:szCs w:val="28"/>
        </w:rPr>
        <w:t xml:space="preserve"> V, </w:t>
      </w:r>
      <w:proofErr w:type="spellStart"/>
      <w:r w:rsidRPr="00AB34B0">
        <w:rPr>
          <w:rFonts w:ascii="Book Antiqua" w:hAnsi="Book Antiqua" w:cs="宋体"/>
          <w:kern w:val="0"/>
          <w:sz w:val="28"/>
          <w:szCs w:val="28"/>
        </w:rPr>
        <w:t>Siegerstetter</w:t>
      </w:r>
      <w:proofErr w:type="spellEnd"/>
      <w:r w:rsidRPr="00AB34B0">
        <w:rPr>
          <w:rFonts w:ascii="Book Antiqua" w:hAnsi="Book Antiqua" w:cs="宋体"/>
          <w:kern w:val="0"/>
          <w:sz w:val="28"/>
          <w:szCs w:val="28"/>
        </w:rPr>
        <w:t xml:space="preserve"> V, </w:t>
      </w:r>
      <w:proofErr w:type="spellStart"/>
      <w:r w:rsidRPr="00AB34B0">
        <w:rPr>
          <w:rFonts w:ascii="Book Antiqua" w:hAnsi="Book Antiqua" w:cs="宋体"/>
          <w:kern w:val="0"/>
          <w:sz w:val="28"/>
          <w:szCs w:val="28"/>
        </w:rPr>
        <w:t>Holl</w:t>
      </w:r>
      <w:proofErr w:type="spellEnd"/>
      <w:r w:rsidRPr="00AB34B0">
        <w:rPr>
          <w:rFonts w:ascii="Book Antiqua" w:hAnsi="Book Antiqua" w:cs="宋体"/>
          <w:kern w:val="0"/>
          <w:sz w:val="28"/>
          <w:szCs w:val="28"/>
        </w:rPr>
        <w:t xml:space="preserve"> J, </w:t>
      </w:r>
      <w:proofErr w:type="spellStart"/>
      <w:r w:rsidRPr="00AB34B0">
        <w:rPr>
          <w:rFonts w:ascii="Book Antiqua" w:hAnsi="Book Antiqua" w:cs="宋体"/>
          <w:kern w:val="0"/>
          <w:sz w:val="28"/>
          <w:szCs w:val="28"/>
        </w:rPr>
        <w:t>Deibert</w:t>
      </w:r>
      <w:proofErr w:type="spellEnd"/>
      <w:r w:rsidRPr="00AB34B0">
        <w:rPr>
          <w:rFonts w:ascii="Book Antiqua" w:hAnsi="Book Antiqua" w:cs="宋体"/>
          <w:kern w:val="0"/>
          <w:sz w:val="28"/>
          <w:szCs w:val="28"/>
        </w:rPr>
        <w:t xml:space="preserve"> P, </w:t>
      </w:r>
      <w:proofErr w:type="spellStart"/>
      <w:r w:rsidRPr="00AB34B0">
        <w:rPr>
          <w:rFonts w:ascii="Book Antiqua" w:hAnsi="Book Antiqua" w:cs="宋体"/>
          <w:kern w:val="0"/>
          <w:sz w:val="28"/>
          <w:szCs w:val="28"/>
        </w:rPr>
        <w:t>Olschewski</w:t>
      </w:r>
      <w:proofErr w:type="spellEnd"/>
      <w:r w:rsidRPr="00AB34B0">
        <w:rPr>
          <w:rFonts w:ascii="Book Antiqua" w:hAnsi="Book Antiqua" w:cs="宋体"/>
          <w:kern w:val="0"/>
          <w:sz w:val="28"/>
          <w:szCs w:val="28"/>
        </w:rPr>
        <w:t xml:space="preserve"> M, </w:t>
      </w:r>
      <w:proofErr w:type="spellStart"/>
      <w:r w:rsidRPr="00AB34B0">
        <w:rPr>
          <w:rFonts w:ascii="Book Antiqua" w:hAnsi="Book Antiqua" w:cs="宋体"/>
          <w:kern w:val="0"/>
          <w:sz w:val="28"/>
          <w:szCs w:val="28"/>
        </w:rPr>
        <w:t>Reiser</w:t>
      </w:r>
      <w:proofErr w:type="spellEnd"/>
      <w:r w:rsidRPr="00AB34B0">
        <w:rPr>
          <w:rFonts w:ascii="Book Antiqua" w:hAnsi="Book Antiqua" w:cs="宋体"/>
          <w:kern w:val="0"/>
          <w:sz w:val="28"/>
          <w:szCs w:val="28"/>
        </w:rPr>
        <w:t xml:space="preserve"> M, </w:t>
      </w:r>
      <w:proofErr w:type="spellStart"/>
      <w:r w:rsidRPr="00AB34B0">
        <w:rPr>
          <w:rFonts w:ascii="Book Antiqua" w:hAnsi="Book Antiqua" w:cs="宋体"/>
          <w:kern w:val="0"/>
          <w:sz w:val="28"/>
          <w:szCs w:val="28"/>
        </w:rPr>
        <w:t>Gerbes</w:t>
      </w:r>
      <w:proofErr w:type="spellEnd"/>
      <w:r w:rsidRPr="00AB34B0">
        <w:rPr>
          <w:rFonts w:ascii="Book Antiqua" w:hAnsi="Book Antiqua" w:cs="宋体"/>
          <w:kern w:val="0"/>
          <w:sz w:val="28"/>
          <w:szCs w:val="28"/>
        </w:rPr>
        <w:t xml:space="preserve"> AL. </w:t>
      </w:r>
      <w:proofErr w:type="gramStart"/>
      <w:r w:rsidRPr="00AB34B0">
        <w:rPr>
          <w:rFonts w:ascii="Book Antiqua" w:hAnsi="Book Antiqua" w:cs="宋体"/>
          <w:kern w:val="0"/>
          <w:sz w:val="28"/>
          <w:szCs w:val="28"/>
        </w:rPr>
        <w:t xml:space="preserve">A comparison of </w:t>
      </w:r>
      <w:proofErr w:type="spellStart"/>
      <w:r w:rsidRPr="00AB34B0">
        <w:rPr>
          <w:rFonts w:ascii="Book Antiqua" w:hAnsi="Book Antiqua" w:cs="宋体"/>
          <w:kern w:val="0"/>
          <w:sz w:val="28"/>
          <w:szCs w:val="28"/>
        </w:rPr>
        <w:t>paracentesis</w:t>
      </w:r>
      <w:proofErr w:type="spellEnd"/>
      <w:r w:rsidRPr="00AB34B0">
        <w:rPr>
          <w:rFonts w:ascii="Book Antiqua" w:hAnsi="Book Antiqua" w:cs="宋体"/>
          <w:kern w:val="0"/>
          <w:sz w:val="28"/>
          <w:szCs w:val="28"/>
        </w:rPr>
        <w:t xml:space="preserve"> and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ing in patients with ascites.</w:t>
      </w:r>
      <w:proofErr w:type="gramEnd"/>
      <w:r w:rsidRPr="00AB34B0">
        <w:rPr>
          <w:rFonts w:ascii="Book Antiqua" w:hAnsi="Book Antiqua" w:cs="宋体"/>
          <w:kern w:val="0"/>
          <w:sz w:val="28"/>
          <w:szCs w:val="28"/>
        </w:rPr>
        <w:t xml:space="preserve"> </w:t>
      </w:r>
      <w:r w:rsidRPr="00AB34B0">
        <w:rPr>
          <w:rFonts w:ascii="Book Antiqua" w:hAnsi="Book Antiqua" w:cs="宋体"/>
          <w:i/>
          <w:iCs/>
          <w:kern w:val="0"/>
          <w:sz w:val="28"/>
          <w:szCs w:val="28"/>
        </w:rPr>
        <w:t xml:space="preserve">N </w:t>
      </w:r>
      <w:proofErr w:type="spellStart"/>
      <w:r w:rsidRPr="00AB34B0">
        <w:rPr>
          <w:rFonts w:ascii="Book Antiqua" w:hAnsi="Book Antiqua" w:cs="宋体"/>
          <w:i/>
          <w:iCs/>
          <w:kern w:val="0"/>
          <w:sz w:val="28"/>
          <w:szCs w:val="28"/>
        </w:rPr>
        <w:t>Engl</w:t>
      </w:r>
      <w:proofErr w:type="spellEnd"/>
      <w:r w:rsidRPr="00AB34B0">
        <w:rPr>
          <w:rFonts w:ascii="Book Antiqua" w:hAnsi="Book Antiqua" w:cs="宋体"/>
          <w:i/>
          <w:iCs/>
          <w:kern w:val="0"/>
          <w:sz w:val="28"/>
          <w:szCs w:val="28"/>
        </w:rPr>
        <w:t xml:space="preserve"> J Med</w:t>
      </w:r>
      <w:r w:rsidRPr="00AB34B0">
        <w:rPr>
          <w:rFonts w:ascii="Book Antiqua" w:hAnsi="Book Antiqua" w:cs="宋体"/>
          <w:kern w:val="0"/>
          <w:sz w:val="28"/>
          <w:szCs w:val="28"/>
        </w:rPr>
        <w:t xml:space="preserve"> 2000; </w:t>
      </w:r>
      <w:r w:rsidRPr="00AB34B0">
        <w:rPr>
          <w:rFonts w:ascii="Book Antiqua" w:hAnsi="Book Antiqua" w:cs="宋体"/>
          <w:b/>
          <w:bCs/>
          <w:kern w:val="0"/>
          <w:sz w:val="28"/>
          <w:szCs w:val="28"/>
        </w:rPr>
        <w:t>342</w:t>
      </w:r>
      <w:r w:rsidRPr="00AB34B0">
        <w:rPr>
          <w:rFonts w:ascii="Book Antiqua" w:hAnsi="Book Antiqua" w:cs="宋体"/>
          <w:kern w:val="0"/>
          <w:sz w:val="28"/>
          <w:szCs w:val="28"/>
        </w:rPr>
        <w:t>: 1701-1707 [PMID: 10841872 DOI: 10.1056/NEJM200006083422303]</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10 </w:t>
      </w:r>
      <w:proofErr w:type="spellStart"/>
      <w:r w:rsidRPr="00AB34B0">
        <w:rPr>
          <w:rFonts w:ascii="Book Antiqua" w:hAnsi="Book Antiqua" w:cs="宋体"/>
          <w:b/>
          <w:bCs/>
          <w:kern w:val="0"/>
          <w:sz w:val="28"/>
          <w:szCs w:val="28"/>
        </w:rPr>
        <w:t>Lebrec</w:t>
      </w:r>
      <w:proofErr w:type="spellEnd"/>
      <w:r w:rsidRPr="00AB34B0">
        <w:rPr>
          <w:rFonts w:ascii="Book Antiqua" w:hAnsi="Book Antiqua" w:cs="宋体"/>
          <w:b/>
          <w:bCs/>
          <w:kern w:val="0"/>
          <w:sz w:val="28"/>
          <w:szCs w:val="28"/>
        </w:rPr>
        <w:t xml:space="preserve"> D</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Giuily</w:t>
      </w:r>
      <w:proofErr w:type="spellEnd"/>
      <w:r w:rsidRPr="00AB34B0">
        <w:rPr>
          <w:rFonts w:ascii="Book Antiqua" w:hAnsi="Book Antiqua" w:cs="宋体"/>
          <w:kern w:val="0"/>
          <w:sz w:val="28"/>
          <w:szCs w:val="28"/>
        </w:rPr>
        <w:t xml:space="preserve"> N, </w:t>
      </w:r>
      <w:proofErr w:type="spellStart"/>
      <w:r w:rsidRPr="00AB34B0">
        <w:rPr>
          <w:rFonts w:ascii="Book Antiqua" w:hAnsi="Book Antiqua" w:cs="宋体"/>
          <w:kern w:val="0"/>
          <w:sz w:val="28"/>
          <w:szCs w:val="28"/>
        </w:rPr>
        <w:t>Hadengue</w:t>
      </w:r>
      <w:proofErr w:type="spellEnd"/>
      <w:r w:rsidRPr="00AB34B0">
        <w:rPr>
          <w:rFonts w:ascii="Book Antiqua" w:hAnsi="Book Antiqua" w:cs="宋体"/>
          <w:kern w:val="0"/>
          <w:sz w:val="28"/>
          <w:szCs w:val="28"/>
        </w:rPr>
        <w:t xml:space="preserve"> A, </w:t>
      </w:r>
      <w:proofErr w:type="spellStart"/>
      <w:r w:rsidRPr="00AB34B0">
        <w:rPr>
          <w:rFonts w:ascii="Book Antiqua" w:hAnsi="Book Antiqua" w:cs="宋体"/>
          <w:kern w:val="0"/>
          <w:sz w:val="28"/>
          <w:szCs w:val="28"/>
        </w:rPr>
        <w:t>Vilgrain</w:t>
      </w:r>
      <w:proofErr w:type="spellEnd"/>
      <w:r w:rsidRPr="00AB34B0">
        <w:rPr>
          <w:rFonts w:ascii="Book Antiqua" w:hAnsi="Book Antiqua" w:cs="宋体"/>
          <w:kern w:val="0"/>
          <w:sz w:val="28"/>
          <w:szCs w:val="28"/>
        </w:rPr>
        <w:t xml:space="preserve"> V, Moreau R, </w:t>
      </w:r>
      <w:proofErr w:type="spellStart"/>
      <w:r w:rsidRPr="00AB34B0">
        <w:rPr>
          <w:rFonts w:ascii="Book Antiqua" w:hAnsi="Book Antiqua" w:cs="宋体"/>
          <w:kern w:val="0"/>
          <w:sz w:val="28"/>
          <w:szCs w:val="28"/>
        </w:rPr>
        <w:t>Poynard</w:t>
      </w:r>
      <w:proofErr w:type="spellEnd"/>
      <w:r w:rsidRPr="00AB34B0">
        <w:rPr>
          <w:rFonts w:ascii="Book Antiqua" w:hAnsi="Book Antiqua" w:cs="宋体"/>
          <w:kern w:val="0"/>
          <w:sz w:val="28"/>
          <w:szCs w:val="28"/>
        </w:rPr>
        <w:t xml:space="preserve"> T, </w:t>
      </w:r>
      <w:proofErr w:type="spellStart"/>
      <w:r w:rsidRPr="00AB34B0">
        <w:rPr>
          <w:rFonts w:ascii="Book Antiqua" w:hAnsi="Book Antiqua" w:cs="宋体"/>
          <w:kern w:val="0"/>
          <w:sz w:val="28"/>
          <w:szCs w:val="28"/>
        </w:rPr>
        <w:t>Gadano</w:t>
      </w:r>
      <w:proofErr w:type="spellEnd"/>
      <w:r w:rsidRPr="00AB34B0">
        <w:rPr>
          <w:rFonts w:ascii="Book Antiqua" w:hAnsi="Book Antiqua" w:cs="宋体"/>
          <w:kern w:val="0"/>
          <w:sz w:val="28"/>
          <w:szCs w:val="28"/>
        </w:rPr>
        <w:t xml:space="preserve"> A, Lassen C, </w:t>
      </w:r>
      <w:proofErr w:type="spellStart"/>
      <w:r w:rsidRPr="00AB34B0">
        <w:rPr>
          <w:rFonts w:ascii="Book Antiqua" w:hAnsi="Book Antiqua" w:cs="宋体"/>
          <w:kern w:val="0"/>
          <w:sz w:val="28"/>
          <w:szCs w:val="28"/>
        </w:rPr>
        <w:t>Benhamou</w:t>
      </w:r>
      <w:proofErr w:type="spellEnd"/>
      <w:r w:rsidRPr="00AB34B0">
        <w:rPr>
          <w:rFonts w:ascii="Book Antiqua" w:hAnsi="Book Antiqua" w:cs="宋体"/>
          <w:kern w:val="0"/>
          <w:sz w:val="28"/>
          <w:szCs w:val="28"/>
        </w:rPr>
        <w:t xml:space="preserve"> JP, </w:t>
      </w:r>
      <w:proofErr w:type="spellStart"/>
      <w:r w:rsidRPr="00AB34B0">
        <w:rPr>
          <w:rFonts w:ascii="Book Antiqua" w:hAnsi="Book Antiqua" w:cs="宋体"/>
          <w:kern w:val="0"/>
          <w:sz w:val="28"/>
          <w:szCs w:val="28"/>
        </w:rPr>
        <w:t>Erlinger</w:t>
      </w:r>
      <w:proofErr w:type="spellEnd"/>
      <w:r w:rsidRPr="00AB34B0">
        <w:rPr>
          <w:rFonts w:ascii="Book Antiqua" w:hAnsi="Book Antiqua" w:cs="宋体"/>
          <w:kern w:val="0"/>
          <w:sz w:val="28"/>
          <w:szCs w:val="28"/>
        </w:rPr>
        <w:t xml:space="preserve"> S.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s: comparison with </w:t>
      </w:r>
      <w:proofErr w:type="spellStart"/>
      <w:r w:rsidRPr="00AB34B0">
        <w:rPr>
          <w:rFonts w:ascii="Book Antiqua" w:hAnsi="Book Antiqua" w:cs="宋体"/>
          <w:kern w:val="0"/>
          <w:sz w:val="28"/>
          <w:szCs w:val="28"/>
        </w:rPr>
        <w:t>paracentesis</w:t>
      </w:r>
      <w:proofErr w:type="spellEnd"/>
      <w:r w:rsidRPr="00AB34B0">
        <w:rPr>
          <w:rFonts w:ascii="Book Antiqua" w:hAnsi="Book Antiqua" w:cs="宋体"/>
          <w:kern w:val="0"/>
          <w:sz w:val="28"/>
          <w:szCs w:val="28"/>
        </w:rPr>
        <w:t xml:space="preserve"> in patients with cirrhosis and refractory ascites: a randomized trial. </w:t>
      </w:r>
      <w:proofErr w:type="gramStart"/>
      <w:r w:rsidRPr="00AB34B0">
        <w:rPr>
          <w:rFonts w:ascii="Book Antiqua" w:hAnsi="Book Antiqua" w:cs="宋体"/>
          <w:kern w:val="0"/>
          <w:sz w:val="28"/>
          <w:szCs w:val="28"/>
        </w:rPr>
        <w:t>French Group of Clinicians and a Group of Biologists.</w:t>
      </w:r>
      <w:proofErr w:type="gramEnd"/>
      <w:r w:rsidRPr="00AB34B0">
        <w:rPr>
          <w:rFonts w:ascii="Book Antiqua" w:hAnsi="Book Antiqua" w:cs="宋体"/>
          <w:kern w:val="0"/>
          <w:sz w:val="28"/>
          <w:szCs w:val="28"/>
        </w:rPr>
        <w:t xml:space="preserve"> </w:t>
      </w:r>
      <w:r w:rsidRPr="00AB34B0">
        <w:rPr>
          <w:rFonts w:ascii="Book Antiqua" w:hAnsi="Book Antiqua" w:cs="宋体"/>
          <w:i/>
          <w:iCs/>
          <w:kern w:val="0"/>
          <w:sz w:val="28"/>
          <w:szCs w:val="28"/>
        </w:rPr>
        <w:t xml:space="preserve">J </w:t>
      </w:r>
      <w:proofErr w:type="spellStart"/>
      <w:r w:rsidRPr="00AB34B0">
        <w:rPr>
          <w:rFonts w:ascii="Book Antiqua" w:hAnsi="Book Antiqua" w:cs="宋体"/>
          <w:i/>
          <w:iCs/>
          <w:kern w:val="0"/>
          <w:sz w:val="28"/>
          <w:szCs w:val="28"/>
        </w:rPr>
        <w:t>Hepatol</w:t>
      </w:r>
      <w:proofErr w:type="spellEnd"/>
      <w:r w:rsidRPr="00AB34B0">
        <w:rPr>
          <w:rFonts w:ascii="Book Antiqua" w:hAnsi="Book Antiqua" w:cs="宋体"/>
          <w:kern w:val="0"/>
          <w:sz w:val="28"/>
          <w:szCs w:val="28"/>
        </w:rPr>
        <w:t xml:space="preserve"> 1996; </w:t>
      </w:r>
      <w:r w:rsidRPr="00AB34B0">
        <w:rPr>
          <w:rFonts w:ascii="Book Antiqua" w:hAnsi="Book Antiqua" w:cs="宋体"/>
          <w:b/>
          <w:bCs/>
          <w:kern w:val="0"/>
          <w:sz w:val="28"/>
          <w:szCs w:val="28"/>
        </w:rPr>
        <w:t>25</w:t>
      </w:r>
      <w:r w:rsidRPr="00AB34B0">
        <w:rPr>
          <w:rFonts w:ascii="Book Antiqua" w:hAnsi="Book Antiqua" w:cs="宋体"/>
          <w:kern w:val="0"/>
          <w:sz w:val="28"/>
          <w:szCs w:val="28"/>
        </w:rPr>
        <w:t>: 135-144 [PMID: 8878773 DOI: 10.1016/S0168-8278(96)80065-1]</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11 </w:t>
      </w:r>
      <w:proofErr w:type="spellStart"/>
      <w:r w:rsidRPr="00AB34B0">
        <w:rPr>
          <w:rFonts w:ascii="Book Antiqua" w:hAnsi="Book Antiqua" w:cs="宋体"/>
          <w:b/>
          <w:bCs/>
          <w:kern w:val="0"/>
          <w:sz w:val="28"/>
          <w:szCs w:val="28"/>
        </w:rPr>
        <w:t>Sanyal</w:t>
      </w:r>
      <w:proofErr w:type="spellEnd"/>
      <w:r w:rsidRPr="00AB34B0">
        <w:rPr>
          <w:rFonts w:ascii="Book Antiqua" w:hAnsi="Book Antiqua" w:cs="宋体"/>
          <w:b/>
          <w:bCs/>
          <w:kern w:val="0"/>
          <w:sz w:val="28"/>
          <w:szCs w:val="28"/>
        </w:rPr>
        <w:t xml:space="preserve"> AJ</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Genning</w:t>
      </w:r>
      <w:proofErr w:type="spellEnd"/>
      <w:r w:rsidRPr="00AB34B0">
        <w:rPr>
          <w:rFonts w:ascii="Book Antiqua" w:hAnsi="Book Antiqua" w:cs="宋体"/>
          <w:kern w:val="0"/>
          <w:sz w:val="28"/>
          <w:szCs w:val="28"/>
        </w:rPr>
        <w:t xml:space="preserve"> C, Reddy KR, Wong F, </w:t>
      </w:r>
      <w:proofErr w:type="spellStart"/>
      <w:r w:rsidRPr="00AB34B0">
        <w:rPr>
          <w:rFonts w:ascii="Book Antiqua" w:hAnsi="Book Antiqua" w:cs="宋体"/>
          <w:kern w:val="0"/>
          <w:sz w:val="28"/>
          <w:szCs w:val="28"/>
        </w:rPr>
        <w:t>Kowdley</w:t>
      </w:r>
      <w:proofErr w:type="spellEnd"/>
      <w:r w:rsidRPr="00AB34B0">
        <w:rPr>
          <w:rFonts w:ascii="Book Antiqua" w:hAnsi="Book Antiqua" w:cs="宋体"/>
          <w:kern w:val="0"/>
          <w:sz w:val="28"/>
          <w:szCs w:val="28"/>
        </w:rPr>
        <w:t xml:space="preserve"> KV, Benner K, </w:t>
      </w:r>
      <w:proofErr w:type="spellStart"/>
      <w:r w:rsidRPr="00AB34B0">
        <w:rPr>
          <w:rFonts w:ascii="Book Antiqua" w:hAnsi="Book Antiqua" w:cs="宋体"/>
          <w:kern w:val="0"/>
          <w:sz w:val="28"/>
          <w:szCs w:val="28"/>
        </w:rPr>
        <w:t>McCashland</w:t>
      </w:r>
      <w:proofErr w:type="spellEnd"/>
      <w:r w:rsidRPr="00AB34B0">
        <w:rPr>
          <w:rFonts w:ascii="Book Antiqua" w:hAnsi="Book Antiqua" w:cs="宋体"/>
          <w:kern w:val="0"/>
          <w:sz w:val="28"/>
          <w:szCs w:val="28"/>
        </w:rPr>
        <w:t xml:space="preserve"> T. </w:t>
      </w:r>
      <w:proofErr w:type="gramStart"/>
      <w:r w:rsidRPr="00AB34B0">
        <w:rPr>
          <w:rFonts w:ascii="Book Antiqua" w:hAnsi="Book Antiqua" w:cs="宋体"/>
          <w:kern w:val="0"/>
          <w:sz w:val="28"/>
          <w:szCs w:val="28"/>
        </w:rPr>
        <w:t>The North American Study for the Treatment of Refractory Ascites.</w:t>
      </w:r>
      <w:proofErr w:type="gramEnd"/>
      <w:r w:rsidRPr="00AB34B0">
        <w:rPr>
          <w:rFonts w:ascii="Book Antiqua" w:hAnsi="Book Antiqua" w:cs="宋体"/>
          <w:kern w:val="0"/>
          <w:sz w:val="28"/>
          <w:szCs w:val="28"/>
        </w:rPr>
        <w:t xml:space="preserve"> </w:t>
      </w:r>
      <w:r w:rsidRPr="00AB34B0">
        <w:rPr>
          <w:rFonts w:ascii="Book Antiqua" w:hAnsi="Book Antiqua" w:cs="宋体"/>
          <w:i/>
          <w:iCs/>
          <w:kern w:val="0"/>
          <w:sz w:val="28"/>
          <w:szCs w:val="28"/>
        </w:rPr>
        <w:t>Gastroenterology</w:t>
      </w:r>
      <w:r w:rsidRPr="00AB34B0">
        <w:rPr>
          <w:rFonts w:ascii="Book Antiqua" w:hAnsi="Book Antiqua" w:cs="宋体"/>
          <w:kern w:val="0"/>
          <w:sz w:val="28"/>
          <w:szCs w:val="28"/>
        </w:rPr>
        <w:t xml:space="preserve"> 2003; </w:t>
      </w:r>
      <w:r w:rsidRPr="00AB34B0">
        <w:rPr>
          <w:rFonts w:ascii="Book Antiqua" w:hAnsi="Book Antiqua" w:cs="宋体"/>
          <w:b/>
          <w:bCs/>
          <w:kern w:val="0"/>
          <w:sz w:val="28"/>
          <w:szCs w:val="28"/>
        </w:rPr>
        <w:t>124</w:t>
      </w:r>
      <w:r w:rsidRPr="00AB34B0">
        <w:rPr>
          <w:rFonts w:ascii="Book Antiqua" w:hAnsi="Book Antiqua" w:cs="宋体"/>
          <w:kern w:val="0"/>
          <w:sz w:val="28"/>
          <w:szCs w:val="28"/>
        </w:rPr>
        <w:t>: 634-641 [PMID: 12612902 DOI: 10.1053/gast.2003.50088]</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lastRenderedPageBreak/>
        <w:t xml:space="preserve">12 </w:t>
      </w:r>
      <w:r w:rsidRPr="00AB34B0">
        <w:rPr>
          <w:rFonts w:ascii="Book Antiqua" w:hAnsi="Book Antiqua" w:cs="宋体"/>
          <w:b/>
          <w:bCs/>
          <w:kern w:val="0"/>
          <w:sz w:val="28"/>
          <w:szCs w:val="28"/>
        </w:rPr>
        <w:t>Salerno F</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Merli</w:t>
      </w:r>
      <w:proofErr w:type="spellEnd"/>
      <w:r w:rsidRPr="00AB34B0">
        <w:rPr>
          <w:rFonts w:ascii="Book Antiqua" w:hAnsi="Book Antiqua" w:cs="宋体"/>
          <w:kern w:val="0"/>
          <w:sz w:val="28"/>
          <w:szCs w:val="28"/>
        </w:rPr>
        <w:t xml:space="preserve"> M, </w:t>
      </w:r>
      <w:proofErr w:type="spellStart"/>
      <w:r w:rsidRPr="00AB34B0">
        <w:rPr>
          <w:rFonts w:ascii="Book Antiqua" w:hAnsi="Book Antiqua" w:cs="宋体"/>
          <w:kern w:val="0"/>
          <w:sz w:val="28"/>
          <w:szCs w:val="28"/>
        </w:rPr>
        <w:t>Riggio</w:t>
      </w:r>
      <w:proofErr w:type="spellEnd"/>
      <w:r w:rsidRPr="00AB34B0">
        <w:rPr>
          <w:rFonts w:ascii="Book Antiqua" w:hAnsi="Book Antiqua" w:cs="宋体"/>
          <w:kern w:val="0"/>
          <w:sz w:val="28"/>
          <w:szCs w:val="28"/>
        </w:rPr>
        <w:t xml:space="preserve"> O, </w:t>
      </w:r>
      <w:proofErr w:type="spellStart"/>
      <w:r w:rsidRPr="00AB34B0">
        <w:rPr>
          <w:rFonts w:ascii="Book Antiqua" w:hAnsi="Book Antiqua" w:cs="宋体"/>
          <w:kern w:val="0"/>
          <w:sz w:val="28"/>
          <w:szCs w:val="28"/>
        </w:rPr>
        <w:t>Cazzaniga</w:t>
      </w:r>
      <w:proofErr w:type="spellEnd"/>
      <w:r w:rsidRPr="00AB34B0">
        <w:rPr>
          <w:rFonts w:ascii="Book Antiqua" w:hAnsi="Book Antiqua" w:cs="宋体"/>
          <w:kern w:val="0"/>
          <w:sz w:val="28"/>
          <w:szCs w:val="28"/>
        </w:rPr>
        <w:t xml:space="preserve"> M, </w:t>
      </w:r>
      <w:proofErr w:type="spellStart"/>
      <w:r w:rsidRPr="00AB34B0">
        <w:rPr>
          <w:rFonts w:ascii="Book Antiqua" w:hAnsi="Book Antiqua" w:cs="宋体"/>
          <w:kern w:val="0"/>
          <w:sz w:val="28"/>
          <w:szCs w:val="28"/>
        </w:rPr>
        <w:t>Valeriano</w:t>
      </w:r>
      <w:proofErr w:type="spellEnd"/>
      <w:r w:rsidRPr="00AB34B0">
        <w:rPr>
          <w:rFonts w:ascii="Book Antiqua" w:hAnsi="Book Antiqua" w:cs="宋体"/>
          <w:kern w:val="0"/>
          <w:sz w:val="28"/>
          <w:szCs w:val="28"/>
        </w:rPr>
        <w:t xml:space="preserve"> V, </w:t>
      </w:r>
      <w:proofErr w:type="spellStart"/>
      <w:r w:rsidRPr="00AB34B0">
        <w:rPr>
          <w:rFonts w:ascii="Book Antiqua" w:hAnsi="Book Antiqua" w:cs="宋体"/>
          <w:kern w:val="0"/>
          <w:sz w:val="28"/>
          <w:szCs w:val="28"/>
        </w:rPr>
        <w:t>Pozzi</w:t>
      </w:r>
      <w:proofErr w:type="spellEnd"/>
      <w:r w:rsidRPr="00AB34B0">
        <w:rPr>
          <w:rFonts w:ascii="Book Antiqua" w:hAnsi="Book Antiqua" w:cs="宋体"/>
          <w:kern w:val="0"/>
          <w:sz w:val="28"/>
          <w:szCs w:val="28"/>
        </w:rPr>
        <w:t xml:space="preserve"> M, </w:t>
      </w:r>
      <w:proofErr w:type="spellStart"/>
      <w:r w:rsidRPr="00AB34B0">
        <w:rPr>
          <w:rFonts w:ascii="Book Antiqua" w:hAnsi="Book Antiqua" w:cs="宋体"/>
          <w:kern w:val="0"/>
          <w:sz w:val="28"/>
          <w:szCs w:val="28"/>
        </w:rPr>
        <w:t>Nicolini</w:t>
      </w:r>
      <w:proofErr w:type="spellEnd"/>
      <w:r w:rsidRPr="00AB34B0">
        <w:rPr>
          <w:rFonts w:ascii="Book Antiqua" w:hAnsi="Book Antiqua" w:cs="宋体"/>
          <w:kern w:val="0"/>
          <w:sz w:val="28"/>
          <w:szCs w:val="28"/>
        </w:rPr>
        <w:t xml:space="preserve"> A, </w:t>
      </w:r>
      <w:proofErr w:type="spellStart"/>
      <w:r w:rsidRPr="00AB34B0">
        <w:rPr>
          <w:rFonts w:ascii="Book Antiqua" w:hAnsi="Book Antiqua" w:cs="宋体"/>
          <w:kern w:val="0"/>
          <w:sz w:val="28"/>
          <w:szCs w:val="28"/>
        </w:rPr>
        <w:t>Salvatori</w:t>
      </w:r>
      <w:proofErr w:type="spellEnd"/>
      <w:r w:rsidRPr="00AB34B0">
        <w:rPr>
          <w:rFonts w:ascii="Book Antiqua" w:hAnsi="Book Antiqua" w:cs="宋体"/>
          <w:kern w:val="0"/>
          <w:sz w:val="28"/>
          <w:szCs w:val="28"/>
        </w:rPr>
        <w:t xml:space="preserve"> F. Randomized controlled study of TIPS versus </w:t>
      </w:r>
      <w:proofErr w:type="spellStart"/>
      <w:r w:rsidRPr="00AB34B0">
        <w:rPr>
          <w:rFonts w:ascii="Book Antiqua" w:hAnsi="Book Antiqua" w:cs="宋体"/>
          <w:kern w:val="0"/>
          <w:sz w:val="28"/>
          <w:szCs w:val="28"/>
        </w:rPr>
        <w:t>paracentesis</w:t>
      </w:r>
      <w:proofErr w:type="spellEnd"/>
      <w:r w:rsidRPr="00AB34B0">
        <w:rPr>
          <w:rFonts w:ascii="Book Antiqua" w:hAnsi="Book Antiqua" w:cs="宋体"/>
          <w:kern w:val="0"/>
          <w:sz w:val="28"/>
          <w:szCs w:val="28"/>
        </w:rPr>
        <w:t xml:space="preserve"> plus albumin in cirrhosis with severe ascites. </w:t>
      </w:r>
      <w:proofErr w:type="spellStart"/>
      <w:r w:rsidRPr="00AB34B0">
        <w:rPr>
          <w:rFonts w:ascii="Book Antiqua" w:hAnsi="Book Antiqua" w:cs="宋体"/>
          <w:i/>
          <w:iCs/>
          <w:kern w:val="0"/>
          <w:sz w:val="28"/>
          <w:szCs w:val="28"/>
        </w:rPr>
        <w:t>Hepatology</w:t>
      </w:r>
      <w:proofErr w:type="spellEnd"/>
      <w:r w:rsidRPr="00AB34B0">
        <w:rPr>
          <w:rFonts w:ascii="Book Antiqua" w:hAnsi="Book Antiqua" w:cs="宋体"/>
          <w:kern w:val="0"/>
          <w:sz w:val="28"/>
          <w:szCs w:val="28"/>
        </w:rPr>
        <w:t xml:space="preserve"> 2004; </w:t>
      </w:r>
      <w:r w:rsidRPr="00AB34B0">
        <w:rPr>
          <w:rFonts w:ascii="Book Antiqua" w:hAnsi="Book Antiqua" w:cs="宋体"/>
          <w:b/>
          <w:bCs/>
          <w:kern w:val="0"/>
          <w:sz w:val="28"/>
          <w:szCs w:val="28"/>
        </w:rPr>
        <w:t>40</w:t>
      </w:r>
      <w:r w:rsidRPr="00AB34B0">
        <w:rPr>
          <w:rFonts w:ascii="Book Antiqua" w:hAnsi="Book Antiqua" w:cs="宋体"/>
          <w:kern w:val="0"/>
          <w:sz w:val="28"/>
          <w:szCs w:val="28"/>
        </w:rPr>
        <w:t>: 629-635 [PMID: 15349901 DOI: 10.1002/hep.20364]</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13 </w:t>
      </w:r>
      <w:proofErr w:type="spellStart"/>
      <w:r w:rsidRPr="00AB34B0">
        <w:rPr>
          <w:rFonts w:ascii="Book Antiqua" w:hAnsi="Book Antiqua" w:cs="宋体"/>
          <w:b/>
          <w:bCs/>
          <w:kern w:val="0"/>
          <w:sz w:val="28"/>
          <w:szCs w:val="28"/>
        </w:rPr>
        <w:t>Narahara</w:t>
      </w:r>
      <w:proofErr w:type="spellEnd"/>
      <w:r w:rsidRPr="00AB34B0">
        <w:rPr>
          <w:rFonts w:ascii="Book Antiqua" w:hAnsi="Book Antiqua" w:cs="宋体"/>
          <w:b/>
          <w:bCs/>
          <w:kern w:val="0"/>
          <w:sz w:val="28"/>
          <w:szCs w:val="28"/>
        </w:rPr>
        <w:t xml:space="preserve"> Y</w:t>
      </w:r>
      <w:r w:rsidRPr="00AB34B0">
        <w:rPr>
          <w:rFonts w:ascii="Book Antiqua" w:hAnsi="Book Antiqua" w:cs="宋体"/>
          <w:kern w:val="0"/>
          <w:sz w:val="28"/>
          <w:szCs w:val="28"/>
        </w:rPr>
        <w:t xml:space="preserve">, Kanazawa H, Fukuda T, Matsushita Y, </w:t>
      </w:r>
      <w:proofErr w:type="spellStart"/>
      <w:r w:rsidRPr="00AB34B0">
        <w:rPr>
          <w:rFonts w:ascii="Book Antiqua" w:hAnsi="Book Antiqua" w:cs="宋体"/>
          <w:kern w:val="0"/>
          <w:sz w:val="28"/>
          <w:szCs w:val="28"/>
        </w:rPr>
        <w:t>Harimoto</w:t>
      </w:r>
      <w:proofErr w:type="spellEnd"/>
      <w:r w:rsidRPr="00AB34B0">
        <w:rPr>
          <w:rFonts w:ascii="Book Antiqua" w:hAnsi="Book Antiqua" w:cs="宋体"/>
          <w:kern w:val="0"/>
          <w:sz w:val="28"/>
          <w:szCs w:val="28"/>
        </w:rPr>
        <w:t xml:space="preserve"> H, </w:t>
      </w:r>
      <w:proofErr w:type="spellStart"/>
      <w:r w:rsidRPr="00AB34B0">
        <w:rPr>
          <w:rFonts w:ascii="Book Antiqua" w:hAnsi="Book Antiqua" w:cs="宋体"/>
          <w:kern w:val="0"/>
          <w:sz w:val="28"/>
          <w:szCs w:val="28"/>
        </w:rPr>
        <w:t>Kidokoro</w:t>
      </w:r>
      <w:proofErr w:type="spellEnd"/>
      <w:r w:rsidRPr="00AB34B0">
        <w:rPr>
          <w:rFonts w:ascii="Book Antiqua" w:hAnsi="Book Antiqua" w:cs="宋体"/>
          <w:kern w:val="0"/>
          <w:sz w:val="28"/>
          <w:szCs w:val="28"/>
        </w:rPr>
        <w:t xml:space="preserve"> H, Katakura T, </w:t>
      </w:r>
      <w:proofErr w:type="spellStart"/>
      <w:r w:rsidRPr="00AB34B0">
        <w:rPr>
          <w:rFonts w:ascii="Book Antiqua" w:hAnsi="Book Antiqua" w:cs="宋体"/>
          <w:kern w:val="0"/>
          <w:sz w:val="28"/>
          <w:szCs w:val="28"/>
        </w:rPr>
        <w:t>Atsukawa</w:t>
      </w:r>
      <w:proofErr w:type="spellEnd"/>
      <w:r w:rsidRPr="00AB34B0">
        <w:rPr>
          <w:rFonts w:ascii="Book Antiqua" w:hAnsi="Book Antiqua" w:cs="宋体"/>
          <w:kern w:val="0"/>
          <w:sz w:val="28"/>
          <w:szCs w:val="28"/>
        </w:rPr>
        <w:t xml:space="preserve"> M, </w:t>
      </w:r>
      <w:proofErr w:type="spellStart"/>
      <w:r w:rsidRPr="00AB34B0">
        <w:rPr>
          <w:rFonts w:ascii="Book Antiqua" w:hAnsi="Book Antiqua" w:cs="宋体"/>
          <w:kern w:val="0"/>
          <w:sz w:val="28"/>
          <w:szCs w:val="28"/>
        </w:rPr>
        <w:t>Taki</w:t>
      </w:r>
      <w:proofErr w:type="spellEnd"/>
      <w:r w:rsidRPr="00AB34B0">
        <w:rPr>
          <w:rFonts w:ascii="Book Antiqua" w:hAnsi="Book Antiqua" w:cs="宋体"/>
          <w:kern w:val="0"/>
          <w:sz w:val="28"/>
          <w:szCs w:val="28"/>
        </w:rPr>
        <w:t xml:space="preserve"> Y, Kimura Y, Nakatsuka K, Sakamoto C.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 versus </w:t>
      </w:r>
      <w:proofErr w:type="spellStart"/>
      <w:r w:rsidRPr="00AB34B0">
        <w:rPr>
          <w:rFonts w:ascii="Book Antiqua" w:hAnsi="Book Antiqua" w:cs="宋体"/>
          <w:kern w:val="0"/>
          <w:sz w:val="28"/>
          <w:szCs w:val="28"/>
        </w:rPr>
        <w:t>paracentesis</w:t>
      </w:r>
      <w:proofErr w:type="spellEnd"/>
      <w:r w:rsidRPr="00AB34B0">
        <w:rPr>
          <w:rFonts w:ascii="Book Antiqua" w:hAnsi="Book Antiqua" w:cs="宋体"/>
          <w:kern w:val="0"/>
          <w:sz w:val="28"/>
          <w:szCs w:val="28"/>
        </w:rPr>
        <w:t xml:space="preserve"> plus albumin in patients with refractory ascites who have good hepatic and renal function: a prospective randomized trial. </w:t>
      </w:r>
      <w:r w:rsidRPr="00AB34B0">
        <w:rPr>
          <w:rFonts w:ascii="Book Antiqua" w:hAnsi="Book Antiqua" w:cs="宋体"/>
          <w:i/>
          <w:iCs/>
          <w:kern w:val="0"/>
          <w:sz w:val="28"/>
          <w:szCs w:val="28"/>
        </w:rPr>
        <w:t xml:space="preserve">J </w:t>
      </w:r>
      <w:proofErr w:type="spellStart"/>
      <w:r w:rsidRPr="00AB34B0">
        <w:rPr>
          <w:rFonts w:ascii="Book Antiqua" w:hAnsi="Book Antiqua" w:cs="宋体"/>
          <w:i/>
          <w:iCs/>
          <w:kern w:val="0"/>
          <w:sz w:val="28"/>
          <w:szCs w:val="28"/>
        </w:rPr>
        <w:t>Gastroenterol</w:t>
      </w:r>
      <w:proofErr w:type="spellEnd"/>
      <w:r w:rsidRPr="00AB34B0">
        <w:rPr>
          <w:rFonts w:ascii="Book Antiqua" w:hAnsi="Book Antiqua" w:cs="宋体"/>
          <w:kern w:val="0"/>
          <w:sz w:val="28"/>
          <w:szCs w:val="28"/>
        </w:rPr>
        <w:t xml:space="preserve"> 2011; </w:t>
      </w:r>
      <w:r w:rsidRPr="00AB34B0">
        <w:rPr>
          <w:rFonts w:ascii="Book Antiqua" w:hAnsi="Book Antiqua" w:cs="宋体"/>
          <w:b/>
          <w:bCs/>
          <w:kern w:val="0"/>
          <w:sz w:val="28"/>
          <w:szCs w:val="28"/>
        </w:rPr>
        <w:t>46</w:t>
      </w:r>
      <w:r w:rsidRPr="00AB34B0">
        <w:rPr>
          <w:rFonts w:ascii="Book Antiqua" w:hAnsi="Book Antiqua" w:cs="宋体"/>
          <w:kern w:val="0"/>
          <w:sz w:val="28"/>
          <w:szCs w:val="28"/>
        </w:rPr>
        <w:t>: 78-85 [PMID: 20632194 DOI: 10.1007/s00535-010-0282-9]</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14 </w:t>
      </w:r>
      <w:r w:rsidRPr="00AB34B0">
        <w:rPr>
          <w:rFonts w:ascii="Book Antiqua" w:hAnsi="Book Antiqua" w:cs="宋体"/>
          <w:b/>
          <w:bCs/>
          <w:kern w:val="0"/>
          <w:sz w:val="28"/>
          <w:szCs w:val="28"/>
        </w:rPr>
        <w:t>Saab S</w:t>
      </w:r>
      <w:r w:rsidRPr="00AB34B0">
        <w:rPr>
          <w:rFonts w:ascii="Book Antiqua" w:hAnsi="Book Antiqua" w:cs="宋体"/>
          <w:kern w:val="0"/>
          <w:sz w:val="28"/>
          <w:szCs w:val="28"/>
        </w:rPr>
        <w:t xml:space="preserve">, Nieto JM, Lewis SK, Runyon BA. </w:t>
      </w:r>
      <w:proofErr w:type="gramStart"/>
      <w:r w:rsidRPr="00AB34B0">
        <w:rPr>
          <w:rFonts w:ascii="Book Antiqua" w:hAnsi="Book Antiqua" w:cs="宋体"/>
          <w:kern w:val="0"/>
          <w:sz w:val="28"/>
          <w:szCs w:val="28"/>
        </w:rPr>
        <w:t xml:space="preserve">TIPS versus </w:t>
      </w:r>
      <w:proofErr w:type="spellStart"/>
      <w:r w:rsidRPr="00AB34B0">
        <w:rPr>
          <w:rFonts w:ascii="Book Antiqua" w:hAnsi="Book Antiqua" w:cs="宋体"/>
          <w:kern w:val="0"/>
          <w:sz w:val="28"/>
          <w:szCs w:val="28"/>
        </w:rPr>
        <w:t>paracentesis</w:t>
      </w:r>
      <w:proofErr w:type="spellEnd"/>
      <w:r w:rsidRPr="00AB34B0">
        <w:rPr>
          <w:rFonts w:ascii="Book Antiqua" w:hAnsi="Book Antiqua" w:cs="宋体"/>
          <w:kern w:val="0"/>
          <w:sz w:val="28"/>
          <w:szCs w:val="28"/>
        </w:rPr>
        <w:t xml:space="preserve"> for cirrhotic patients with refractory ascites.</w:t>
      </w:r>
      <w:proofErr w:type="gramEnd"/>
      <w:r w:rsidRPr="00AB34B0">
        <w:rPr>
          <w:rFonts w:ascii="Book Antiqua" w:hAnsi="Book Antiqua" w:cs="宋体"/>
          <w:kern w:val="0"/>
          <w:sz w:val="28"/>
          <w:szCs w:val="28"/>
        </w:rPr>
        <w:t xml:space="preserve"> </w:t>
      </w:r>
      <w:r w:rsidRPr="00AB34B0">
        <w:rPr>
          <w:rFonts w:ascii="Book Antiqua" w:hAnsi="Book Antiqua" w:cs="宋体"/>
          <w:i/>
          <w:iCs/>
          <w:kern w:val="0"/>
          <w:sz w:val="28"/>
          <w:szCs w:val="28"/>
        </w:rPr>
        <w:t xml:space="preserve">Cochrane Database </w:t>
      </w:r>
      <w:proofErr w:type="spellStart"/>
      <w:r w:rsidRPr="00AB34B0">
        <w:rPr>
          <w:rFonts w:ascii="Book Antiqua" w:hAnsi="Book Antiqua" w:cs="宋体"/>
          <w:i/>
          <w:iCs/>
          <w:kern w:val="0"/>
          <w:sz w:val="28"/>
          <w:szCs w:val="28"/>
        </w:rPr>
        <w:t>Syst</w:t>
      </w:r>
      <w:proofErr w:type="spellEnd"/>
      <w:r w:rsidRPr="00AB34B0">
        <w:rPr>
          <w:rFonts w:ascii="Book Antiqua" w:hAnsi="Book Antiqua" w:cs="宋体"/>
          <w:i/>
          <w:iCs/>
          <w:kern w:val="0"/>
          <w:sz w:val="28"/>
          <w:szCs w:val="28"/>
        </w:rPr>
        <w:t xml:space="preserve"> Rev</w:t>
      </w:r>
      <w:r w:rsidRPr="00AB34B0">
        <w:rPr>
          <w:rFonts w:ascii="Book Antiqua" w:hAnsi="Book Antiqua" w:cs="宋体"/>
          <w:kern w:val="0"/>
          <w:sz w:val="28"/>
          <w:szCs w:val="28"/>
        </w:rPr>
        <w:t xml:space="preserve"> 2006; </w:t>
      </w:r>
      <w:r w:rsidRPr="00B2659E">
        <w:rPr>
          <w:rFonts w:ascii="Book Antiqua" w:hAnsi="Book Antiqua" w:cs="Arial"/>
          <w:noProof/>
          <w:sz w:val="28"/>
          <w:szCs w:val="28"/>
        </w:rPr>
        <w:t>(4):</w:t>
      </w:r>
      <w:r w:rsidRPr="00AB34B0">
        <w:rPr>
          <w:rFonts w:ascii="Book Antiqua" w:hAnsi="Book Antiqua" w:cs="宋体"/>
          <w:kern w:val="0"/>
          <w:sz w:val="28"/>
          <w:szCs w:val="28"/>
        </w:rPr>
        <w:t xml:space="preserve"> CD004889 [PMID: 17054221 DOI: 10.1002/14651858.CD004889.pub2]</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15 </w:t>
      </w:r>
      <w:proofErr w:type="spellStart"/>
      <w:r w:rsidRPr="00AB34B0">
        <w:rPr>
          <w:rFonts w:ascii="Book Antiqua" w:hAnsi="Book Antiqua" w:cs="宋体"/>
          <w:b/>
          <w:bCs/>
          <w:kern w:val="0"/>
          <w:sz w:val="28"/>
          <w:szCs w:val="28"/>
        </w:rPr>
        <w:t>Deltenre</w:t>
      </w:r>
      <w:proofErr w:type="spellEnd"/>
      <w:r w:rsidRPr="00AB34B0">
        <w:rPr>
          <w:rFonts w:ascii="Book Antiqua" w:hAnsi="Book Antiqua" w:cs="宋体"/>
          <w:b/>
          <w:bCs/>
          <w:kern w:val="0"/>
          <w:sz w:val="28"/>
          <w:szCs w:val="28"/>
        </w:rPr>
        <w:t xml:space="preserve"> P</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Mathurin</w:t>
      </w:r>
      <w:proofErr w:type="spellEnd"/>
      <w:r w:rsidRPr="00AB34B0">
        <w:rPr>
          <w:rFonts w:ascii="Book Antiqua" w:hAnsi="Book Antiqua" w:cs="宋体"/>
          <w:kern w:val="0"/>
          <w:sz w:val="28"/>
          <w:szCs w:val="28"/>
        </w:rPr>
        <w:t xml:space="preserve"> P, </w:t>
      </w:r>
      <w:proofErr w:type="spellStart"/>
      <w:r w:rsidRPr="00AB34B0">
        <w:rPr>
          <w:rFonts w:ascii="Book Antiqua" w:hAnsi="Book Antiqua" w:cs="宋体"/>
          <w:kern w:val="0"/>
          <w:sz w:val="28"/>
          <w:szCs w:val="28"/>
        </w:rPr>
        <w:t>Dharancy</w:t>
      </w:r>
      <w:proofErr w:type="spellEnd"/>
      <w:r w:rsidRPr="00AB34B0">
        <w:rPr>
          <w:rFonts w:ascii="Book Antiqua" w:hAnsi="Book Antiqua" w:cs="宋体"/>
          <w:kern w:val="0"/>
          <w:sz w:val="28"/>
          <w:szCs w:val="28"/>
        </w:rPr>
        <w:t xml:space="preserve"> S, Moreau R, </w:t>
      </w:r>
      <w:proofErr w:type="spellStart"/>
      <w:r w:rsidRPr="00AB34B0">
        <w:rPr>
          <w:rFonts w:ascii="Book Antiqua" w:hAnsi="Book Antiqua" w:cs="宋体"/>
          <w:kern w:val="0"/>
          <w:sz w:val="28"/>
          <w:szCs w:val="28"/>
        </w:rPr>
        <w:t>Bulois</w:t>
      </w:r>
      <w:proofErr w:type="spellEnd"/>
      <w:r w:rsidRPr="00AB34B0">
        <w:rPr>
          <w:rFonts w:ascii="Book Antiqua" w:hAnsi="Book Antiqua" w:cs="宋体"/>
          <w:kern w:val="0"/>
          <w:sz w:val="28"/>
          <w:szCs w:val="28"/>
        </w:rPr>
        <w:t xml:space="preserve"> P, </w:t>
      </w:r>
      <w:proofErr w:type="spellStart"/>
      <w:r w:rsidRPr="00AB34B0">
        <w:rPr>
          <w:rFonts w:ascii="Book Antiqua" w:hAnsi="Book Antiqua" w:cs="宋体"/>
          <w:kern w:val="0"/>
          <w:sz w:val="28"/>
          <w:szCs w:val="28"/>
        </w:rPr>
        <w:t>Henrion</w:t>
      </w:r>
      <w:proofErr w:type="spellEnd"/>
      <w:r w:rsidRPr="00AB34B0">
        <w:rPr>
          <w:rFonts w:ascii="Book Antiqua" w:hAnsi="Book Antiqua" w:cs="宋体"/>
          <w:kern w:val="0"/>
          <w:sz w:val="28"/>
          <w:szCs w:val="28"/>
        </w:rPr>
        <w:t xml:space="preserve"> J, </w:t>
      </w:r>
      <w:proofErr w:type="spellStart"/>
      <w:r w:rsidRPr="00AB34B0">
        <w:rPr>
          <w:rFonts w:ascii="Book Antiqua" w:hAnsi="Book Antiqua" w:cs="宋体"/>
          <w:kern w:val="0"/>
          <w:sz w:val="28"/>
          <w:szCs w:val="28"/>
        </w:rPr>
        <w:t>Pruvot</w:t>
      </w:r>
      <w:proofErr w:type="spellEnd"/>
      <w:r w:rsidRPr="00AB34B0">
        <w:rPr>
          <w:rFonts w:ascii="Book Antiqua" w:hAnsi="Book Antiqua" w:cs="宋体"/>
          <w:kern w:val="0"/>
          <w:sz w:val="28"/>
          <w:szCs w:val="28"/>
        </w:rPr>
        <w:t xml:space="preserve"> FR, Ernst O, Paris JC, </w:t>
      </w:r>
      <w:proofErr w:type="spellStart"/>
      <w:r w:rsidRPr="00AB34B0">
        <w:rPr>
          <w:rFonts w:ascii="Book Antiqua" w:hAnsi="Book Antiqua" w:cs="宋体"/>
          <w:kern w:val="0"/>
          <w:sz w:val="28"/>
          <w:szCs w:val="28"/>
        </w:rPr>
        <w:t>Lebrec</w:t>
      </w:r>
      <w:proofErr w:type="spellEnd"/>
      <w:r w:rsidRPr="00AB34B0">
        <w:rPr>
          <w:rFonts w:ascii="Book Antiqua" w:hAnsi="Book Antiqua" w:cs="宋体"/>
          <w:kern w:val="0"/>
          <w:sz w:val="28"/>
          <w:szCs w:val="28"/>
        </w:rPr>
        <w:t xml:space="preserve"> D.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 in refractory ascites: a meta-analysis. </w:t>
      </w:r>
      <w:r w:rsidRPr="00AB34B0">
        <w:rPr>
          <w:rFonts w:ascii="Book Antiqua" w:hAnsi="Book Antiqua" w:cs="宋体"/>
          <w:i/>
          <w:iCs/>
          <w:kern w:val="0"/>
          <w:sz w:val="28"/>
          <w:szCs w:val="28"/>
        </w:rPr>
        <w:t xml:space="preserve">Liver </w:t>
      </w:r>
      <w:proofErr w:type="spellStart"/>
      <w:r w:rsidRPr="00AB34B0">
        <w:rPr>
          <w:rFonts w:ascii="Book Antiqua" w:hAnsi="Book Antiqua" w:cs="宋体"/>
          <w:i/>
          <w:iCs/>
          <w:kern w:val="0"/>
          <w:sz w:val="28"/>
          <w:szCs w:val="28"/>
        </w:rPr>
        <w:t>Int</w:t>
      </w:r>
      <w:proofErr w:type="spellEnd"/>
      <w:r w:rsidRPr="00AB34B0">
        <w:rPr>
          <w:rFonts w:ascii="Book Antiqua" w:hAnsi="Book Antiqua" w:cs="宋体"/>
          <w:kern w:val="0"/>
          <w:sz w:val="28"/>
          <w:szCs w:val="28"/>
        </w:rPr>
        <w:t xml:space="preserve"> 2005; </w:t>
      </w:r>
      <w:r w:rsidRPr="00AB34B0">
        <w:rPr>
          <w:rFonts w:ascii="Book Antiqua" w:hAnsi="Book Antiqua" w:cs="宋体"/>
          <w:b/>
          <w:bCs/>
          <w:kern w:val="0"/>
          <w:sz w:val="28"/>
          <w:szCs w:val="28"/>
        </w:rPr>
        <w:t>25</w:t>
      </w:r>
      <w:r w:rsidRPr="00AB34B0">
        <w:rPr>
          <w:rFonts w:ascii="Book Antiqua" w:hAnsi="Book Antiqua" w:cs="宋体"/>
          <w:kern w:val="0"/>
          <w:sz w:val="28"/>
          <w:szCs w:val="28"/>
        </w:rPr>
        <w:t>: 349-356 [PMID: 15780061 DOI: 10.1111/j.1478-3231.2005.01095.x]</w:t>
      </w:r>
    </w:p>
    <w:p w:rsidR="00E36C06" w:rsidRPr="00AB34B0" w:rsidRDefault="00E36C06" w:rsidP="00B2659E">
      <w:pPr>
        <w:widowControl/>
        <w:suppressLineNumbers/>
        <w:spacing w:line="360" w:lineRule="auto"/>
        <w:rPr>
          <w:rFonts w:ascii="Book Antiqua" w:hAnsi="Book Antiqua" w:cs="宋体"/>
          <w:kern w:val="0"/>
          <w:sz w:val="28"/>
          <w:szCs w:val="28"/>
        </w:rPr>
      </w:pPr>
      <w:proofErr w:type="gramStart"/>
      <w:r w:rsidRPr="00AB34B0">
        <w:rPr>
          <w:rFonts w:ascii="Book Antiqua" w:hAnsi="Book Antiqua" w:cs="宋体"/>
          <w:kern w:val="0"/>
          <w:sz w:val="28"/>
          <w:szCs w:val="28"/>
        </w:rPr>
        <w:lastRenderedPageBreak/>
        <w:t xml:space="preserve">16 </w:t>
      </w:r>
      <w:proofErr w:type="spellStart"/>
      <w:r w:rsidRPr="00AB34B0">
        <w:rPr>
          <w:rFonts w:ascii="Book Antiqua" w:hAnsi="Book Antiqua" w:cs="宋体"/>
          <w:b/>
          <w:bCs/>
          <w:kern w:val="0"/>
          <w:sz w:val="28"/>
          <w:szCs w:val="28"/>
        </w:rPr>
        <w:t>Albillos</w:t>
      </w:r>
      <w:proofErr w:type="spellEnd"/>
      <w:r w:rsidRPr="00AB34B0">
        <w:rPr>
          <w:rFonts w:ascii="Book Antiqua" w:hAnsi="Book Antiqua" w:cs="宋体"/>
          <w:b/>
          <w:bCs/>
          <w:kern w:val="0"/>
          <w:sz w:val="28"/>
          <w:szCs w:val="28"/>
        </w:rPr>
        <w:t xml:space="preserve"> A</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Bañares</w:t>
      </w:r>
      <w:proofErr w:type="spellEnd"/>
      <w:r w:rsidRPr="00AB34B0">
        <w:rPr>
          <w:rFonts w:ascii="Book Antiqua" w:hAnsi="Book Antiqua" w:cs="宋体"/>
          <w:kern w:val="0"/>
          <w:sz w:val="28"/>
          <w:szCs w:val="28"/>
        </w:rPr>
        <w:t xml:space="preserve"> R, González M, Catalina MV, </w:t>
      </w:r>
      <w:proofErr w:type="spellStart"/>
      <w:r w:rsidRPr="00AB34B0">
        <w:rPr>
          <w:rFonts w:ascii="Book Antiqua" w:hAnsi="Book Antiqua" w:cs="宋体"/>
          <w:kern w:val="0"/>
          <w:sz w:val="28"/>
          <w:szCs w:val="28"/>
        </w:rPr>
        <w:t>Molinero</w:t>
      </w:r>
      <w:proofErr w:type="spellEnd"/>
      <w:r w:rsidRPr="00AB34B0">
        <w:rPr>
          <w:rFonts w:ascii="Book Antiqua" w:hAnsi="Book Antiqua" w:cs="宋体"/>
          <w:kern w:val="0"/>
          <w:sz w:val="28"/>
          <w:szCs w:val="28"/>
        </w:rPr>
        <w:t xml:space="preserve"> LM.</w:t>
      </w:r>
      <w:proofErr w:type="gramEnd"/>
      <w:r w:rsidRPr="00AB34B0">
        <w:rPr>
          <w:rFonts w:ascii="Book Antiqua" w:hAnsi="Book Antiqua" w:cs="宋体"/>
          <w:kern w:val="0"/>
          <w:sz w:val="28"/>
          <w:szCs w:val="28"/>
        </w:rPr>
        <w:t xml:space="preserve"> </w:t>
      </w:r>
      <w:proofErr w:type="gramStart"/>
      <w:r w:rsidRPr="00AB34B0">
        <w:rPr>
          <w:rFonts w:ascii="Book Antiqua" w:hAnsi="Book Antiqua" w:cs="宋体"/>
          <w:kern w:val="0"/>
          <w:sz w:val="28"/>
          <w:szCs w:val="28"/>
        </w:rPr>
        <w:t xml:space="preserve">A meta-analysis of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 versus </w:t>
      </w:r>
      <w:proofErr w:type="spellStart"/>
      <w:r w:rsidRPr="00AB34B0">
        <w:rPr>
          <w:rFonts w:ascii="Book Antiqua" w:hAnsi="Book Antiqua" w:cs="宋体"/>
          <w:kern w:val="0"/>
          <w:sz w:val="28"/>
          <w:szCs w:val="28"/>
        </w:rPr>
        <w:t>paracentesis</w:t>
      </w:r>
      <w:proofErr w:type="spellEnd"/>
      <w:r w:rsidRPr="00AB34B0">
        <w:rPr>
          <w:rFonts w:ascii="Book Antiqua" w:hAnsi="Book Antiqua" w:cs="宋体"/>
          <w:kern w:val="0"/>
          <w:sz w:val="28"/>
          <w:szCs w:val="28"/>
        </w:rPr>
        <w:t xml:space="preserve"> for refractory ascites.</w:t>
      </w:r>
      <w:proofErr w:type="gramEnd"/>
      <w:r w:rsidRPr="00AB34B0">
        <w:rPr>
          <w:rFonts w:ascii="Book Antiqua" w:hAnsi="Book Antiqua" w:cs="宋体"/>
          <w:kern w:val="0"/>
          <w:sz w:val="28"/>
          <w:szCs w:val="28"/>
        </w:rPr>
        <w:t xml:space="preserve"> </w:t>
      </w:r>
      <w:r w:rsidRPr="00AB34B0">
        <w:rPr>
          <w:rFonts w:ascii="Book Antiqua" w:hAnsi="Book Antiqua" w:cs="宋体"/>
          <w:i/>
          <w:iCs/>
          <w:kern w:val="0"/>
          <w:sz w:val="28"/>
          <w:szCs w:val="28"/>
        </w:rPr>
        <w:t xml:space="preserve">J </w:t>
      </w:r>
      <w:proofErr w:type="spellStart"/>
      <w:r w:rsidRPr="00AB34B0">
        <w:rPr>
          <w:rFonts w:ascii="Book Antiqua" w:hAnsi="Book Antiqua" w:cs="宋体"/>
          <w:i/>
          <w:iCs/>
          <w:kern w:val="0"/>
          <w:sz w:val="28"/>
          <w:szCs w:val="28"/>
        </w:rPr>
        <w:t>Hepatol</w:t>
      </w:r>
      <w:proofErr w:type="spellEnd"/>
      <w:r w:rsidRPr="00AB34B0">
        <w:rPr>
          <w:rFonts w:ascii="Book Antiqua" w:hAnsi="Book Antiqua" w:cs="宋体"/>
          <w:kern w:val="0"/>
          <w:sz w:val="28"/>
          <w:szCs w:val="28"/>
        </w:rPr>
        <w:t xml:space="preserve"> 2005; </w:t>
      </w:r>
      <w:r w:rsidRPr="00AB34B0">
        <w:rPr>
          <w:rFonts w:ascii="Book Antiqua" w:hAnsi="Book Antiqua" w:cs="宋体"/>
          <w:b/>
          <w:bCs/>
          <w:kern w:val="0"/>
          <w:sz w:val="28"/>
          <w:szCs w:val="28"/>
        </w:rPr>
        <w:t>43</w:t>
      </w:r>
      <w:r w:rsidRPr="00AB34B0">
        <w:rPr>
          <w:rFonts w:ascii="Book Antiqua" w:hAnsi="Book Antiqua" w:cs="宋体"/>
          <w:kern w:val="0"/>
          <w:sz w:val="28"/>
          <w:szCs w:val="28"/>
        </w:rPr>
        <w:t>: 990-996 [PMID: 16139922 DOI: 10.1016/j.jhep.2005.06.005]</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17 </w:t>
      </w:r>
      <w:r w:rsidRPr="00AB34B0">
        <w:rPr>
          <w:rFonts w:ascii="Book Antiqua" w:hAnsi="Book Antiqua" w:cs="宋体"/>
          <w:b/>
          <w:bCs/>
          <w:kern w:val="0"/>
          <w:sz w:val="28"/>
          <w:szCs w:val="28"/>
        </w:rPr>
        <w:t>Salerno F</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Cammà</w:t>
      </w:r>
      <w:proofErr w:type="spellEnd"/>
      <w:r w:rsidRPr="00AB34B0">
        <w:rPr>
          <w:rFonts w:ascii="Book Antiqua" w:hAnsi="Book Antiqua" w:cs="宋体"/>
          <w:kern w:val="0"/>
          <w:sz w:val="28"/>
          <w:szCs w:val="28"/>
        </w:rPr>
        <w:t xml:space="preserve"> C, </w:t>
      </w:r>
      <w:proofErr w:type="spellStart"/>
      <w:r w:rsidRPr="00AB34B0">
        <w:rPr>
          <w:rFonts w:ascii="Book Antiqua" w:hAnsi="Book Antiqua" w:cs="宋体"/>
          <w:kern w:val="0"/>
          <w:sz w:val="28"/>
          <w:szCs w:val="28"/>
        </w:rPr>
        <w:t>Enea</w:t>
      </w:r>
      <w:proofErr w:type="spellEnd"/>
      <w:r w:rsidRPr="00AB34B0">
        <w:rPr>
          <w:rFonts w:ascii="Book Antiqua" w:hAnsi="Book Antiqua" w:cs="宋体"/>
          <w:kern w:val="0"/>
          <w:sz w:val="28"/>
          <w:szCs w:val="28"/>
        </w:rPr>
        <w:t xml:space="preserve"> M, </w:t>
      </w:r>
      <w:proofErr w:type="spellStart"/>
      <w:r w:rsidRPr="00AB34B0">
        <w:rPr>
          <w:rFonts w:ascii="Book Antiqua" w:hAnsi="Book Antiqua" w:cs="宋体"/>
          <w:kern w:val="0"/>
          <w:sz w:val="28"/>
          <w:szCs w:val="28"/>
        </w:rPr>
        <w:t>Rössle</w:t>
      </w:r>
      <w:proofErr w:type="spellEnd"/>
      <w:r w:rsidRPr="00AB34B0">
        <w:rPr>
          <w:rFonts w:ascii="Book Antiqua" w:hAnsi="Book Antiqua" w:cs="宋体"/>
          <w:kern w:val="0"/>
          <w:sz w:val="28"/>
          <w:szCs w:val="28"/>
        </w:rPr>
        <w:t xml:space="preserve"> M, Wong F.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 for refractory ascites: a meta-analysis of individual patient data. </w:t>
      </w:r>
      <w:r w:rsidRPr="00AB34B0">
        <w:rPr>
          <w:rFonts w:ascii="Book Antiqua" w:hAnsi="Book Antiqua" w:cs="宋体"/>
          <w:i/>
          <w:iCs/>
          <w:kern w:val="0"/>
          <w:sz w:val="28"/>
          <w:szCs w:val="28"/>
        </w:rPr>
        <w:t>Gastroenterology</w:t>
      </w:r>
      <w:r w:rsidRPr="00AB34B0">
        <w:rPr>
          <w:rFonts w:ascii="Book Antiqua" w:hAnsi="Book Antiqua" w:cs="宋体"/>
          <w:kern w:val="0"/>
          <w:sz w:val="28"/>
          <w:szCs w:val="28"/>
        </w:rPr>
        <w:t xml:space="preserve"> 2007; </w:t>
      </w:r>
      <w:r w:rsidRPr="00AB34B0">
        <w:rPr>
          <w:rFonts w:ascii="Book Antiqua" w:hAnsi="Book Antiqua" w:cs="宋体"/>
          <w:b/>
          <w:bCs/>
          <w:kern w:val="0"/>
          <w:sz w:val="28"/>
          <w:szCs w:val="28"/>
        </w:rPr>
        <w:t>133</w:t>
      </w:r>
      <w:r w:rsidRPr="00AB34B0">
        <w:rPr>
          <w:rFonts w:ascii="Book Antiqua" w:hAnsi="Book Antiqua" w:cs="宋体"/>
          <w:kern w:val="0"/>
          <w:sz w:val="28"/>
          <w:szCs w:val="28"/>
        </w:rPr>
        <w:t>: 825-834 [PMID: 17678653 DOI: 10.1053/j.gastro.2007.06.020]</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18 </w:t>
      </w:r>
      <w:r w:rsidRPr="00AB34B0">
        <w:rPr>
          <w:rFonts w:ascii="Book Antiqua" w:hAnsi="Book Antiqua" w:cs="宋体"/>
          <w:b/>
          <w:kern w:val="0"/>
          <w:sz w:val="28"/>
          <w:szCs w:val="28"/>
        </w:rPr>
        <w:t>Higgins JPT,</w:t>
      </w:r>
      <w:r w:rsidRPr="00AB34B0">
        <w:rPr>
          <w:rFonts w:ascii="Book Antiqua" w:hAnsi="Book Antiqua" w:cs="宋体"/>
          <w:kern w:val="0"/>
          <w:sz w:val="28"/>
          <w:szCs w:val="28"/>
        </w:rPr>
        <w:t xml:space="preserve"> Green S. Cochrane Handbook for Systematic Reviews of Interventions Version 5.1.0 [updated March 2011]. The Cochrane Collaboration, 2011 Available from</w:t>
      </w:r>
      <w:r>
        <w:rPr>
          <w:rFonts w:ascii="Book Antiqua" w:hAnsi="Book Antiqua" w:cs="宋体"/>
          <w:kern w:val="0"/>
          <w:sz w:val="28"/>
          <w:szCs w:val="28"/>
        </w:rPr>
        <w:t>:</w:t>
      </w:r>
      <w:r w:rsidRPr="00AB34B0">
        <w:rPr>
          <w:rFonts w:ascii="Book Antiqua" w:hAnsi="Book Antiqua" w:cs="宋体"/>
          <w:kern w:val="0"/>
          <w:sz w:val="28"/>
          <w:szCs w:val="28"/>
        </w:rPr>
        <w:t xml:space="preserve"> </w:t>
      </w:r>
      <w:r w:rsidRPr="00B2659E">
        <w:rPr>
          <w:rFonts w:ascii="Book Antiqua" w:hAnsi="Book Antiqua" w:cs="宋体"/>
          <w:kern w:val="0"/>
          <w:sz w:val="28"/>
          <w:szCs w:val="28"/>
        </w:rPr>
        <w:t>http://</w:t>
      </w:r>
      <w:hyperlink r:id="rId8" w:history="1">
        <w:r w:rsidRPr="00B2659E">
          <w:rPr>
            <w:rStyle w:val="a6"/>
            <w:rFonts w:ascii="Book Antiqua" w:hAnsi="Book Antiqua" w:cs="宋体"/>
            <w:color w:val="auto"/>
            <w:kern w:val="0"/>
            <w:sz w:val="28"/>
            <w:szCs w:val="28"/>
          </w:rPr>
          <w:t>www.cochrane-handbook.org</w:t>
        </w:r>
      </w:hyperlink>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19 </w:t>
      </w:r>
      <w:r w:rsidRPr="00AB34B0">
        <w:rPr>
          <w:rFonts w:ascii="Book Antiqua" w:hAnsi="Book Antiqua" w:cs="宋体"/>
          <w:b/>
          <w:kern w:val="0"/>
          <w:sz w:val="28"/>
          <w:szCs w:val="28"/>
        </w:rPr>
        <w:t>Conn HO,</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Liebertal</w:t>
      </w:r>
      <w:proofErr w:type="spellEnd"/>
      <w:r w:rsidRPr="00AB34B0">
        <w:rPr>
          <w:rFonts w:ascii="Book Antiqua" w:hAnsi="Book Antiqua" w:cs="宋体"/>
          <w:kern w:val="0"/>
          <w:sz w:val="28"/>
          <w:szCs w:val="28"/>
        </w:rPr>
        <w:t xml:space="preserve"> MM. </w:t>
      </w:r>
      <w:proofErr w:type="gramStart"/>
      <w:r w:rsidRPr="00AB34B0">
        <w:rPr>
          <w:rFonts w:ascii="Book Antiqua" w:hAnsi="Book Antiqua" w:cs="宋体"/>
          <w:kern w:val="0"/>
          <w:sz w:val="28"/>
          <w:szCs w:val="28"/>
        </w:rPr>
        <w:t>The hepatic coma syndromes and lactulose</w:t>
      </w:r>
      <w:r w:rsidRPr="00B2659E">
        <w:rPr>
          <w:rFonts w:ascii="Book Antiqua" w:hAnsi="Book Antiqua" w:cs="宋体"/>
          <w:kern w:val="0"/>
          <w:sz w:val="28"/>
          <w:szCs w:val="28"/>
        </w:rPr>
        <w:t>.</w:t>
      </w:r>
      <w:proofErr w:type="gramEnd"/>
      <w:r w:rsidRPr="00AB34B0">
        <w:rPr>
          <w:rFonts w:ascii="Book Antiqua" w:hAnsi="Book Antiqua" w:cs="宋体"/>
          <w:kern w:val="0"/>
          <w:sz w:val="28"/>
          <w:szCs w:val="28"/>
        </w:rPr>
        <w:t xml:space="preserve"> Baltimore: Williams &amp; Wilkins, 1979</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20 </w:t>
      </w:r>
      <w:r w:rsidRPr="00AB34B0">
        <w:rPr>
          <w:rFonts w:ascii="Book Antiqua" w:hAnsi="Book Antiqua" w:cs="宋体"/>
          <w:b/>
          <w:bCs/>
          <w:kern w:val="0"/>
          <w:sz w:val="28"/>
          <w:szCs w:val="28"/>
        </w:rPr>
        <w:t>Tierney JF</w:t>
      </w:r>
      <w:r w:rsidRPr="00AB34B0">
        <w:rPr>
          <w:rFonts w:ascii="Book Antiqua" w:hAnsi="Book Antiqua" w:cs="宋体"/>
          <w:kern w:val="0"/>
          <w:sz w:val="28"/>
          <w:szCs w:val="28"/>
        </w:rPr>
        <w:t xml:space="preserve">, Stewart LA, </w:t>
      </w:r>
      <w:proofErr w:type="spellStart"/>
      <w:r w:rsidRPr="00AB34B0">
        <w:rPr>
          <w:rFonts w:ascii="Book Antiqua" w:hAnsi="Book Antiqua" w:cs="宋体"/>
          <w:kern w:val="0"/>
          <w:sz w:val="28"/>
          <w:szCs w:val="28"/>
        </w:rPr>
        <w:t>Ghersi</w:t>
      </w:r>
      <w:proofErr w:type="spellEnd"/>
      <w:r w:rsidRPr="00AB34B0">
        <w:rPr>
          <w:rFonts w:ascii="Book Antiqua" w:hAnsi="Book Antiqua" w:cs="宋体"/>
          <w:kern w:val="0"/>
          <w:sz w:val="28"/>
          <w:szCs w:val="28"/>
        </w:rPr>
        <w:t xml:space="preserve"> D, Burdett S, </w:t>
      </w:r>
      <w:proofErr w:type="spellStart"/>
      <w:r w:rsidRPr="00AB34B0">
        <w:rPr>
          <w:rFonts w:ascii="Book Antiqua" w:hAnsi="Book Antiqua" w:cs="宋体"/>
          <w:kern w:val="0"/>
          <w:sz w:val="28"/>
          <w:szCs w:val="28"/>
        </w:rPr>
        <w:t>Sydes</w:t>
      </w:r>
      <w:proofErr w:type="spellEnd"/>
      <w:r w:rsidRPr="00AB34B0">
        <w:rPr>
          <w:rFonts w:ascii="Book Antiqua" w:hAnsi="Book Antiqua" w:cs="宋体"/>
          <w:kern w:val="0"/>
          <w:sz w:val="28"/>
          <w:szCs w:val="28"/>
        </w:rPr>
        <w:t xml:space="preserve"> MR. Practical methods for incorporating summary time-to-event data into meta-analysis. </w:t>
      </w:r>
      <w:r w:rsidRPr="00AB34B0">
        <w:rPr>
          <w:rFonts w:ascii="Book Antiqua" w:hAnsi="Book Antiqua" w:cs="宋体"/>
          <w:i/>
          <w:iCs/>
          <w:kern w:val="0"/>
          <w:sz w:val="28"/>
          <w:szCs w:val="28"/>
        </w:rPr>
        <w:t>Trials</w:t>
      </w:r>
      <w:r w:rsidRPr="00AB34B0">
        <w:rPr>
          <w:rFonts w:ascii="Book Antiqua" w:hAnsi="Book Antiqua" w:cs="宋体"/>
          <w:kern w:val="0"/>
          <w:sz w:val="28"/>
          <w:szCs w:val="28"/>
        </w:rPr>
        <w:t xml:space="preserve"> 2007; </w:t>
      </w:r>
      <w:r w:rsidRPr="00AB34B0">
        <w:rPr>
          <w:rFonts w:ascii="Book Antiqua" w:hAnsi="Book Antiqua" w:cs="宋体"/>
          <w:b/>
          <w:bCs/>
          <w:kern w:val="0"/>
          <w:sz w:val="28"/>
          <w:szCs w:val="28"/>
        </w:rPr>
        <w:t>8</w:t>
      </w:r>
      <w:r w:rsidRPr="00AB34B0">
        <w:rPr>
          <w:rFonts w:ascii="Book Antiqua" w:hAnsi="Book Antiqua" w:cs="宋体"/>
          <w:kern w:val="0"/>
          <w:sz w:val="28"/>
          <w:szCs w:val="28"/>
        </w:rPr>
        <w:t>: 16 [PMID: 17555582 DOI: 10.1186/1745-6215-8-16]</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21 </w:t>
      </w:r>
      <w:proofErr w:type="spellStart"/>
      <w:r w:rsidRPr="00AB34B0">
        <w:rPr>
          <w:rFonts w:ascii="Book Antiqua" w:hAnsi="Book Antiqua" w:cs="宋体"/>
          <w:b/>
          <w:bCs/>
          <w:kern w:val="0"/>
          <w:sz w:val="28"/>
          <w:szCs w:val="28"/>
        </w:rPr>
        <w:t>Liberati</w:t>
      </w:r>
      <w:proofErr w:type="spellEnd"/>
      <w:r w:rsidRPr="00AB34B0">
        <w:rPr>
          <w:rFonts w:ascii="Book Antiqua" w:hAnsi="Book Antiqua" w:cs="宋体"/>
          <w:b/>
          <w:bCs/>
          <w:kern w:val="0"/>
          <w:sz w:val="28"/>
          <w:szCs w:val="28"/>
        </w:rPr>
        <w:t xml:space="preserve"> A</w:t>
      </w:r>
      <w:r w:rsidRPr="00AB34B0">
        <w:rPr>
          <w:rFonts w:ascii="Book Antiqua" w:hAnsi="Book Antiqua" w:cs="宋体"/>
          <w:kern w:val="0"/>
          <w:sz w:val="28"/>
          <w:szCs w:val="28"/>
        </w:rPr>
        <w:t xml:space="preserve">, Altman DG, </w:t>
      </w:r>
      <w:proofErr w:type="spellStart"/>
      <w:r w:rsidRPr="00AB34B0">
        <w:rPr>
          <w:rFonts w:ascii="Book Antiqua" w:hAnsi="Book Antiqua" w:cs="宋体"/>
          <w:kern w:val="0"/>
          <w:sz w:val="28"/>
          <w:szCs w:val="28"/>
        </w:rPr>
        <w:t>Tetzlaff</w:t>
      </w:r>
      <w:proofErr w:type="spellEnd"/>
      <w:r w:rsidRPr="00AB34B0">
        <w:rPr>
          <w:rFonts w:ascii="Book Antiqua" w:hAnsi="Book Antiqua" w:cs="宋体"/>
          <w:kern w:val="0"/>
          <w:sz w:val="28"/>
          <w:szCs w:val="28"/>
        </w:rPr>
        <w:t xml:space="preserve"> J, </w:t>
      </w:r>
      <w:proofErr w:type="spellStart"/>
      <w:r w:rsidRPr="00AB34B0">
        <w:rPr>
          <w:rFonts w:ascii="Book Antiqua" w:hAnsi="Book Antiqua" w:cs="宋体"/>
          <w:kern w:val="0"/>
          <w:sz w:val="28"/>
          <w:szCs w:val="28"/>
        </w:rPr>
        <w:t>Mulrow</w:t>
      </w:r>
      <w:proofErr w:type="spellEnd"/>
      <w:r w:rsidRPr="00AB34B0">
        <w:rPr>
          <w:rFonts w:ascii="Book Antiqua" w:hAnsi="Book Antiqua" w:cs="宋体"/>
          <w:kern w:val="0"/>
          <w:sz w:val="28"/>
          <w:szCs w:val="28"/>
        </w:rPr>
        <w:t xml:space="preserve"> C, </w:t>
      </w:r>
      <w:proofErr w:type="spellStart"/>
      <w:r w:rsidRPr="00AB34B0">
        <w:rPr>
          <w:rFonts w:ascii="Book Antiqua" w:hAnsi="Book Antiqua" w:cs="宋体"/>
          <w:kern w:val="0"/>
          <w:sz w:val="28"/>
          <w:szCs w:val="28"/>
        </w:rPr>
        <w:t>Gøtzsche</w:t>
      </w:r>
      <w:proofErr w:type="spellEnd"/>
      <w:r w:rsidRPr="00AB34B0">
        <w:rPr>
          <w:rFonts w:ascii="Book Antiqua" w:hAnsi="Book Antiqua" w:cs="宋体"/>
          <w:kern w:val="0"/>
          <w:sz w:val="28"/>
          <w:szCs w:val="28"/>
        </w:rPr>
        <w:t xml:space="preserve"> PC, Ioannidis JP, Clarke M, </w:t>
      </w:r>
      <w:proofErr w:type="spellStart"/>
      <w:r w:rsidRPr="00AB34B0">
        <w:rPr>
          <w:rFonts w:ascii="Book Antiqua" w:hAnsi="Book Antiqua" w:cs="宋体"/>
          <w:kern w:val="0"/>
          <w:sz w:val="28"/>
          <w:szCs w:val="28"/>
        </w:rPr>
        <w:t>Devereaux</w:t>
      </w:r>
      <w:proofErr w:type="spellEnd"/>
      <w:r w:rsidRPr="00AB34B0">
        <w:rPr>
          <w:rFonts w:ascii="Book Antiqua" w:hAnsi="Book Antiqua" w:cs="宋体"/>
          <w:kern w:val="0"/>
          <w:sz w:val="28"/>
          <w:szCs w:val="28"/>
        </w:rPr>
        <w:t xml:space="preserve"> PJ, </w:t>
      </w:r>
      <w:proofErr w:type="spellStart"/>
      <w:r w:rsidRPr="00AB34B0">
        <w:rPr>
          <w:rFonts w:ascii="Book Antiqua" w:hAnsi="Book Antiqua" w:cs="宋体"/>
          <w:kern w:val="0"/>
          <w:sz w:val="28"/>
          <w:szCs w:val="28"/>
        </w:rPr>
        <w:t>Kleijnen</w:t>
      </w:r>
      <w:proofErr w:type="spellEnd"/>
      <w:r w:rsidRPr="00AB34B0">
        <w:rPr>
          <w:rFonts w:ascii="Book Antiqua" w:hAnsi="Book Antiqua" w:cs="宋体"/>
          <w:kern w:val="0"/>
          <w:sz w:val="28"/>
          <w:szCs w:val="28"/>
        </w:rPr>
        <w:t xml:space="preserve"> J, </w:t>
      </w:r>
      <w:proofErr w:type="spellStart"/>
      <w:r w:rsidRPr="00AB34B0">
        <w:rPr>
          <w:rFonts w:ascii="Book Antiqua" w:hAnsi="Book Antiqua" w:cs="宋体"/>
          <w:kern w:val="0"/>
          <w:sz w:val="28"/>
          <w:szCs w:val="28"/>
        </w:rPr>
        <w:t>Moher</w:t>
      </w:r>
      <w:proofErr w:type="spellEnd"/>
      <w:r w:rsidRPr="00AB34B0">
        <w:rPr>
          <w:rFonts w:ascii="Book Antiqua" w:hAnsi="Book Antiqua" w:cs="宋体"/>
          <w:kern w:val="0"/>
          <w:sz w:val="28"/>
          <w:szCs w:val="28"/>
        </w:rPr>
        <w:t xml:space="preserve"> D. The PRISMA statement for reporting systematic reviews and meta-analyses of studies that evaluate </w:t>
      </w:r>
      <w:r w:rsidRPr="00AB34B0">
        <w:rPr>
          <w:rFonts w:ascii="Book Antiqua" w:hAnsi="Book Antiqua" w:cs="宋体"/>
          <w:kern w:val="0"/>
          <w:sz w:val="28"/>
          <w:szCs w:val="28"/>
        </w:rPr>
        <w:lastRenderedPageBreak/>
        <w:t xml:space="preserve">health care interventions: explanation and elaboration. </w:t>
      </w:r>
      <w:r w:rsidRPr="00AB34B0">
        <w:rPr>
          <w:rFonts w:ascii="Book Antiqua" w:hAnsi="Book Antiqua" w:cs="宋体"/>
          <w:i/>
          <w:iCs/>
          <w:kern w:val="0"/>
          <w:sz w:val="28"/>
          <w:szCs w:val="28"/>
        </w:rPr>
        <w:t>Ann Intern Med</w:t>
      </w:r>
      <w:r w:rsidRPr="00AB34B0">
        <w:rPr>
          <w:rFonts w:ascii="Book Antiqua" w:hAnsi="Book Antiqua" w:cs="宋体"/>
          <w:kern w:val="0"/>
          <w:sz w:val="28"/>
          <w:szCs w:val="28"/>
        </w:rPr>
        <w:t xml:space="preserve"> 2009; </w:t>
      </w:r>
      <w:r w:rsidRPr="00AB34B0">
        <w:rPr>
          <w:rFonts w:ascii="Book Antiqua" w:hAnsi="Book Antiqua" w:cs="宋体"/>
          <w:b/>
          <w:bCs/>
          <w:kern w:val="0"/>
          <w:sz w:val="28"/>
          <w:szCs w:val="28"/>
        </w:rPr>
        <w:t>151</w:t>
      </w:r>
      <w:r w:rsidRPr="00AB34B0">
        <w:rPr>
          <w:rFonts w:ascii="Book Antiqua" w:hAnsi="Book Antiqua" w:cs="宋体"/>
          <w:kern w:val="0"/>
          <w:sz w:val="28"/>
          <w:szCs w:val="28"/>
        </w:rPr>
        <w:t>: W65-W94 [PMID: 19622512 DOI: 10.7326/0003-4819-151-4-200908180-00136]</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22 </w:t>
      </w:r>
      <w:proofErr w:type="spellStart"/>
      <w:r w:rsidRPr="00AB34B0">
        <w:rPr>
          <w:rFonts w:ascii="Book Antiqua" w:hAnsi="Book Antiqua" w:cs="宋体"/>
          <w:b/>
          <w:bCs/>
          <w:kern w:val="0"/>
          <w:sz w:val="28"/>
          <w:szCs w:val="28"/>
        </w:rPr>
        <w:t>Parmar</w:t>
      </w:r>
      <w:proofErr w:type="spellEnd"/>
      <w:r w:rsidRPr="00AB34B0">
        <w:rPr>
          <w:rFonts w:ascii="Book Antiqua" w:hAnsi="Book Antiqua" w:cs="宋体"/>
          <w:b/>
          <w:bCs/>
          <w:kern w:val="0"/>
          <w:sz w:val="28"/>
          <w:szCs w:val="28"/>
        </w:rPr>
        <w:t xml:space="preserve"> MK</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Torri</w:t>
      </w:r>
      <w:proofErr w:type="spellEnd"/>
      <w:r w:rsidRPr="00AB34B0">
        <w:rPr>
          <w:rFonts w:ascii="Book Antiqua" w:hAnsi="Book Antiqua" w:cs="宋体"/>
          <w:kern w:val="0"/>
          <w:sz w:val="28"/>
          <w:szCs w:val="28"/>
        </w:rPr>
        <w:t xml:space="preserve"> V, Stewart L. Extracting summary statistics to perform meta-analyses of the published literature for survival endpoints. </w:t>
      </w:r>
      <w:r w:rsidRPr="00AB34B0">
        <w:rPr>
          <w:rFonts w:ascii="Book Antiqua" w:hAnsi="Book Antiqua" w:cs="宋体"/>
          <w:i/>
          <w:iCs/>
          <w:kern w:val="0"/>
          <w:sz w:val="28"/>
          <w:szCs w:val="28"/>
        </w:rPr>
        <w:t>Stat Med</w:t>
      </w:r>
      <w:r w:rsidRPr="00AB34B0">
        <w:rPr>
          <w:rFonts w:ascii="Book Antiqua" w:hAnsi="Book Antiqua" w:cs="宋体"/>
          <w:kern w:val="0"/>
          <w:sz w:val="28"/>
          <w:szCs w:val="28"/>
        </w:rPr>
        <w:t xml:space="preserve"> 1998; </w:t>
      </w:r>
      <w:r w:rsidRPr="00AB34B0">
        <w:rPr>
          <w:rFonts w:ascii="Book Antiqua" w:hAnsi="Book Antiqua" w:cs="宋体"/>
          <w:b/>
          <w:bCs/>
          <w:kern w:val="0"/>
          <w:sz w:val="28"/>
          <w:szCs w:val="28"/>
        </w:rPr>
        <w:t>17</w:t>
      </w:r>
      <w:r w:rsidRPr="00AB34B0">
        <w:rPr>
          <w:rFonts w:ascii="Book Antiqua" w:hAnsi="Book Antiqua" w:cs="宋体"/>
          <w:kern w:val="0"/>
          <w:sz w:val="28"/>
          <w:szCs w:val="28"/>
        </w:rPr>
        <w:t>: 2815-2834 [PMID: 9921604]</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23 </w:t>
      </w:r>
      <w:r w:rsidRPr="00AB34B0">
        <w:rPr>
          <w:rFonts w:ascii="Book Antiqua" w:hAnsi="Book Antiqua" w:cs="宋体"/>
          <w:b/>
          <w:bCs/>
          <w:kern w:val="0"/>
          <w:sz w:val="28"/>
          <w:szCs w:val="28"/>
        </w:rPr>
        <w:t>Arroyo V</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Ginès</w:t>
      </w:r>
      <w:proofErr w:type="spellEnd"/>
      <w:r w:rsidRPr="00AB34B0">
        <w:rPr>
          <w:rFonts w:ascii="Book Antiqua" w:hAnsi="Book Antiqua" w:cs="宋体"/>
          <w:kern w:val="0"/>
          <w:sz w:val="28"/>
          <w:szCs w:val="28"/>
        </w:rPr>
        <w:t xml:space="preserve"> P, </w:t>
      </w:r>
      <w:proofErr w:type="spellStart"/>
      <w:r w:rsidRPr="00AB34B0">
        <w:rPr>
          <w:rFonts w:ascii="Book Antiqua" w:hAnsi="Book Antiqua" w:cs="宋体"/>
          <w:kern w:val="0"/>
          <w:sz w:val="28"/>
          <w:szCs w:val="28"/>
        </w:rPr>
        <w:t>Gerbes</w:t>
      </w:r>
      <w:proofErr w:type="spellEnd"/>
      <w:r w:rsidRPr="00AB34B0">
        <w:rPr>
          <w:rFonts w:ascii="Book Antiqua" w:hAnsi="Book Antiqua" w:cs="宋体"/>
          <w:kern w:val="0"/>
          <w:sz w:val="28"/>
          <w:szCs w:val="28"/>
        </w:rPr>
        <w:t xml:space="preserve"> AL, Dudley FJ, </w:t>
      </w:r>
      <w:proofErr w:type="spellStart"/>
      <w:r w:rsidRPr="00AB34B0">
        <w:rPr>
          <w:rFonts w:ascii="Book Antiqua" w:hAnsi="Book Antiqua" w:cs="宋体"/>
          <w:kern w:val="0"/>
          <w:sz w:val="28"/>
          <w:szCs w:val="28"/>
        </w:rPr>
        <w:t>Gentilini</w:t>
      </w:r>
      <w:proofErr w:type="spellEnd"/>
      <w:r w:rsidRPr="00AB34B0">
        <w:rPr>
          <w:rFonts w:ascii="Book Antiqua" w:hAnsi="Book Antiqua" w:cs="宋体"/>
          <w:kern w:val="0"/>
          <w:sz w:val="28"/>
          <w:szCs w:val="28"/>
        </w:rPr>
        <w:t xml:space="preserve"> P, </w:t>
      </w:r>
      <w:proofErr w:type="spellStart"/>
      <w:r w:rsidRPr="00AB34B0">
        <w:rPr>
          <w:rFonts w:ascii="Book Antiqua" w:hAnsi="Book Antiqua" w:cs="宋体"/>
          <w:kern w:val="0"/>
          <w:sz w:val="28"/>
          <w:szCs w:val="28"/>
        </w:rPr>
        <w:t>Laffi</w:t>
      </w:r>
      <w:proofErr w:type="spellEnd"/>
      <w:r w:rsidRPr="00AB34B0">
        <w:rPr>
          <w:rFonts w:ascii="Book Antiqua" w:hAnsi="Book Antiqua" w:cs="宋体"/>
          <w:kern w:val="0"/>
          <w:sz w:val="28"/>
          <w:szCs w:val="28"/>
        </w:rPr>
        <w:t xml:space="preserve"> G, Reynolds TB, Ring-Larsen H, </w:t>
      </w:r>
      <w:proofErr w:type="spellStart"/>
      <w:r w:rsidRPr="00AB34B0">
        <w:rPr>
          <w:rFonts w:ascii="Book Antiqua" w:hAnsi="Book Antiqua" w:cs="宋体"/>
          <w:kern w:val="0"/>
          <w:sz w:val="28"/>
          <w:szCs w:val="28"/>
        </w:rPr>
        <w:t>Schölmerich</w:t>
      </w:r>
      <w:proofErr w:type="spellEnd"/>
      <w:r w:rsidRPr="00AB34B0">
        <w:rPr>
          <w:rFonts w:ascii="Book Antiqua" w:hAnsi="Book Antiqua" w:cs="宋体"/>
          <w:kern w:val="0"/>
          <w:sz w:val="28"/>
          <w:szCs w:val="28"/>
        </w:rPr>
        <w:t xml:space="preserve"> J. Definition and diagnostic criteria of refractory ascites and </w:t>
      </w:r>
      <w:proofErr w:type="spellStart"/>
      <w:r w:rsidRPr="00AB34B0">
        <w:rPr>
          <w:rFonts w:ascii="Book Antiqua" w:hAnsi="Book Antiqua" w:cs="宋体"/>
          <w:kern w:val="0"/>
          <w:sz w:val="28"/>
          <w:szCs w:val="28"/>
        </w:rPr>
        <w:t>hepatorenal</w:t>
      </w:r>
      <w:proofErr w:type="spellEnd"/>
      <w:r w:rsidRPr="00AB34B0">
        <w:rPr>
          <w:rFonts w:ascii="Book Antiqua" w:hAnsi="Book Antiqua" w:cs="宋体"/>
          <w:kern w:val="0"/>
          <w:sz w:val="28"/>
          <w:szCs w:val="28"/>
        </w:rPr>
        <w:t xml:space="preserve"> syndrome in cirrhosis. </w:t>
      </w:r>
      <w:proofErr w:type="gramStart"/>
      <w:r w:rsidRPr="00AB34B0">
        <w:rPr>
          <w:rFonts w:ascii="Book Antiqua" w:hAnsi="Book Antiqua" w:cs="宋体"/>
          <w:kern w:val="0"/>
          <w:sz w:val="28"/>
          <w:szCs w:val="28"/>
        </w:rPr>
        <w:t>International Ascites Club.</w:t>
      </w:r>
      <w:proofErr w:type="gramEnd"/>
      <w:r w:rsidRPr="00AB34B0">
        <w:rPr>
          <w:rFonts w:ascii="Book Antiqua" w:hAnsi="Book Antiqua" w:cs="宋体"/>
          <w:kern w:val="0"/>
          <w:sz w:val="28"/>
          <w:szCs w:val="28"/>
        </w:rPr>
        <w:t xml:space="preserve"> </w:t>
      </w:r>
      <w:proofErr w:type="spellStart"/>
      <w:r w:rsidRPr="00AB34B0">
        <w:rPr>
          <w:rFonts w:ascii="Book Antiqua" w:hAnsi="Book Antiqua" w:cs="宋体"/>
          <w:i/>
          <w:iCs/>
          <w:kern w:val="0"/>
          <w:sz w:val="28"/>
          <w:szCs w:val="28"/>
        </w:rPr>
        <w:t>Hepatology</w:t>
      </w:r>
      <w:proofErr w:type="spellEnd"/>
      <w:r w:rsidRPr="00AB34B0">
        <w:rPr>
          <w:rFonts w:ascii="Book Antiqua" w:hAnsi="Book Antiqua" w:cs="宋体"/>
          <w:kern w:val="0"/>
          <w:sz w:val="28"/>
          <w:szCs w:val="28"/>
        </w:rPr>
        <w:t xml:space="preserve"> 1996; </w:t>
      </w:r>
      <w:r w:rsidRPr="00AB34B0">
        <w:rPr>
          <w:rFonts w:ascii="Book Antiqua" w:hAnsi="Book Antiqua" w:cs="宋体"/>
          <w:b/>
          <w:bCs/>
          <w:kern w:val="0"/>
          <w:sz w:val="28"/>
          <w:szCs w:val="28"/>
        </w:rPr>
        <w:t>23</w:t>
      </w:r>
      <w:r w:rsidRPr="00AB34B0">
        <w:rPr>
          <w:rFonts w:ascii="Book Antiqua" w:hAnsi="Book Antiqua" w:cs="宋体"/>
          <w:kern w:val="0"/>
          <w:sz w:val="28"/>
          <w:szCs w:val="28"/>
        </w:rPr>
        <w:t>: 164-176 [PMID: 8550036 DOI: 10.1002/hep.510230122]</w:t>
      </w:r>
    </w:p>
    <w:p w:rsidR="00E36C06" w:rsidRPr="00AB34B0" w:rsidRDefault="00E36C06" w:rsidP="00B2659E">
      <w:pPr>
        <w:widowControl/>
        <w:suppressLineNumbers/>
        <w:spacing w:line="360" w:lineRule="auto"/>
        <w:rPr>
          <w:rFonts w:ascii="Book Antiqua" w:hAnsi="Book Antiqua" w:cs="宋体"/>
          <w:kern w:val="0"/>
          <w:sz w:val="28"/>
          <w:szCs w:val="28"/>
        </w:rPr>
      </w:pPr>
      <w:proofErr w:type="gramStart"/>
      <w:r w:rsidRPr="00AB34B0">
        <w:rPr>
          <w:rFonts w:ascii="Book Antiqua" w:hAnsi="Book Antiqua" w:cs="宋体"/>
          <w:kern w:val="0"/>
          <w:sz w:val="28"/>
          <w:szCs w:val="28"/>
        </w:rPr>
        <w:t xml:space="preserve">24 </w:t>
      </w:r>
      <w:r w:rsidRPr="00AB34B0">
        <w:rPr>
          <w:rFonts w:ascii="Book Antiqua" w:hAnsi="Book Antiqua" w:cs="宋体"/>
          <w:b/>
          <w:bCs/>
          <w:kern w:val="0"/>
          <w:sz w:val="28"/>
          <w:szCs w:val="28"/>
        </w:rPr>
        <w:t>Arroyo V</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Fernández</w:t>
      </w:r>
      <w:proofErr w:type="spellEnd"/>
      <w:r w:rsidRPr="00AB34B0">
        <w:rPr>
          <w:rFonts w:ascii="Book Antiqua" w:hAnsi="Book Antiqua" w:cs="宋体"/>
          <w:kern w:val="0"/>
          <w:sz w:val="28"/>
          <w:szCs w:val="28"/>
        </w:rPr>
        <w:t xml:space="preserve"> J. Management of </w:t>
      </w:r>
      <w:proofErr w:type="spellStart"/>
      <w:r w:rsidRPr="00AB34B0">
        <w:rPr>
          <w:rFonts w:ascii="Book Antiqua" w:hAnsi="Book Antiqua" w:cs="宋体"/>
          <w:kern w:val="0"/>
          <w:sz w:val="28"/>
          <w:szCs w:val="28"/>
        </w:rPr>
        <w:t>hepatorenal</w:t>
      </w:r>
      <w:proofErr w:type="spellEnd"/>
      <w:r w:rsidRPr="00AB34B0">
        <w:rPr>
          <w:rFonts w:ascii="Book Antiqua" w:hAnsi="Book Antiqua" w:cs="宋体"/>
          <w:kern w:val="0"/>
          <w:sz w:val="28"/>
          <w:szCs w:val="28"/>
        </w:rPr>
        <w:t xml:space="preserve"> syndrome in patients with cirrhosis.</w:t>
      </w:r>
      <w:proofErr w:type="gramEnd"/>
      <w:r w:rsidRPr="00AB34B0">
        <w:rPr>
          <w:rFonts w:ascii="Book Antiqua" w:hAnsi="Book Antiqua" w:cs="宋体"/>
          <w:kern w:val="0"/>
          <w:sz w:val="28"/>
          <w:szCs w:val="28"/>
        </w:rPr>
        <w:t xml:space="preserve"> </w:t>
      </w:r>
      <w:r w:rsidRPr="00AB34B0">
        <w:rPr>
          <w:rFonts w:ascii="Book Antiqua" w:hAnsi="Book Antiqua" w:cs="宋体"/>
          <w:i/>
          <w:iCs/>
          <w:kern w:val="0"/>
          <w:sz w:val="28"/>
          <w:szCs w:val="28"/>
        </w:rPr>
        <w:t xml:space="preserve">Nat Rev </w:t>
      </w:r>
      <w:proofErr w:type="spellStart"/>
      <w:r w:rsidRPr="00AB34B0">
        <w:rPr>
          <w:rFonts w:ascii="Book Antiqua" w:hAnsi="Book Antiqua" w:cs="宋体"/>
          <w:i/>
          <w:iCs/>
          <w:kern w:val="0"/>
          <w:sz w:val="28"/>
          <w:szCs w:val="28"/>
        </w:rPr>
        <w:t>Nephrol</w:t>
      </w:r>
      <w:proofErr w:type="spellEnd"/>
      <w:r w:rsidRPr="00AB34B0">
        <w:rPr>
          <w:rFonts w:ascii="Book Antiqua" w:hAnsi="Book Antiqua" w:cs="宋体"/>
          <w:kern w:val="0"/>
          <w:sz w:val="28"/>
          <w:szCs w:val="28"/>
        </w:rPr>
        <w:t xml:space="preserve"> 2011; </w:t>
      </w:r>
      <w:r w:rsidRPr="00AB34B0">
        <w:rPr>
          <w:rFonts w:ascii="Book Antiqua" w:hAnsi="Book Antiqua" w:cs="宋体"/>
          <w:b/>
          <w:bCs/>
          <w:kern w:val="0"/>
          <w:sz w:val="28"/>
          <w:szCs w:val="28"/>
        </w:rPr>
        <w:t>7</w:t>
      </w:r>
      <w:r w:rsidRPr="00AB34B0">
        <w:rPr>
          <w:rFonts w:ascii="Book Antiqua" w:hAnsi="Book Antiqua" w:cs="宋体"/>
          <w:kern w:val="0"/>
          <w:sz w:val="28"/>
          <w:szCs w:val="28"/>
        </w:rPr>
        <w:t>: 517-526 [PMID: 21826080 DOI: 10.1038/nrneph.2011.96]</w:t>
      </w:r>
    </w:p>
    <w:p w:rsidR="00E36C06" w:rsidRPr="00AB34B0" w:rsidRDefault="00E36C06" w:rsidP="00B2659E">
      <w:pPr>
        <w:widowControl/>
        <w:suppressLineNumbers/>
        <w:spacing w:line="360" w:lineRule="auto"/>
        <w:rPr>
          <w:rFonts w:ascii="Book Antiqua" w:hAnsi="Book Antiqua" w:cs="宋体"/>
          <w:kern w:val="0"/>
          <w:sz w:val="28"/>
          <w:szCs w:val="28"/>
        </w:rPr>
      </w:pPr>
      <w:proofErr w:type="gramStart"/>
      <w:r w:rsidRPr="00AB34B0">
        <w:rPr>
          <w:rFonts w:ascii="Book Antiqua" w:hAnsi="Book Antiqua" w:cs="宋体"/>
          <w:kern w:val="0"/>
          <w:sz w:val="28"/>
          <w:szCs w:val="28"/>
        </w:rPr>
        <w:t xml:space="preserve">25 </w:t>
      </w:r>
      <w:r w:rsidRPr="00AB34B0">
        <w:rPr>
          <w:rFonts w:ascii="Book Antiqua" w:hAnsi="Book Antiqua" w:cs="宋体"/>
          <w:b/>
          <w:bCs/>
          <w:kern w:val="0"/>
          <w:sz w:val="28"/>
          <w:szCs w:val="28"/>
        </w:rPr>
        <w:t>Boyer TD</w:t>
      </w:r>
      <w:proofErr w:type="gramEnd"/>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Haskal</w:t>
      </w:r>
      <w:proofErr w:type="spellEnd"/>
      <w:r w:rsidRPr="00AB34B0">
        <w:rPr>
          <w:rFonts w:ascii="Book Antiqua" w:hAnsi="Book Antiqua" w:cs="宋体"/>
          <w:kern w:val="0"/>
          <w:sz w:val="28"/>
          <w:szCs w:val="28"/>
        </w:rPr>
        <w:t xml:space="preserve"> ZJ. </w:t>
      </w:r>
      <w:proofErr w:type="gramStart"/>
      <w:r w:rsidRPr="00AB34B0">
        <w:rPr>
          <w:rFonts w:ascii="Book Antiqua" w:hAnsi="Book Antiqua" w:cs="宋体"/>
          <w:kern w:val="0"/>
          <w:sz w:val="28"/>
          <w:szCs w:val="28"/>
        </w:rPr>
        <w:t xml:space="preserve">The role of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 in the management of portal hypertension.</w:t>
      </w:r>
      <w:proofErr w:type="gramEnd"/>
      <w:r w:rsidRPr="00AB34B0">
        <w:rPr>
          <w:rFonts w:ascii="Book Antiqua" w:hAnsi="Book Antiqua" w:cs="宋体"/>
          <w:kern w:val="0"/>
          <w:sz w:val="28"/>
          <w:szCs w:val="28"/>
        </w:rPr>
        <w:t xml:space="preserve"> </w:t>
      </w:r>
      <w:proofErr w:type="spellStart"/>
      <w:r w:rsidRPr="00AB34B0">
        <w:rPr>
          <w:rFonts w:ascii="Book Antiqua" w:hAnsi="Book Antiqua" w:cs="宋体"/>
          <w:i/>
          <w:iCs/>
          <w:kern w:val="0"/>
          <w:sz w:val="28"/>
          <w:szCs w:val="28"/>
        </w:rPr>
        <w:t>Hepatology</w:t>
      </w:r>
      <w:proofErr w:type="spellEnd"/>
      <w:r w:rsidRPr="00AB34B0">
        <w:rPr>
          <w:rFonts w:ascii="Book Antiqua" w:hAnsi="Book Antiqua" w:cs="宋体"/>
          <w:kern w:val="0"/>
          <w:sz w:val="28"/>
          <w:szCs w:val="28"/>
        </w:rPr>
        <w:t xml:space="preserve"> 2005; </w:t>
      </w:r>
      <w:r w:rsidRPr="00AB34B0">
        <w:rPr>
          <w:rFonts w:ascii="Book Antiqua" w:hAnsi="Book Antiqua" w:cs="宋体"/>
          <w:b/>
          <w:bCs/>
          <w:kern w:val="0"/>
          <w:sz w:val="28"/>
          <w:szCs w:val="28"/>
        </w:rPr>
        <w:t>41</w:t>
      </w:r>
      <w:r w:rsidRPr="00AB34B0">
        <w:rPr>
          <w:rFonts w:ascii="Book Antiqua" w:hAnsi="Book Antiqua" w:cs="宋体"/>
          <w:kern w:val="0"/>
          <w:sz w:val="28"/>
          <w:szCs w:val="28"/>
        </w:rPr>
        <w:t>: 386-400 [PMID: 15660434 DOI: 10.1002/hep.20559]</w:t>
      </w:r>
    </w:p>
    <w:p w:rsidR="00E36C06" w:rsidRPr="00AB34B0" w:rsidRDefault="00E36C06" w:rsidP="00B2659E">
      <w:pPr>
        <w:widowControl/>
        <w:suppressLineNumbers/>
        <w:spacing w:line="360" w:lineRule="auto"/>
        <w:rPr>
          <w:rFonts w:ascii="Book Antiqua" w:hAnsi="Book Antiqua" w:cs="宋体"/>
          <w:kern w:val="0"/>
          <w:sz w:val="28"/>
          <w:szCs w:val="28"/>
        </w:rPr>
      </w:pPr>
      <w:proofErr w:type="gramStart"/>
      <w:r w:rsidRPr="00AB34B0">
        <w:rPr>
          <w:rFonts w:ascii="Book Antiqua" w:hAnsi="Book Antiqua" w:cs="宋体"/>
          <w:kern w:val="0"/>
          <w:sz w:val="28"/>
          <w:szCs w:val="28"/>
        </w:rPr>
        <w:t xml:space="preserve">26 </w:t>
      </w:r>
      <w:r w:rsidRPr="00AB34B0">
        <w:rPr>
          <w:rFonts w:ascii="Book Antiqua" w:hAnsi="Book Antiqua" w:cs="宋体"/>
          <w:b/>
          <w:bCs/>
          <w:kern w:val="0"/>
          <w:sz w:val="28"/>
          <w:szCs w:val="28"/>
        </w:rPr>
        <w:t>Boyer TD</w:t>
      </w:r>
      <w:proofErr w:type="gramEnd"/>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Haskal</w:t>
      </w:r>
      <w:proofErr w:type="spellEnd"/>
      <w:r w:rsidRPr="00AB34B0">
        <w:rPr>
          <w:rFonts w:ascii="Book Antiqua" w:hAnsi="Book Antiqua" w:cs="宋体"/>
          <w:kern w:val="0"/>
          <w:sz w:val="28"/>
          <w:szCs w:val="28"/>
        </w:rPr>
        <w:t xml:space="preserve"> ZJ. The Role of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 (TIPS) in the Management of Portal Hypertension: update 2009. </w:t>
      </w:r>
      <w:proofErr w:type="spellStart"/>
      <w:r w:rsidRPr="00AB34B0">
        <w:rPr>
          <w:rFonts w:ascii="Book Antiqua" w:hAnsi="Book Antiqua" w:cs="宋体"/>
          <w:i/>
          <w:iCs/>
          <w:kern w:val="0"/>
          <w:sz w:val="28"/>
          <w:szCs w:val="28"/>
        </w:rPr>
        <w:t>Hepatology</w:t>
      </w:r>
      <w:proofErr w:type="spellEnd"/>
      <w:r w:rsidRPr="00AB34B0">
        <w:rPr>
          <w:rFonts w:ascii="Book Antiqua" w:hAnsi="Book Antiqua" w:cs="宋体"/>
          <w:kern w:val="0"/>
          <w:sz w:val="28"/>
          <w:szCs w:val="28"/>
        </w:rPr>
        <w:t xml:space="preserve"> 2010; </w:t>
      </w:r>
      <w:r w:rsidRPr="00AB34B0">
        <w:rPr>
          <w:rFonts w:ascii="Book Antiqua" w:hAnsi="Book Antiqua" w:cs="宋体"/>
          <w:b/>
          <w:bCs/>
          <w:kern w:val="0"/>
          <w:sz w:val="28"/>
          <w:szCs w:val="28"/>
        </w:rPr>
        <w:t>51</w:t>
      </w:r>
      <w:r w:rsidRPr="00AB34B0">
        <w:rPr>
          <w:rFonts w:ascii="Book Antiqua" w:hAnsi="Book Antiqua" w:cs="宋体"/>
          <w:kern w:val="0"/>
          <w:sz w:val="28"/>
          <w:szCs w:val="28"/>
        </w:rPr>
        <w:t>: 306 [PMID: 19902484 DOI: 10.1002/hep.23383]</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lastRenderedPageBreak/>
        <w:t xml:space="preserve">27 </w:t>
      </w:r>
      <w:r w:rsidRPr="00AB34B0">
        <w:rPr>
          <w:rFonts w:ascii="Book Antiqua" w:hAnsi="Book Antiqua" w:cs="宋体"/>
          <w:b/>
          <w:bCs/>
          <w:kern w:val="0"/>
          <w:sz w:val="28"/>
          <w:szCs w:val="28"/>
        </w:rPr>
        <w:t>Zuckerman DA</w:t>
      </w:r>
      <w:r w:rsidRPr="00AB34B0">
        <w:rPr>
          <w:rFonts w:ascii="Book Antiqua" w:hAnsi="Book Antiqua" w:cs="宋体"/>
          <w:kern w:val="0"/>
          <w:sz w:val="28"/>
          <w:szCs w:val="28"/>
        </w:rPr>
        <w:t xml:space="preserve">, Darcy MD, </w:t>
      </w:r>
      <w:proofErr w:type="spellStart"/>
      <w:r w:rsidRPr="00AB34B0">
        <w:rPr>
          <w:rFonts w:ascii="Book Antiqua" w:hAnsi="Book Antiqua" w:cs="宋体"/>
          <w:kern w:val="0"/>
          <w:sz w:val="28"/>
          <w:szCs w:val="28"/>
        </w:rPr>
        <w:t>Bocchini</w:t>
      </w:r>
      <w:proofErr w:type="spellEnd"/>
      <w:r w:rsidRPr="00AB34B0">
        <w:rPr>
          <w:rFonts w:ascii="Book Antiqua" w:hAnsi="Book Antiqua" w:cs="宋体"/>
          <w:kern w:val="0"/>
          <w:sz w:val="28"/>
          <w:szCs w:val="28"/>
        </w:rPr>
        <w:t xml:space="preserve"> TP, </w:t>
      </w:r>
      <w:proofErr w:type="spellStart"/>
      <w:r w:rsidRPr="00AB34B0">
        <w:rPr>
          <w:rFonts w:ascii="Book Antiqua" w:hAnsi="Book Antiqua" w:cs="宋体"/>
          <w:kern w:val="0"/>
          <w:sz w:val="28"/>
          <w:szCs w:val="28"/>
        </w:rPr>
        <w:t>Hildebolt</w:t>
      </w:r>
      <w:proofErr w:type="spellEnd"/>
      <w:r w:rsidRPr="00AB34B0">
        <w:rPr>
          <w:rFonts w:ascii="Book Antiqua" w:hAnsi="Book Antiqua" w:cs="宋体"/>
          <w:kern w:val="0"/>
          <w:sz w:val="28"/>
          <w:szCs w:val="28"/>
        </w:rPr>
        <w:t xml:space="preserve"> CF. Encephalopathy after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ing: analysis of incidence and potential risk factors. </w:t>
      </w:r>
      <w:r w:rsidRPr="00AB34B0">
        <w:rPr>
          <w:rFonts w:ascii="Book Antiqua" w:hAnsi="Book Antiqua" w:cs="宋体"/>
          <w:i/>
          <w:iCs/>
          <w:kern w:val="0"/>
          <w:sz w:val="28"/>
          <w:szCs w:val="28"/>
        </w:rPr>
        <w:t xml:space="preserve">AJR Am J </w:t>
      </w:r>
      <w:proofErr w:type="spellStart"/>
      <w:r w:rsidRPr="00AB34B0">
        <w:rPr>
          <w:rFonts w:ascii="Book Antiqua" w:hAnsi="Book Antiqua" w:cs="宋体"/>
          <w:i/>
          <w:iCs/>
          <w:kern w:val="0"/>
          <w:sz w:val="28"/>
          <w:szCs w:val="28"/>
        </w:rPr>
        <w:t>Roentgenol</w:t>
      </w:r>
      <w:proofErr w:type="spellEnd"/>
      <w:r w:rsidRPr="00AB34B0">
        <w:rPr>
          <w:rFonts w:ascii="Book Antiqua" w:hAnsi="Book Antiqua" w:cs="宋体"/>
          <w:kern w:val="0"/>
          <w:sz w:val="28"/>
          <w:szCs w:val="28"/>
        </w:rPr>
        <w:t xml:space="preserve"> 1997; </w:t>
      </w:r>
      <w:r w:rsidRPr="00AB34B0">
        <w:rPr>
          <w:rFonts w:ascii="Book Antiqua" w:hAnsi="Book Antiqua" w:cs="宋体"/>
          <w:b/>
          <w:bCs/>
          <w:kern w:val="0"/>
          <w:sz w:val="28"/>
          <w:szCs w:val="28"/>
        </w:rPr>
        <w:t>169</w:t>
      </w:r>
      <w:r w:rsidRPr="00AB34B0">
        <w:rPr>
          <w:rFonts w:ascii="Book Antiqua" w:hAnsi="Book Antiqua" w:cs="宋体"/>
          <w:kern w:val="0"/>
          <w:sz w:val="28"/>
          <w:szCs w:val="28"/>
        </w:rPr>
        <w:t>: 1727-1731 [PMID: 9393198 DOI: 10.2214/ajr.169.6.9393198]</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28 </w:t>
      </w:r>
      <w:proofErr w:type="spellStart"/>
      <w:r w:rsidRPr="00AB34B0">
        <w:rPr>
          <w:rFonts w:ascii="Book Antiqua" w:hAnsi="Book Antiqua" w:cs="宋体"/>
          <w:b/>
          <w:bCs/>
          <w:kern w:val="0"/>
          <w:sz w:val="28"/>
          <w:szCs w:val="28"/>
        </w:rPr>
        <w:t>Riggio</w:t>
      </w:r>
      <w:proofErr w:type="spellEnd"/>
      <w:r w:rsidRPr="00AB34B0">
        <w:rPr>
          <w:rFonts w:ascii="Book Antiqua" w:hAnsi="Book Antiqua" w:cs="宋体"/>
          <w:b/>
          <w:bCs/>
          <w:kern w:val="0"/>
          <w:sz w:val="28"/>
          <w:szCs w:val="28"/>
        </w:rPr>
        <w:t xml:space="preserve"> O</w:t>
      </w:r>
      <w:r w:rsidRPr="00AB34B0">
        <w:rPr>
          <w:rFonts w:ascii="Book Antiqua" w:hAnsi="Book Antiqua" w:cs="宋体"/>
          <w:kern w:val="0"/>
          <w:sz w:val="28"/>
          <w:szCs w:val="28"/>
        </w:rPr>
        <w:t xml:space="preserve">, </w:t>
      </w:r>
      <w:proofErr w:type="spellStart"/>
      <w:r w:rsidRPr="00AB34B0">
        <w:rPr>
          <w:rFonts w:ascii="Book Antiqua" w:hAnsi="Book Antiqua" w:cs="宋体"/>
          <w:kern w:val="0"/>
          <w:sz w:val="28"/>
          <w:szCs w:val="28"/>
        </w:rPr>
        <w:t>Angeloni</w:t>
      </w:r>
      <w:proofErr w:type="spellEnd"/>
      <w:r w:rsidRPr="00AB34B0">
        <w:rPr>
          <w:rFonts w:ascii="Book Antiqua" w:hAnsi="Book Antiqua" w:cs="宋体"/>
          <w:kern w:val="0"/>
          <w:sz w:val="28"/>
          <w:szCs w:val="28"/>
        </w:rPr>
        <w:t xml:space="preserve"> S, </w:t>
      </w:r>
      <w:proofErr w:type="spellStart"/>
      <w:r w:rsidRPr="00AB34B0">
        <w:rPr>
          <w:rFonts w:ascii="Book Antiqua" w:hAnsi="Book Antiqua" w:cs="宋体"/>
          <w:kern w:val="0"/>
          <w:sz w:val="28"/>
          <w:szCs w:val="28"/>
        </w:rPr>
        <w:t>Salvatori</w:t>
      </w:r>
      <w:proofErr w:type="spellEnd"/>
      <w:r w:rsidRPr="00AB34B0">
        <w:rPr>
          <w:rFonts w:ascii="Book Antiqua" w:hAnsi="Book Antiqua" w:cs="宋体"/>
          <w:kern w:val="0"/>
          <w:sz w:val="28"/>
          <w:szCs w:val="28"/>
        </w:rPr>
        <w:t xml:space="preserve"> FM, De </w:t>
      </w:r>
      <w:proofErr w:type="spellStart"/>
      <w:r w:rsidRPr="00AB34B0">
        <w:rPr>
          <w:rFonts w:ascii="Book Antiqua" w:hAnsi="Book Antiqua" w:cs="宋体"/>
          <w:kern w:val="0"/>
          <w:sz w:val="28"/>
          <w:szCs w:val="28"/>
        </w:rPr>
        <w:t>Santis</w:t>
      </w:r>
      <w:proofErr w:type="spellEnd"/>
      <w:r w:rsidRPr="00AB34B0">
        <w:rPr>
          <w:rFonts w:ascii="Book Antiqua" w:hAnsi="Book Antiqua" w:cs="宋体"/>
          <w:kern w:val="0"/>
          <w:sz w:val="28"/>
          <w:szCs w:val="28"/>
        </w:rPr>
        <w:t xml:space="preserve"> A, </w:t>
      </w:r>
      <w:proofErr w:type="spellStart"/>
      <w:r w:rsidRPr="00AB34B0">
        <w:rPr>
          <w:rFonts w:ascii="Book Antiqua" w:hAnsi="Book Antiqua" w:cs="宋体"/>
          <w:kern w:val="0"/>
          <w:sz w:val="28"/>
          <w:szCs w:val="28"/>
        </w:rPr>
        <w:t>Cerini</w:t>
      </w:r>
      <w:proofErr w:type="spellEnd"/>
      <w:r w:rsidRPr="00AB34B0">
        <w:rPr>
          <w:rFonts w:ascii="Book Antiqua" w:hAnsi="Book Antiqua" w:cs="宋体"/>
          <w:kern w:val="0"/>
          <w:sz w:val="28"/>
          <w:szCs w:val="28"/>
        </w:rPr>
        <w:t xml:space="preserve"> F, </w:t>
      </w:r>
      <w:proofErr w:type="spellStart"/>
      <w:r w:rsidRPr="00AB34B0">
        <w:rPr>
          <w:rFonts w:ascii="Book Antiqua" w:hAnsi="Book Antiqua" w:cs="宋体"/>
          <w:kern w:val="0"/>
          <w:sz w:val="28"/>
          <w:szCs w:val="28"/>
        </w:rPr>
        <w:t>Farcomeni</w:t>
      </w:r>
      <w:proofErr w:type="spellEnd"/>
      <w:r w:rsidRPr="00AB34B0">
        <w:rPr>
          <w:rFonts w:ascii="Book Antiqua" w:hAnsi="Book Antiqua" w:cs="宋体"/>
          <w:kern w:val="0"/>
          <w:sz w:val="28"/>
          <w:szCs w:val="28"/>
        </w:rPr>
        <w:t xml:space="preserve"> A, </w:t>
      </w:r>
      <w:proofErr w:type="spellStart"/>
      <w:r w:rsidRPr="00AB34B0">
        <w:rPr>
          <w:rFonts w:ascii="Book Antiqua" w:hAnsi="Book Antiqua" w:cs="宋体"/>
          <w:kern w:val="0"/>
          <w:sz w:val="28"/>
          <w:szCs w:val="28"/>
        </w:rPr>
        <w:t>Attili</w:t>
      </w:r>
      <w:proofErr w:type="spellEnd"/>
      <w:r w:rsidRPr="00AB34B0">
        <w:rPr>
          <w:rFonts w:ascii="Book Antiqua" w:hAnsi="Book Antiqua" w:cs="宋体"/>
          <w:kern w:val="0"/>
          <w:sz w:val="28"/>
          <w:szCs w:val="28"/>
        </w:rPr>
        <w:t xml:space="preserve"> AF, </w:t>
      </w:r>
      <w:proofErr w:type="spellStart"/>
      <w:r w:rsidRPr="00AB34B0">
        <w:rPr>
          <w:rFonts w:ascii="Book Antiqua" w:hAnsi="Book Antiqua" w:cs="宋体"/>
          <w:kern w:val="0"/>
          <w:sz w:val="28"/>
          <w:szCs w:val="28"/>
        </w:rPr>
        <w:t>Merli</w:t>
      </w:r>
      <w:proofErr w:type="spellEnd"/>
      <w:r w:rsidRPr="00AB34B0">
        <w:rPr>
          <w:rFonts w:ascii="Book Antiqua" w:hAnsi="Book Antiqua" w:cs="宋体"/>
          <w:kern w:val="0"/>
          <w:sz w:val="28"/>
          <w:szCs w:val="28"/>
        </w:rPr>
        <w:t xml:space="preserve"> M. Incidence, natural history, and risk factors of hepatic encephalopathy after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 with </w:t>
      </w:r>
      <w:proofErr w:type="spellStart"/>
      <w:r w:rsidRPr="00AB34B0">
        <w:rPr>
          <w:rFonts w:ascii="Book Antiqua" w:hAnsi="Book Antiqua" w:cs="宋体"/>
          <w:kern w:val="0"/>
          <w:sz w:val="28"/>
          <w:szCs w:val="28"/>
        </w:rPr>
        <w:t>polytetrafluoroethylene</w:t>
      </w:r>
      <w:proofErr w:type="spellEnd"/>
      <w:r w:rsidRPr="00AB34B0">
        <w:rPr>
          <w:rFonts w:ascii="Book Antiqua" w:hAnsi="Book Antiqua" w:cs="宋体"/>
          <w:kern w:val="0"/>
          <w:sz w:val="28"/>
          <w:szCs w:val="28"/>
        </w:rPr>
        <w:t xml:space="preserve">-covered stent grafts. </w:t>
      </w:r>
      <w:r w:rsidRPr="00AB34B0">
        <w:rPr>
          <w:rFonts w:ascii="Book Antiqua" w:hAnsi="Book Antiqua" w:cs="宋体"/>
          <w:i/>
          <w:iCs/>
          <w:kern w:val="0"/>
          <w:sz w:val="28"/>
          <w:szCs w:val="28"/>
        </w:rPr>
        <w:t xml:space="preserve">Am J </w:t>
      </w:r>
      <w:proofErr w:type="spellStart"/>
      <w:r w:rsidRPr="00AB34B0">
        <w:rPr>
          <w:rFonts w:ascii="Book Antiqua" w:hAnsi="Book Antiqua" w:cs="宋体"/>
          <w:i/>
          <w:iCs/>
          <w:kern w:val="0"/>
          <w:sz w:val="28"/>
          <w:szCs w:val="28"/>
        </w:rPr>
        <w:t>Gastroenterol</w:t>
      </w:r>
      <w:proofErr w:type="spellEnd"/>
      <w:r w:rsidRPr="00AB34B0">
        <w:rPr>
          <w:rFonts w:ascii="Book Antiqua" w:hAnsi="Book Antiqua" w:cs="宋体"/>
          <w:kern w:val="0"/>
          <w:sz w:val="28"/>
          <w:szCs w:val="28"/>
        </w:rPr>
        <w:t xml:space="preserve"> 2008; </w:t>
      </w:r>
      <w:r w:rsidRPr="00AB34B0">
        <w:rPr>
          <w:rFonts w:ascii="Book Antiqua" w:hAnsi="Book Antiqua" w:cs="宋体"/>
          <w:b/>
          <w:bCs/>
          <w:kern w:val="0"/>
          <w:sz w:val="28"/>
          <w:szCs w:val="28"/>
        </w:rPr>
        <w:t>103</w:t>
      </w:r>
      <w:r w:rsidRPr="00AB34B0">
        <w:rPr>
          <w:rFonts w:ascii="Book Antiqua" w:hAnsi="Book Antiqua" w:cs="宋体"/>
          <w:kern w:val="0"/>
          <w:sz w:val="28"/>
          <w:szCs w:val="28"/>
        </w:rPr>
        <w:t>: 2738-2746 [PMID: 18775022 DOI: 10.1111/j.1572-0241.2008.02102.x]</w:t>
      </w:r>
    </w:p>
    <w:p w:rsidR="00E36C06" w:rsidRPr="00AB34B0"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29 </w:t>
      </w:r>
      <w:proofErr w:type="spellStart"/>
      <w:r w:rsidRPr="00AB34B0">
        <w:rPr>
          <w:rFonts w:ascii="Book Antiqua" w:hAnsi="Book Antiqua" w:cs="宋体"/>
          <w:b/>
          <w:bCs/>
          <w:kern w:val="0"/>
          <w:sz w:val="28"/>
          <w:szCs w:val="28"/>
        </w:rPr>
        <w:t>Bai</w:t>
      </w:r>
      <w:proofErr w:type="spellEnd"/>
      <w:r w:rsidRPr="00AB34B0">
        <w:rPr>
          <w:rFonts w:ascii="Book Antiqua" w:hAnsi="Book Antiqua" w:cs="宋体"/>
          <w:b/>
          <w:bCs/>
          <w:kern w:val="0"/>
          <w:sz w:val="28"/>
          <w:szCs w:val="28"/>
        </w:rPr>
        <w:t xml:space="preserve"> M</w:t>
      </w:r>
      <w:r w:rsidRPr="00AB34B0">
        <w:rPr>
          <w:rFonts w:ascii="Book Antiqua" w:hAnsi="Book Antiqua" w:cs="宋体"/>
          <w:kern w:val="0"/>
          <w:sz w:val="28"/>
          <w:szCs w:val="28"/>
        </w:rPr>
        <w:t xml:space="preserve">, Qi X, Yang Z, Yin Z, </w:t>
      </w:r>
      <w:proofErr w:type="spellStart"/>
      <w:r w:rsidRPr="00AB34B0">
        <w:rPr>
          <w:rFonts w:ascii="Book Antiqua" w:hAnsi="Book Antiqua" w:cs="宋体"/>
          <w:kern w:val="0"/>
          <w:sz w:val="28"/>
          <w:szCs w:val="28"/>
        </w:rPr>
        <w:t>Nie</w:t>
      </w:r>
      <w:proofErr w:type="spellEnd"/>
      <w:r w:rsidRPr="00AB34B0">
        <w:rPr>
          <w:rFonts w:ascii="Book Antiqua" w:hAnsi="Book Antiqua" w:cs="宋体"/>
          <w:kern w:val="0"/>
          <w:sz w:val="28"/>
          <w:szCs w:val="28"/>
        </w:rPr>
        <w:t xml:space="preserve"> Y, Yuan S, Wu K, Han G, Fan D. Predictors of hepatic encephalopathy after </w:t>
      </w:r>
      <w:proofErr w:type="spellStart"/>
      <w:r w:rsidRPr="00AB34B0">
        <w:rPr>
          <w:rFonts w:ascii="Book Antiqua" w:hAnsi="Book Antiqua" w:cs="宋体"/>
          <w:kern w:val="0"/>
          <w:sz w:val="28"/>
          <w:szCs w:val="28"/>
        </w:rPr>
        <w:t>transjugular</w:t>
      </w:r>
      <w:proofErr w:type="spellEnd"/>
      <w:r w:rsidRPr="00AB34B0">
        <w:rPr>
          <w:rFonts w:ascii="Book Antiqua" w:hAnsi="Book Antiqua" w:cs="宋体"/>
          <w:kern w:val="0"/>
          <w:sz w:val="28"/>
          <w:szCs w:val="28"/>
        </w:rPr>
        <w:t xml:space="preserve"> intrahepatic </w:t>
      </w:r>
      <w:proofErr w:type="spellStart"/>
      <w:r w:rsidRPr="00AB34B0">
        <w:rPr>
          <w:rFonts w:ascii="Book Antiqua" w:hAnsi="Book Antiqua" w:cs="宋体"/>
          <w:kern w:val="0"/>
          <w:sz w:val="28"/>
          <w:szCs w:val="28"/>
        </w:rPr>
        <w:t>portosystemic</w:t>
      </w:r>
      <w:proofErr w:type="spellEnd"/>
      <w:r w:rsidRPr="00AB34B0">
        <w:rPr>
          <w:rFonts w:ascii="Book Antiqua" w:hAnsi="Book Antiqua" w:cs="宋体"/>
          <w:kern w:val="0"/>
          <w:sz w:val="28"/>
          <w:szCs w:val="28"/>
        </w:rPr>
        <w:t xml:space="preserve"> shunt in cirrhotic patients: a systematic review. </w:t>
      </w:r>
      <w:r w:rsidRPr="00AB34B0">
        <w:rPr>
          <w:rFonts w:ascii="Book Antiqua" w:hAnsi="Book Antiqua" w:cs="宋体"/>
          <w:i/>
          <w:iCs/>
          <w:kern w:val="0"/>
          <w:sz w:val="28"/>
          <w:szCs w:val="28"/>
        </w:rPr>
        <w:t xml:space="preserve">J </w:t>
      </w:r>
      <w:proofErr w:type="spellStart"/>
      <w:r w:rsidRPr="00AB34B0">
        <w:rPr>
          <w:rFonts w:ascii="Book Antiqua" w:hAnsi="Book Antiqua" w:cs="宋体"/>
          <w:i/>
          <w:iCs/>
          <w:kern w:val="0"/>
          <w:sz w:val="28"/>
          <w:szCs w:val="28"/>
        </w:rPr>
        <w:t>Gastroenterol</w:t>
      </w:r>
      <w:proofErr w:type="spellEnd"/>
      <w:r w:rsidRPr="00AB34B0">
        <w:rPr>
          <w:rFonts w:ascii="Book Antiqua" w:hAnsi="Book Antiqua" w:cs="宋体"/>
          <w:i/>
          <w:iCs/>
          <w:kern w:val="0"/>
          <w:sz w:val="28"/>
          <w:szCs w:val="28"/>
        </w:rPr>
        <w:t xml:space="preserve"> </w:t>
      </w:r>
      <w:proofErr w:type="spellStart"/>
      <w:r w:rsidRPr="00AB34B0">
        <w:rPr>
          <w:rFonts w:ascii="Book Antiqua" w:hAnsi="Book Antiqua" w:cs="宋体"/>
          <w:i/>
          <w:iCs/>
          <w:kern w:val="0"/>
          <w:sz w:val="28"/>
          <w:szCs w:val="28"/>
        </w:rPr>
        <w:t>Hepatol</w:t>
      </w:r>
      <w:proofErr w:type="spellEnd"/>
      <w:r w:rsidRPr="00AB34B0">
        <w:rPr>
          <w:rFonts w:ascii="Book Antiqua" w:hAnsi="Book Antiqua" w:cs="宋体"/>
          <w:kern w:val="0"/>
          <w:sz w:val="28"/>
          <w:szCs w:val="28"/>
        </w:rPr>
        <w:t xml:space="preserve"> 2011; </w:t>
      </w:r>
      <w:r w:rsidRPr="00AB34B0">
        <w:rPr>
          <w:rFonts w:ascii="Book Antiqua" w:hAnsi="Book Antiqua" w:cs="宋体"/>
          <w:b/>
          <w:bCs/>
          <w:kern w:val="0"/>
          <w:sz w:val="28"/>
          <w:szCs w:val="28"/>
        </w:rPr>
        <w:t>26</w:t>
      </w:r>
      <w:r w:rsidRPr="00AB34B0">
        <w:rPr>
          <w:rFonts w:ascii="Book Antiqua" w:hAnsi="Book Antiqua" w:cs="宋体"/>
          <w:kern w:val="0"/>
          <w:sz w:val="28"/>
          <w:szCs w:val="28"/>
        </w:rPr>
        <w:t>: 943-951 [PMID: 21251067 DOI: 10.1111/j.1440-1746.2011.06663.x]</w:t>
      </w:r>
    </w:p>
    <w:p w:rsidR="00E36C06" w:rsidRPr="00B2659E" w:rsidRDefault="00E36C06" w:rsidP="00B2659E">
      <w:pPr>
        <w:widowControl/>
        <w:suppressLineNumbers/>
        <w:spacing w:line="360" w:lineRule="auto"/>
        <w:rPr>
          <w:rFonts w:ascii="Book Antiqua" w:hAnsi="Book Antiqua" w:cs="宋体"/>
          <w:kern w:val="0"/>
          <w:sz w:val="28"/>
          <w:szCs w:val="28"/>
        </w:rPr>
      </w:pPr>
      <w:r w:rsidRPr="00AB34B0">
        <w:rPr>
          <w:rFonts w:ascii="Book Antiqua" w:hAnsi="Book Antiqua" w:cs="宋体"/>
          <w:kern w:val="0"/>
          <w:sz w:val="28"/>
          <w:szCs w:val="28"/>
        </w:rPr>
        <w:t xml:space="preserve">30 </w:t>
      </w:r>
      <w:r w:rsidRPr="00AB34B0">
        <w:rPr>
          <w:rFonts w:ascii="Book Antiqua" w:hAnsi="Book Antiqua" w:cs="宋体"/>
          <w:b/>
          <w:bCs/>
          <w:kern w:val="0"/>
          <w:sz w:val="28"/>
          <w:szCs w:val="28"/>
        </w:rPr>
        <w:t>Wood L</w:t>
      </w:r>
      <w:r w:rsidRPr="00AB34B0">
        <w:rPr>
          <w:rFonts w:ascii="Book Antiqua" w:hAnsi="Book Antiqua" w:cs="宋体"/>
          <w:kern w:val="0"/>
          <w:sz w:val="28"/>
          <w:szCs w:val="28"/>
        </w:rPr>
        <w:t xml:space="preserve">, Egger M, </w:t>
      </w:r>
      <w:proofErr w:type="spellStart"/>
      <w:r w:rsidRPr="00AB34B0">
        <w:rPr>
          <w:rFonts w:ascii="Book Antiqua" w:hAnsi="Book Antiqua" w:cs="宋体"/>
          <w:kern w:val="0"/>
          <w:sz w:val="28"/>
          <w:szCs w:val="28"/>
        </w:rPr>
        <w:t>Gluud</w:t>
      </w:r>
      <w:proofErr w:type="spellEnd"/>
      <w:r w:rsidRPr="00AB34B0">
        <w:rPr>
          <w:rFonts w:ascii="Book Antiqua" w:hAnsi="Book Antiqua" w:cs="宋体"/>
          <w:kern w:val="0"/>
          <w:sz w:val="28"/>
          <w:szCs w:val="28"/>
        </w:rPr>
        <w:t xml:space="preserve"> LL, Schulz KF, </w:t>
      </w:r>
      <w:proofErr w:type="spellStart"/>
      <w:r w:rsidRPr="00AB34B0">
        <w:rPr>
          <w:rFonts w:ascii="Book Antiqua" w:hAnsi="Book Antiqua" w:cs="宋体"/>
          <w:kern w:val="0"/>
          <w:sz w:val="28"/>
          <w:szCs w:val="28"/>
        </w:rPr>
        <w:t>Jüni</w:t>
      </w:r>
      <w:proofErr w:type="spellEnd"/>
      <w:r w:rsidRPr="00AB34B0">
        <w:rPr>
          <w:rFonts w:ascii="Book Antiqua" w:hAnsi="Book Antiqua" w:cs="宋体"/>
          <w:kern w:val="0"/>
          <w:sz w:val="28"/>
          <w:szCs w:val="28"/>
        </w:rPr>
        <w:t xml:space="preserve"> P, </w:t>
      </w:r>
      <w:r w:rsidRPr="00B2659E">
        <w:rPr>
          <w:rFonts w:ascii="Book Antiqua" w:hAnsi="Book Antiqua" w:cs="宋体"/>
          <w:kern w:val="0"/>
          <w:sz w:val="28"/>
          <w:szCs w:val="28"/>
        </w:rPr>
        <w:t xml:space="preserve">Altman DG, </w:t>
      </w:r>
      <w:proofErr w:type="spellStart"/>
      <w:r w:rsidRPr="00B2659E">
        <w:rPr>
          <w:rFonts w:ascii="Book Antiqua" w:hAnsi="Book Antiqua" w:cs="宋体"/>
          <w:kern w:val="0"/>
          <w:sz w:val="28"/>
          <w:szCs w:val="28"/>
        </w:rPr>
        <w:t>Gluud</w:t>
      </w:r>
      <w:proofErr w:type="spellEnd"/>
      <w:r w:rsidRPr="00B2659E">
        <w:rPr>
          <w:rFonts w:ascii="Book Antiqua" w:hAnsi="Book Antiqua" w:cs="宋体"/>
          <w:kern w:val="0"/>
          <w:sz w:val="28"/>
          <w:szCs w:val="28"/>
        </w:rPr>
        <w:t xml:space="preserve"> C, Martin RM, Wood AJ, Sterne JA. Empirical evidence of bias in treatment effect estimates in controlled trials with different interventions and </w:t>
      </w:r>
      <w:r w:rsidRPr="00B2659E">
        <w:rPr>
          <w:rFonts w:ascii="Book Antiqua" w:hAnsi="Book Antiqua" w:cs="宋体"/>
          <w:kern w:val="0"/>
          <w:sz w:val="28"/>
          <w:szCs w:val="28"/>
        </w:rPr>
        <w:lastRenderedPageBreak/>
        <w:t xml:space="preserve">outcomes: meta-epidemiological study. </w:t>
      </w:r>
      <w:r w:rsidRPr="00B2659E">
        <w:rPr>
          <w:rFonts w:ascii="Book Antiqua" w:hAnsi="Book Antiqua" w:cs="宋体"/>
          <w:i/>
          <w:kern w:val="0"/>
          <w:sz w:val="28"/>
          <w:szCs w:val="28"/>
        </w:rPr>
        <w:t xml:space="preserve">BMJ </w:t>
      </w:r>
      <w:r w:rsidRPr="00B2659E">
        <w:rPr>
          <w:rFonts w:ascii="Book Antiqua" w:hAnsi="Book Antiqua" w:cs="宋体"/>
          <w:kern w:val="0"/>
          <w:sz w:val="28"/>
          <w:szCs w:val="28"/>
        </w:rPr>
        <w:t>2008;</w:t>
      </w:r>
      <w:r w:rsidRPr="00B2659E">
        <w:rPr>
          <w:rFonts w:ascii="Book Antiqua" w:hAnsi="Book Antiqua" w:cs="宋体"/>
          <w:b/>
          <w:kern w:val="0"/>
          <w:sz w:val="28"/>
          <w:szCs w:val="28"/>
        </w:rPr>
        <w:t xml:space="preserve"> 336: </w:t>
      </w:r>
      <w:r w:rsidRPr="00B2659E">
        <w:rPr>
          <w:rFonts w:ascii="Book Antiqua" w:hAnsi="Book Antiqua" w:cs="宋体"/>
          <w:kern w:val="0"/>
          <w:sz w:val="28"/>
          <w:szCs w:val="28"/>
        </w:rPr>
        <w:t>601-605 [PMID: 18316340 DOI: 10.1136/bmj.39465.451748.AD]</w:t>
      </w:r>
    </w:p>
    <w:p w:rsidR="00E36C06" w:rsidRPr="00B2659E" w:rsidRDefault="00E36C06" w:rsidP="004C4BAB">
      <w:pPr>
        <w:suppressLineNumbers/>
        <w:spacing w:line="360" w:lineRule="auto"/>
        <w:jc w:val="right"/>
        <w:rPr>
          <w:rFonts w:ascii="Book Antiqua" w:hAnsi="Book Antiqua" w:cs="Arial"/>
          <w:b/>
          <w:sz w:val="28"/>
          <w:szCs w:val="28"/>
        </w:rPr>
      </w:pPr>
      <w:r w:rsidRPr="00B2659E">
        <w:rPr>
          <w:rFonts w:ascii="Book Antiqua" w:hAnsi="Book Antiqua" w:cs="Arial"/>
          <w:b/>
          <w:sz w:val="28"/>
          <w:szCs w:val="28"/>
        </w:rPr>
        <w:t>P-Reviewer</w:t>
      </w:r>
      <w:r>
        <w:rPr>
          <w:rFonts w:ascii="Book Antiqua" w:hAnsi="Book Antiqua" w:cs="Arial"/>
          <w:b/>
          <w:sz w:val="28"/>
          <w:szCs w:val="28"/>
        </w:rPr>
        <w:t>:</w:t>
      </w:r>
      <w:r w:rsidRPr="00B2659E">
        <w:rPr>
          <w:rFonts w:ascii="Book Antiqua" w:hAnsi="Book Antiqua"/>
          <w:sz w:val="28"/>
          <w:szCs w:val="28"/>
        </w:rPr>
        <w:t xml:space="preserve"> </w:t>
      </w:r>
      <w:r w:rsidRPr="00B2659E">
        <w:rPr>
          <w:rFonts w:ascii="Book Antiqua" w:hAnsi="Book Antiqua" w:cs="Arial"/>
          <w:sz w:val="28"/>
          <w:szCs w:val="28"/>
        </w:rPr>
        <w:t>Busk TM</w:t>
      </w:r>
      <w:r w:rsidRPr="00B2659E">
        <w:rPr>
          <w:rFonts w:ascii="Book Antiqua" w:hAnsi="Book Antiqua" w:cs="Arial"/>
          <w:b/>
          <w:sz w:val="28"/>
          <w:szCs w:val="28"/>
        </w:rPr>
        <w:t xml:space="preserve"> S-Editor</w:t>
      </w:r>
      <w:r>
        <w:rPr>
          <w:rFonts w:ascii="Book Antiqua" w:hAnsi="Book Antiqua" w:cs="Arial"/>
          <w:b/>
          <w:sz w:val="28"/>
          <w:szCs w:val="28"/>
        </w:rPr>
        <w:t>:</w:t>
      </w:r>
      <w:r w:rsidRPr="00B2659E">
        <w:rPr>
          <w:rFonts w:ascii="Book Antiqua" w:hAnsi="Book Antiqua" w:cs="Arial"/>
          <w:b/>
          <w:sz w:val="28"/>
          <w:szCs w:val="28"/>
        </w:rPr>
        <w:t xml:space="preserve"> </w:t>
      </w:r>
      <w:proofErr w:type="spellStart"/>
      <w:r w:rsidRPr="00B2659E">
        <w:rPr>
          <w:rFonts w:ascii="Book Antiqua" w:hAnsi="Book Antiqua" w:cs="Arial"/>
          <w:sz w:val="28"/>
          <w:szCs w:val="28"/>
        </w:rPr>
        <w:t>Zhai</w:t>
      </w:r>
      <w:proofErr w:type="spellEnd"/>
      <w:r w:rsidRPr="00B2659E">
        <w:rPr>
          <w:rFonts w:ascii="Book Antiqua" w:hAnsi="Book Antiqua" w:cs="Arial"/>
          <w:sz w:val="28"/>
          <w:szCs w:val="28"/>
        </w:rPr>
        <w:t xml:space="preserve"> HH</w:t>
      </w:r>
      <w:r w:rsidRPr="00B2659E">
        <w:rPr>
          <w:rFonts w:ascii="Book Antiqua" w:hAnsi="Book Antiqua" w:cs="Arial"/>
          <w:b/>
          <w:sz w:val="28"/>
          <w:szCs w:val="28"/>
        </w:rPr>
        <w:t xml:space="preserve"> L-Editor</w:t>
      </w:r>
      <w:r>
        <w:rPr>
          <w:rFonts w:ascii="Book Antiqua" w:hAnsi="Book Antiqua" w:cs="Arial"/>
          <w:b/>
          <w:sz w:val="28"/>
          <w:szCs w:val="28"/>
        </w:rPr>
        <w:t>:</w:t>
      </w:r>
      <w:r w:rsidRPr="00B2659E">
        <w:rPr>
          <w:rFonts w:ascii="Book Antiqua" w:hAnsi="Book Antiqua" w:cs="Arial"/>
          <w:b/>
          <w:sz w:val="28"/>
          <w:szCs w:val="28"/>
        </w:rPr>
        <w:t xml:space="preserve"> E-Editor</w:t>
      </w:r>
      <w:r>
        <w:rPr>
          <w:rFonts w:ascii="Book Antiqua" w:hAnsi="Book Antiqua" w:cs="Arial"/>
          <w:b/>
          <w:sz w:val="28"/>
          <w:szCs w:val="28"/>
        </w:rPr>
        <w:t>:</w:t>
      </w:r>
    </w:p>
    <w:p w:rsidR="00E36C06" w:rsidRPr="00B2659E" w:rsidRDefault="00E36C06" w:rsidP="00B2659E">
      <w:pPr>
        <w:suppressLineNumbers/>
        <w:spacing w:line="360" w:lineRule="auto"/>
        <w:ind w:left="720" w:hanging="720"/>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 xml:space="preserve">Figure 1 Randomized controlled trials selection flowchart. </w:t>
      </w:r>
      <w:r w:rsidRPr="00B2659E">
        <w:rPr>
          <w:rFonts w:ascii="Book Antiqua" w:hAnsi="Book Antiqua" w:cs="Arial"/>
          <w:sz w:val="28"/>
          <w:szCs w:val="28"/>
        </w:rPr>
        <w:t>RCT: Randomized controlled trial.</w:t>
      </w:r>
    </w:p>
    <w:p w:rsidR="00E36C06" w:rsidRPr="00B2659E" w:rsidRDefault="00E36C06" w:rsidP="00B2659E">
      <w:pPr>
        <w:suppressLineNumbers/>
        <w:spacing w:line="360" w:lineRule="auto"/>
        <w:rPr>
          <w:rFonts w:ascii="Book Antiqua" w:hAnsi="Book Antiqua" w:cs="Arial"/>
          <w:sz w:val="28"/>
          <w:szCs w:val="28"/>
        </w:rPr>
      </w:pPr>
    </w:p>
    <w:p w:rsidR="00E36C06"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 xml:space="preserve">Figure 2 Liver-transplantation-free survival in trials compared </w:t>
      </w:r>
      <w:proofErr w:type="spellStart"/>
      <w:r w:rsidRPr="00B2659E">
        <w:rPr>
          <w:rFonts w:ascii="Book Antiqua" w:hAnsi="Book Antiqua" w:cs="Arial"/>
          <w:b/>
          <w:kern w:val="0"/>
          <w:sz w:val="28"/>
          <w:szCs w:val="28"/>
        </w:rPr>
        <w:t>transjugular</w:t>
      </w:r>
      <w:proofErr w:type="spellEnd"/>
      <w:r w:rsidRPr="00B2659E">
        <w:rPr>
          <w:rFonts w:ascii="Book Antiqua" w:hAnsi="Book Antiqua" w:cs="Arial"/>
          <w:b/>
          <w:kern w:val="0"/>
          <w:sz w:val="28"/>
          <w:szCs w:val="28"/>
        </w:rPr>
        <w:t xml:space="preserve"> intrahepatic </w:t>
      </w:r>
      <w:proofErr w:type="spellStart"/>
      <w:r w:rsidRPr="00B2659E">
        <w:rPr>
          <w:rFonts w:ascii="Book Antiqua" w:hAnsi="Book Antiqua" w:cs="Arial"/>
          <w:b/>
          <w:kern w:val="0"/>
          <w:sz w:val="28"/>
          <w:szCs w:val="28"/>
        </w:rPr>
        <w:t>portosystemic</w:t>
      </w:r>
      <w:proofErr w:type="spellEnd"/>
      <w:r w:rsidRPr="00B2659E">
        <w:rPr>
          <w:rFonts w:ascii="Book Antiqua" w:hAnsi="Book Antiqua" w:cs="Arial"/>
          <w:b/>
          <w:kern w:val="0"/>
          <w:sz w:val="28"/>
          <w:szCs w:val="28"/>
        </w:rPr>
        <w:t xml:space="preserve"> shunt</w:t>
      </w:r>
      <w:r w:rsidRPr="00B2659E">
        <w:rPr>
          <w:rFonts w:ascii="Book Antiqua" w:hAnsi="Book Antiqua" w:cs="Arial"/>
          <w:b/>
          <w:sz w:val="28"/>
          <w:szCs w:val="28"/>
        </w:rPr>
        <w:t xml:space="preserve"> with </w:t>
      </w:r>
      <w:proofErr w:type="spellStart"/>
      <w:r w:rsidRPr="00B2659E">
        <w:rPr>
          <w:rFonts w:ascii="Book Antiqua" w:hAnsi="Book Antiqua" w:cs="Arial"/>
          <w:b/>
          <w:sz w:val="28"/>
          <w:szCs w:val="28"/>
        </w:rPr>
        <w:t>paracentesis</w:t>
      </w:r>
      <w:proofErr w:type="spellEnd"/>
      <w:r w:rsidRPr="00B2659E">
        <w:rPr>
          <w:rFonts w:ascii="Book Antiqua" w:hAnsi="Book Antiqua" w:cs="Arial"/>
          <w:b/>
          <w:sz w:val="28"/>
          <w:szCs w:val="28"/>
        </w:rPr>
        <w:t xml:space="preserve">. </w:t>
      </w:r>
      <w:r w:rsidRPr="00B2659E">
        <w:rPr>
          <w:rFonts w:ascii="Book Antiqua" w:hAnsi="Book Antiqua" w:cs="Arial"/>
          <w:sz w:val="28"/>
          <w:szCs w:val="28"/>
        </w:rPr>
        <w:t>Forest plots represent HR and 95%CI.</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b/>
          <w:sz w:val="28"/>
          <w:szCs w:val="28"/>
        </w:rPr>
        <w:t>Figure 3 Subgroup analyses of liver-transplantation-free survival in trials compared</w:t>
      </w:r>
      <w:r w:rsidRPr="00B2659E">
        <w:rPr>
          <w:rFonts w:ascii="Book Antiqua" w:hAnsi="Book Antiqua" w:cs="Arial"/>
          <w:b/>
          <w:kern w:val="0"/>
          <w:sz w:val="28"/>
          <w:szCs w:val="28"/>
        </w:rPr>
        <w:t xml:space="preserve"> </w:t>
      </w:r>
      <w:proofErr w:type="spellStart"/>
      <w:r w:rsidRPr="00B2659E">
        <w:rPr>
          <w:rFonts w:ascii="Book Antiqua" w:hAnsi="Book Antiqua" w:cs="Arial"/>
          <w:b/>
          <w:kern w:val="0"/>
          <w:sz w:val="28"/>
          <w:szCs w:val="28"/>
        </w:rPr>
        <w:t>transjugular</w:t>
      </w:r>
      <w:proofErr w:type="spellEnd"/>
      <w:r w:rsidRPr="00B2659E">
        <w:rPr>
          <w:rFonts w:ascii="Book Antiqua" w:hAnsi="Book Antiqua" w:cs="Arial"/>
          <w:b/>
          <w:kern w:val="0"/>
          <w:sz w:val="28"/>
          <w:szCs w:val="28"/>
        </w:rPr>
        <w:t xml:space="preserve"> intrahepatic </w:t>
      </w:r>
      <w:proofErr w:type="spellStart"/>
      <w:r w:rsidRPr="00B2659E">
        <w:rPr>
          <w:rFonts w:ascii="Book Antiqua" w:hAnsi="Book Antiqua" w:cs="Arial"/>
          <w:b/>
          <w:kern w:val="0"/>
          <w:sz w:val="28"/>
          <w:szCs w:val="28"/>
        </w:rPr>
        <w:t>portosystemic</w:t>
      </w:r>
      <w:proofErr w:type="spellEnd"/>
      <w:r w:rsidRPr="00B2659E">
        <w:rPr>
          <w:rFonts w:ascii="Book Antiqua" w:hAnsi="Book Antiqua" w:cs="Arial"/>
          <w:b/>
          <w:kern w:val="0"/>
          <w:sz w:val="28"/>
          <w:szCs w:val="28"/>
        </w:rPr>
        <w:t xml:space="preserve"> shunt</w:t>
      </w:r>
      <w:r w:rsidRPr="00B2659E">
        <w:rPr>
          <w:rFonts w:ascii="Book Antiqua" w:hAnsi="Book Antiqua" w:cs="Arial"/>
          <w:b/>
          <w:sz w:val="28"/>
          <w:szCs w:val="28"/>
        </w:rPr>
        <w:t xml:space="preserve"> with </w:t>
      </w:r>
      <w:proofErr w:type="spellStart"/>
      <w:r w:rsidRPr="00B2659E">
        <w:rPr>
          <w:rFonts w:ascii="Book Antiqua" w:hAnsi="Book Antiqua" w:cs="Arial"/>
          <w:b/>
          <w:sz w:val="28"/>
          <w:szCs w:val="28"/>
        </w:rPr>
        <w:t>paracentesis</w:t>
      </w:r>
      <w:proofErr w:type="spellEnd"/>
      <w:r w:rsidRPr="00B2659E">
        <w:rPr>
          <w:rFonts w:ascii="Book Antiqua" w:hAnsi="Book Antiqua" w:cs="Arial"/>
          <w:b/>
          <w:sz w:val="28"/>
          <w:szCs w:val="28"/>
        </w:rPr>
        <w:t>.</w:t>
      </w:r>
      <w:r w:rsidRPr="00B2659E">
        <w:rPr>
          <w:rFonts w:ascii="Book Antiqua" w:hAnsi="Book Antiqua" w:cs="Arial"/>
          <w:sz w:val="28"/>
          <w:szCs w:val="28"/>
        </w:rPr>
        <w:t xml:space="preserve"> Forest plots represent HR and 95%CI.</w:t>
      </w:r>
    </w:p>
    <w:p w:rsidR="00E36C06" w:rsidRPr="00B2659E" w:rsidRDefault="00E36C06" w:rsidP="00B2659E">
      <w:pPr>
        <w:suppressLineNumbers/>
        <w:spacing w:line="360" w:lineRule="auto"/>
        <w:ind w:left="720" w:hanging="720"/>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Table 1 Characte</w:t>
      </w:r>
      <w:r>
        <w:rPr>
          <w:rFonts w:ascii="Book Antiqua" w:hAnsi="Book Antiqua" w:cs="Arial"/>
          <w:b/>
          <w:sz w:val="28"/>
          <w:szCs w:val="28"/>
        </w:rPr>
        <w:t>ristics of the included studies</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lastRenderedPageBreak/>
        <w:t xml:space="preserve">RCT: Randomized controlled trial; NR: Not reported; TIPS: </w:t>
      </w:r>
      <w:proofErr w:type="spellStart"/>
      <w:r w:rsidRPr="00B2659E">
        <w:rPr>
          <w:rFonts w:ascii="Book Antiqua" w:hAnsi="Book Antiqua" w:cs="Arial"/>
          <w:sz w:val="28"/>
          <w:szCs w:val="28"/>
        </w:rPr>
        <w:t>Transjugular</w:t>
      </w:r>
      <w:proofErr w:type="spellEnd"/>
      <w:r w:rsidRPr="00B2659E">
        <w:rPr>
          <w:rFonts w:ascii="Book Antiqua" w:hAnsi="Book Antiqua" w:cs="Arial"/>
          <w:sz w:val="28"/>
          <w:szCs w:val="28"/>
        </w:rPr>
        <w:t xml:space="preserve"> intrahepatic </w:t>
      </w:r>
      <w:proofErr w:type="spellStart"/>
      <w:r w:rsidRPr="00B2659E">
        <w:rPr>
          <w:rFonts w:ascii="Book Antiqua" w:hAnsi="Book Antiqua" w:cs="Arial"/>
          <w:sz w:val="28"/>
          <w:szCs w:val="28"/>
        </w:rPr>
        <w:t>portosystemic</w:t>
      </w:r>
      <w:proofErr w:type="spellEnd"/>
      <w:r w:rsidRPr="00B2659E">
        <w:rPr>
          <w:rFonts w:ascii="Book Antiqua" w:hAnsi="Book Antiqua" w:cs="Arial"/>
          <w:sz w:val="28"/>
          <w:szCs w:val="28"/>
        </w:rPr>
        <w:t xml:space="preserve"> shunt; Para: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TP: Total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LVP: Large-volume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xml:space="preserve">; HE: Hepatic encephalopathy; PVT: Portal vein thrombosis; HVT: Hepatic vein thrombosis; HCC: Hepatocellular carcinoma; INR: International normalized ratio; PLT: Platelet count; GI: Gastrointestinal; HRS: </w:t>
      </w:r>
      <w:proofErr w:type="spellStart"/>
      <w:r w:rsidRPr="00B2659E">
        <w:rPr>
          <w:rFonts w:ascii="Book Antiqua" w:hAnsi="Book Antiqua" w:cs="Arial"/>
          <w:sz w:val="28"/>
          <w:szCs w:val="28"/>
        </w:rPr>
        <w:t>Hepatorenal</w:t>
      </w:r>
      <w:proofErr w:type="spellEnd"/>
      <w:r w:rsidRPr="00B2659E">
        <w:rPr>
          <w:rFonts w:ascii="Book Antiqua" w:hAnsi="Book Antiqua" w:cs="Arial"/>
          <w:sz w:val="28"/>
          <w:szCs w:val="28"/>
        </w:rPr>
        <w:t xml:space="preserve"> syndrome.</w:t>
      </w: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 xml:space="preserve">Table 2 Characteristics of the patients in the included studies </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All of the comparisons between groups were not statistic significant (</w:t>
      </w:r>
      <w:r w:rsidRPr="00B2659E">
        <w:rPr>
          <w:rFonts w:ascii="Book Antiqua" w:hAnsi="Book Antiqua" w:cs="Arial"/>
          <w:i/>
          <w:sz w:val="28"/>
          <w:szCs w:val="28"/>
        </w:rPr>
        <w:t xml:space="preserve">P </w:t>
      </w:r>
      <w:r w:rsidRPr="00B2659E">
        <w:rPr>
          <w:rFonts w:ascii="Book Antiqua" w:hAnsi="Book Antiqua" w:cs="Arial"/>
          <w:sz w:val="28"/>
          <w:szCs w:val="28"/>
        </w:rPr>
        <w:t xml:space="preserve">&gt; 0.05) in any of the included studies. TIPS: </w:t>
      </w:r>
      <w:proofErr w:type="spellStart"/>
      <w:r w:rsidRPr="00B2659E">
        <w:rPr>
          <w:rFonts w:ascii="Book Antiqua" w:hAnsi="Book Antiqua" w:cs="Arial"/>
          <w:sz w:val="28"/>
          <w:szCs w:val="28"/>
        </w:rPr>
        <w:t>Transjugular</w:t>
      </w:r>
      <w:proofErr w:type="spellEnd"/>
      <w:r w:rsidRPr="00B2659E">
        <w:rPr>
          <w:rFonts w:ascii="Book Antiqua" w:hAnsi="Book Antiqua" w:cs="Arial"/>
          <w:sz w:val="28"/>
          <w:szCs w:val="28"/>
        </w:rPr>
        <w:t xml:space="preserve"> intrahepatic </w:t>
      </w:r>
      <w:proofErr w:type="spellStart"/>
      <w:r w:rsidRPr="00B2659E">
        <w:rPr>
          <w:rFonts w:ascii="Book Antiqua" w:hAnsi="Book Antiqua" w:cs="Arial"/>
          <w:sz w:val="28"/>
          <w:szCs w:val="28"/>
        </w:rPr>
        <w:t>portosystemic</w:t>
      </w:r>
      <w:proofErr w:type="spellEnd"/>
      <w:r w:rsidRPr="00B2659E">
        <w:rPr>
          <w:rFonts w:ascii="Book Antiqua" w:hAnsi="Book Antiqua" w:cs="Arial"/>
          <w:sz w:val="28"/>
          <w:szCs w:val="28"/>
        </w:rPr>
        <w:t xml:space="preserve"> shunt; HE: Hepatic encephalopathy; NR: Not reported; GI: Gastrointestinal.</w:t>
      </w:r>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cs="Arial"/>
          <w:b/>
          <w:kern w:val="0"/>
          <w:sz w:val="28"/>
          <w:szCs w:val="28"/>
        </w:rPr>
      </w:pPr>
      <w:r w:rsidRPr="00B2659E">
        <w:rPr>
          <w:rFonts w:ascii="Book Antiqua" w:hAnsi="Book Antiqua" w:cs="Arial"/>
          <w:b/>
          <w:sz w:val="28"/>
          <w:szCs w:val="28"/>
        </w:rPr>
        <w:t>Table 3 Technical results of the included studies</w:t>
      </w:r>
      <w:r w:rsidRPr="00B2659E">
        <w:rPr>
          <w:rFonts w:ascii="Book Antiqua" w:hAnsi="Book Antiqua" w:cs="Arial"/>
          <w:b/>
          <w:i/>
          <w:kern w:val="0"/>
          <w:sz w:val="28"/>
          <w:szCs w:val="28"/>
        </w:rPr>
        <w:t xml:space="preserve"> n</w:t>
      </w:r>
      <w:r w:rsidRPr="00B2659E">
        <w:rPr>
          <w:rFonts w:ascii="Book Antiqua" w:hAnsi="Book Antiqua" w:cs="Arial"/>
          <w:b/>
          <w:kern w:val="0"/>
          <w:sz w:val="28"/>
          <w:szCs w:val="28"/>
        </w:rPr>
        <w:t xml:space="preserve"> (%)</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 xml:space="preserve">Data are expressed as absolute numbers (percentage) or mean ± SD. TIPS: </w:t>
      </w:r>
      <w:proofErr w:type="spellStart"/>
      <w:r w:rsidRPr="00B2659E">
        <w:rPr>
          <w:rFonts w:ascii="Book Antiqua" w:hAnsi="Book Antiqua" w:cs="Arial"/>
          <w:sz w:val="28"/>
          <w:szCs w:val="28"/>
        </w:rPr>
        <w:t>Transjugular</w:t>
      </w:r>
      <w:proofErr w:type="spellEnd"/>
      <w:r w:rsidRPr="00B2659E">
        <w:rPr>
          <w:rFonts w:ascii="Book Antiqua" w:hAnsi="Book Antiqua" w:cs="Arial"/>
          <w:sz w:val="28"/>
          <w:szCs w:val="28"/>
        </w:rPr>
        <w:t xml:space="preserve"> intrahepatic </w:t>
      </w:r>
      <w:proofErr w:type="spellStart"/>
      <w:r w:rsidRPr="00B2659E">
        <w:rPr>
          <w:rFonts w:ascii="Book Antiqua" w:hAnsi="Book Antiqua" w:cs="Arial"/>
          <w:sz w:val="28"/>
          <w:szCs w:val="28"/>
        </w:rPr>
        <w:lastRenderedPageBreak/>
        <w:t>portosystemic</w:t>
      </w:r>
      <w:proofErr w:type="spellEnd"/>
      <w:r w:rsidRPr="00B2659E">
        <w:rPr>
          <w:rFonts w:ascii="Book Antiqua" w:hAnsi="Book Antiqua" w:cs="Arial"/>
          <w:sz w:val="28"/>
          <w:szCs w:val="28"/>
        </w:rPr>
        <w:t xml:space="preserve"> shunt; PSG: </w:t>
      </w:r>
      <w:proofErr w:type="spellStart"/>
      <w:r w:rsidRPr="00B2659E">
        <w:rPr>
          <w:rFonts w:ascii="Book Antiqua" w:hAnsi="Book Antiqua" w:cs="Arial"/>
          <w:sz w:val="28"/>
          <w:szCs w:val="28"/>
        </w:rPr>
        <w:t>Portosystemic</w:t>
      </w:r>
      <w:proofErr w:type="spellEnd"/>
      <w:r w:rsidRPr="00B2659E">
        <w:rPr>
          <w:rFonts w:ascii="Book Antiqua" w:hAnsi="Book Antiqua" w:cs="Arial"/>
          <w:sz w:val="28"/>
          <w:szCs w:val="28"/>
        </w:rPr>
        <w:t xml:space="preserve"> pressure gradient.</w:t>
      </w:r>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Table 4 Risk of bias ass</w:t>
      </w:r>
      <w:r>
        <w:rPr>
          <w:rFonts w:ascii="Book Antiqua" w:hAnsi="Book Antiqua" w:cs="Arial"/>
          <w:b/>
          <w:sz w:val="28"/>
          <w:szCs w:val="28"/>
        </w:rPr>
        <w:t>essment of the included studies</w:t>
      </w:r>
    </w:p>
    <w:p w:rsidR="00E36C06" w:rsidRPr="00B2659E" w:rsidRDefault="00E36C06" w:rsidP="00B2659E">
      <w:pPr>
        <w:suppressLineNumbers/>
        <w:spacing w:line="360" w:lineRule="auto"/>
        <w:rPr>
          <w:rFonts w:ascii="Book Antiqua" w:hAnsi="Book Antiqua" w:cs="Arial"/>
          <w:sz w:val="28"/>
          <w:szCs w:val="28"/>
        </w:rPr>
      </w:pPr>
      <w:r w:rsidRPr="00B2659E">
        <w:rPr>
          <w:rFonts w:ascii="Book Antiqua" w:hAnsi="Book Antiqua" w:cs="Arial"/>
          <w:sz w:val="28"/>
          <w:szCs w:val="28"/>
        </w:rPr>
        <w:t>NR: Not reported.</w:t>
      </w:r>
    </w:p>
    <w:p w:rsidR="00E36C06" w:rsidRPr="00B2659E" w:rsidRDefault="00E36C06" w:rsidP="00B2659E">
      <w:pPr>
        <w:suppressLineNumbers/>
        <w:spacing w:line="360" w:lineRule="auto"/>
        <w:rPr>
          <w:rFonts w:ascii="Book Antiqua" w:hAnsi="Book Antiqua" w:cs="Arial"/>
          <w:b/>
          <w:sz w:val="28"/>
          <w:szCs w:val="28"/>
        </w:rPr>
      </w:pPr>
    </w:p>
    <w:p w:rsidR="00E36C06" w:rsidRPr="00B2659E" w:rsidRDefault="00E36C06" w:rsidP="00B2659E">
      <w:pPr>
        <w:suppressLineNumbers/>
        <w:spacing w:line="360" w:lineRule="auto"/>
        <w:rPr>
          <w:rFonts w:ascii="Book Antiqua" w:hAnsi="Book Antiqua" w:cs="Arial"/>
          <w:b/>
          <w:sz w:val="28"/>
          <w:szCs w:val="28"/>
        </w:rPr>
      </w:pPr>
      <w:r w:rsidRPr="00B2659E">
        <w:rPr>
          <w:rFonts w:ascii="Book Antiqua" w:hAnsi="Book Antiqua" w:cs="Arial"/>
          <w:b/>
          <w:sz w:val="28"/>
          <w:szCs w:val="28"/>
        </w:rPr>
        <w:t xml:space="preserve">Table 5 Results of each study and pooled estimations of recurrence of ascites, hepatic encephalopathy, severe hepatic encephalopathy, gastrointestinal bleeding and </w:t>
      </w:r>
      <w:proofErr w:type="spellStart"/>
      <w:r w:rsidRPr="00B2659E">
        <w:rPr>
          <w:rFonts w:ascii="Book Antiqua" w:hAnsi="Book Antiqua" w:cs="Arial"/>
          <w:b/>
          <w:sz w:val="28"/>
          <w:szCs w:val="28"/>
        </w:rPr>
        <w:t>hepatorenal</w:t>
      </w:r>
      <w:proofErr w:type="spellEnd"/>
      <w:r w:rsidRPr="00B2659E">
        <w:rPr>
          <w:rFonts w:ascii="Book Antiqua" w:hAnsi="Book Antiqua" w:cs="Arial"/>
          <w:b/>
          <w:sz w:val="28"/>
          <w:szCs w:val="28"/>
        </w:rPr>
        <w:t xml:space="preserve"> syn</w:t>
      </w:r>
      <w:r>
        <w:rPr>
          <w:rFonts w:ascii="Book Antiqua" w:hAnsi="Book Antiqua" w:cs="Arial"/>
          <w:b/>
          <w:sz w:val="28"/>
          <w:szCs w:val="28"/>
        </w:rPr>
        <w:t>drome with sensitivity analysis</w:t>
      </w:r>
    </w:p>
    <w:p w:rsidR="00E36C06" w:rsidRPr="00B2659E" w:rsidRDefault="00E36C06" w:rsidP="00B2659E">
      <w:pPr>
        <w:suppressLineNumbers/>
        <w:spacing w:line="360" w:lineRule="auto"/>
        <w:rPr>
          <w:rFonts w:ascii="Book Antiqua" w:hAnsi="Book Antiqua" w:cs="Arial"/>
          <w:sz w:val="28"/>
          <w:szCs w:val="28"/>
        </w:rPr>
      </w:pPr>
      <w:proofErr w:type="spellStart"/>
      <w:proofErr w:type="gramStart"/>
      <w:r w:rsidRPr="00B2659E">
        <w:rPr>
          <w:rFonts w:ascii="Book Antiqua" w:hAnsi="Book Antiqua" w:cs="Arial"/>
          <w:sz w:val="28"/>
          <w:szCs w:val="28"/>
          <w:vertAlign w:val="superscript"/>
        </w:rPr>
        <w:t>a</w:t>
      </w:r>
      <w:r w:rsidRPr="00B2659E">
        <w:rPr>
          <w:rFonts w:ascii="Book Antiqua" w:hAnsi="Book Antiqua" w:cs="Arial"/>
          <w:i/>
          <w:sz w:val="28"/>
          <w:szCs w:val="28"/>
        </w:rPr>
        <w:t>P</w:t>
      </w:r>
      <w:proofErr w:type="spellEnd"/>
      <w:proofErr w:type="gramEnd"/>
      <w:r w:rsidRPr="00B2659E">
        <w:rPr>
          <w:rFonts w:ascii="Book Antiqua" w:hAnsi="Book Antiqua" w:cs="Arial"/>
          <w:sz w:val="28"/>
          <w:szCs w:val="28"/>
        </w:rPr>
        <w:t xml:space="preserve"> &lt; 0.05, </w:t>
      </w:r>
      <w:proofErr w:type="spellStart"/>
      <w:r w:rsidRPr="00B2659E">
        <w:rPr>
          <w:rFonts w:ascii="Book Antiqua" w:hAnsi="Book Antiqua" w:cs="Arial"/>
          <w:sz w:val="28"/>
          <w:szCs w:val="28"/>
          <w:vertAlign w:val="superscript"/>
        </w:rPr>
        <w:t>b</w:t>
      </w:r>
      <w:r w:rsidRPr="00B2659E">
        <w:rPr>
          <w:rFonts w:ascii="Book Antiqua" w:hAnsi="Book Antiqua" w:cs="Arial"/>
          <w:i/>
          <w:sz w:val="28"/>
          <w:szCs w:val="28"/>
        </w:rPr>
        <w:t>P</w:t>
      </w:r>
      <w:proofErr w:type="spellEnd"/>
      <w:r w:rsidRPr="00B2659E">
        <w:rPr>
          <w:rFonts w:ascii="Book Antiqua" w:hAnsi="Book Antiqua" w:cs="Arial"/>
          <w:sz w:val="28"/>
          <w:szCs w:val="28"/>
        </w:rPr>
        <w:t xml:space="preserve"> &lt; 0.01; No significant heterogeneity was observed among these meta-analyses (</w:t>
      </w:r>
      <w:r w:rsidRPr="00B2659E">
        <w:rPr>
          <w:rFonts w:ascii="Book Antiqua" w:hAnsi="Book Antiqua" w:cs="Arial"/>
          <w:i/>
          <w:sz w:val="28"/>
          <w:szCs w:val="28"/>
        </w:rPr>
        <w:t>I</w:t>
      </w:r>
      <w:r w:rsidRPr="00B2659E">
        <w:rPr>
          <w:rFonts w:ascii="Book Antiqua" w:hAnsi="Book Antiqua" w:cs="Arial"/>
          <w:i/>
          <w:sz w:val="28"/>
          <w:szCs w:val="28"/>
          <w:vertAlign w:val="superscript"/>
        </w:rPr>
        <w:t>2</w:t>
      </w:r>
      <w:r w:rsidRPr="00B2659E">
        <w:rPr>
          <w:rFonts w:ascii="Book Antiqua" w:hAnsi="Book Antiqua" w:cs="Arial"/>
          <w:sz w:val="28"/>
          <w:szCs w:val="28"/>
          <w:vertAlign w:val="superscript"/>
        </w:rPr>
        <w:t xml:space="preserve"> </w:t>
      </w:r>
      <w:r w:rsidRPr="00B2659E">
        <w:rPr>
          <w:rFonts w:ascii="Book Antiqua" w:hAnsi="Book Antiqua" w:cs="Arial"/>
          <w:sz w:val="28"/>
          <w:szCs w:val="28"/>
        </w:rPr>
        <w:t>= 0-31%,</w:t>
      </w:r>
      <w:r w:rsidRPr="00B2659E">
        <w:rPr>
          <w:rFonts w:ascii="Book Antiqua" w:hAnsi="Book Antiqua" w:cs="Arial"/>
          <w:i/>
          <w:sz w:val="28"/>
          <w:szCs w:val="28"/>
        </w:rPr>
        <w:t xml:space="preserve"> P</w:t>
      </w:r>
      <w:r w:rsidRPr="00B2659E">
        <w:rPr>
          <w:rFonts w:ascii="Book Antiqua" w:hAnsi="Book Antiqua" w:cs="Arial"/>
          <w:sz w:val="28"/>
          <w:szCs w:val="28"/>
        </w:rPr>
        <w:t xml:space="preserve"> &gt; 0.05). All of these meta-analyses were performed under fixed-effect model. TIPS: </w:t>
      </w:r>
      <w:proofErr w:type="spellStart"/>
      <w:r w:rsidRPr="00B2659E">
        <w:rPr>
          <w:rFonts w:ascii="Book Antiqua" w:hAnsi="Book Antiqua" w:cs="Arial"/>
          <w:sz w:val="28"/>
          <w:szCs w:val="28"/>
        </w:rPr>
        <w:t>Transjugular</w:t>
      </w:r>
      <w:proofErr w:type="spellEnd"/>
      <w:r w:rsidRPr="00B2659E">
        <w:rPr>
          <w:rFonts w:ascii="Book Antiqua" w:hAnsi="Book Antiqua" w:cs="Arial"/>
          <w:sz w:val="28"/>
          <w:szCs w:val="28"/>
        </w:rPr>
        <w:t xml:space="preserve"> intrahepatic </w:t>
      </w:r>
      <w:proofErr w:type="spellStart"/>
      <w:r w:rsidRPr="00B2659E">
        <w:rPr>
          <w:rFonts w:ascii="Book Antiqua" w:hAnsi="Book Antiqua" w:cs="Arial"/>
          <w:sz w:val="28"/>
          <w:szCs w:val="28"/>
        </w:rPr>
        <w:t>portosystemic</w:t>
      </w:r>
      <w:proofErr w:type="spellEnd"/>
      <w:r w:rsidRPr="00B2659E">
        <w:rPr>
          <w:rFonts w:ascii="Book Antiqua" w:hAnsi="Book Antiqua" w:cs="Arial"/>
          <w:sz w:val="28"/>
          <w:szCs w:val="28"/>
        </w:rPr>
        <w:t xml:space="preserve"> shunt; Para: </w:t>
      </w:r>
      <w:proofErr w:type="spellStart"/>
      <w:r w:rsidRPr="00B2659E">
        <w:rPr>
          <w:rFonts w:ascii="Book Antiqua" w:hAnsi="Book Antiqua" w:cs="Arial"/>
          <w:sz w:val="28"/>
          <w:szCs w:val="28"/>
        </w:rPr>
        <w:t>Paracentesis</w:t>
      </w:r>
      <w:proofErr w:type="spellEnd"/>
      <w:r w:rsidRPr="00B2659E">
        <w:rPr>
          <w:rFonts w:ascii="Book Antiqua" w:hAnsi="Book Antiqua" w:cs="Arial"/>
          <w:sz w:val="28"/>
          <w:szCs w:val="28"/>
        </w:rPr>
        <w:t>; HE: Hepatic encephalopathy.</w:t>
      </w:r>
    </w:p>
    <w:sectPr w:rsidR="00E36C06" w:rsidRPr="00B2659E" w:rsidSect="00274D68">
      <w:headerReference w:type="default" r:id="rId9"/>
      <w:pgSz w:w="16838" w:h="11906" w:orient="landscape"/>
      <w:pgMar w:top="1797" w:right="1440" w:bottom="1797" w:left="1440" w:header="851" w:footer="992" w:gutter="0"/>
      <w:lnNumType w:countBy="1"/>
      <w:cols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4443" w:rsidRDefault="000B4443" w:rsidP="001800EC">
      <w:r>
        <w:separator/>
      </w:r>
    </w:p>
  </w:endnote>
  <w:endnote w:type="continuationSeparator" w:id="0">
    <w:p w:rsidR="000B4443" w:rsidRDefault="000B4443" w:rsidP="00180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4443" w:rsidRDefault="000B4443" w:rsidP="001800EC">
      <w:r>
        <w:separator/>
      </w:r>
    </w:p>
  </w:footnote>
  <w:footnote w:type="continuationSeparator" w:id="0">
    <w:p w:rsidR="000B4443" w:rsidRDefault="000B4443" w:rsidP="001800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6C06" w:rsidRDefault="000B4443" w:rsidP="006E0004">
    <w:pPr>
      <w:pStyle w:val="a3"/>
      <w:jc w:val="right"/>
    </w:pPr>
    <w:r>
      <w:fldChar w:fldCharType="begin"/>
    </w:r>
    <w:r>
      <w:instrText xml:space="preserve"> PAGE  </w:instrText>
    </w:r>
    <w:r>
      <w:instrText xml:space="preserve"> \* MERGEFORMAT </w:instrText>
    </w:r>
    <w:r>
      <w:fldChar w:fldCharType="separate"/>
    </w:r>
    <w:r w:rsidR="006F24A3" w:rsidRPr="006F24A3">
      <w:rPr>
        <w:noProof/>
        <w:lang w:val="zh-CN"/>
      </w:rPr>
      <w:t>38</w:t>
    </w:r>
    <w:r>
      <w:rPr>
        <w:noProof/>
        <w:lang w:val="zh-CN"/>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Arial&lt;/FontName&gt;&lt;FontSize&gt;8&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Layout&gt;"/>
    <w:docVar w:name="EN.Libraries" w:val="&lt;Libraries&gt;&lt;/Libraries&gt;"/>
  </w:docVars>
  <w:rsids>
    <w:rsidRoot w:val="001800EC"/>
    <w:rsid w:val="00000060"/>
    <w:rsid w:val="00000B23"/>
    <w:rsid w:val="000010E8"/>
    <w:rsid w:val="00001668"/>
    <w:rsid w:val="00001AB4"/>
    <w:rsid w:val="000027BD"/>
    <w:rsid w:val="00002BFB"/>
    <w:rsid w:val="00003528"/>
    <w:rsid w:val="00003BD0"/>
    <w:rsid w:val="00003D40"/>
    <w:rsid w:val="00004056"/>
    <w:rsid w:val="0000439C"/>
    <w:rsid w:val="0000565A"/>
    <w:rsid w:val="00005D8F"/>
    <w:rsid w:val="00005ED9"/>
    <w:rsid w:val="000066CB"/>
    <w:rsid w:val="0000684F"/>
    <w:rsid w:val="000071EA"/>
    <w:rsid w:val="00007EE7"/>
    <w:rsid w:val="000104BB"/>
    <w:rsid w:val="000128D2"/>
    <w:rsid w:val="00012B32"/>
    <w:rsid w:val="00012CBC"/>
    <w:rsid w:val="00012CBE"/>
    <w:rsid w:val="00013013"/>
    <w:rsid w:val="0001331C"/>
    <w:rsid w:val="0001404B"/>
    <w:rsid w:val="000141F7"/>
    <w:rsid w:val="00015290"/>
    <w:rsid w:val="00016391"/>
    <w:rsid w:val="00016507"/>
    <w:rsid w:val="0001682F"/>
    <w:rsid w:val="00016946"/>
    <w:rsid w:val="000169F1"/>
    <w:rsid w:val="00016A4A"/>
    <w:rsid w:val="00017D13"/>
    <w:rsid w:val="00017D20"/>
    <w:rsid w:val="00017F61"/>
    <w:rsid w:val="000202D8"/>
    <w:rsid w:val="000209C6"/>
    <w:rsid w:val="00020E4D"/>
    <w:rsid w:val="000210EF"/>
    <w:rsid w:val="00021BDB"/>
    <w:rsid w:val="00022147"/>
    <w:rsid w:val="00022477"/>
    <w:rsid w:val="000233EF"/>
    <w:rsid w:val="0002371B"/>
    <w:rsid w:val="000241F4"/>
    <w:rsid w:val="000242D0"/>
    <w:rsid w:val="0002436A"/>
    <w:rsid w:val="00024722"/>
    <w:rsid w:val="00024DAC"/>
    <w:rsid w:val="000250A9"/>
    <w:rsid w:val="000255B4"/>
    <w:rsid w:val="00026086"/>
    <w:rsid w:val="000264DD"/>
    <w:rsid w:val="00026C21"/>
    <w:rsid w:val="00026EA3"/>
    <w:rsid w:val="00027200"/>
    <w:rsid w:val="00027360"/>
    <w:rsid w:val="00030395"/>
    <w:rsid w:val="000305AF"/>
    <w:rsid w:val="000306B5"/>
    <w:rsid w:val="0003209B"/>
    <w:rsid w:val="000327D3"/>
    <w:rsid w:val="00033D00"/>
    <w:rsid w:val="00033E2E"/>
    <w:rsid w:val="000341C5"/>
    <w:rsid w:val="0003421D"/>
    <w:rsid w:val="000344BD"/>
    <w:rsid w:val="00034F25"/>
    <w:rsid w:val="00035AB3"/>
    <w:rsid w:val="00035B78"/>
    <w:rsid w:val="00035F69"/>
    <w:rsid w:val="00035FB8"/>
    <w:rsid w:val="000369E5"/>
    <w:rsid w:val="00036BC1"/>
    <w:rsid w:val="0004030A"/>
    <w:rsid w:val="00040419"/>
    <w:rsid w:val="00040A88"/>
    <w:rsid w:val="0004104C"/>
    <w:rsid w:val="0004121C"/>
    <w:rsid w:val="00041286"/>
    <w:rsid w:val="000438BA"/>
    <w:rsid w:val="00044594"/>
    <w:rsid w:val="00046263"/>
    <w:rsid w:val="00046AC8"/>
    <w:rsid w:val="000475CE"/>
    <w:rsid w:val="00047B68"/>
    <w:rsid w:val="000506F3"/>
    <w:rsid w:val="00050883"/>
    <w:rsid w:val="00050D8C"/>
    <w:rsid w:val="00051B0F"/>
    <w:rsid w:val="0005226A"/>
    <w:rsid w:val="00052A79"/>
    <w:rsid w:val="00052E88"/>
    <w:rsid w:val="00054480"/>
    <w:rsid w:val="00054BF5"/>
    <w:rsid w:val="000550AD"/>
    <w:rsid w:val="00056CFD"/>
    <w:rsid w:val="000574A7"/>
    <w:rsid w:val="00057CAB"/>
    <w:rsid w:val="000602E8"/>
    <w:rsid w:val="00061860"/>
    <w:rsid w:val="000626B2"/>
    <w:rsid w:val="00062A6D"/>
    <w:rsid w:val="000637A0"/>
    <w:rsid w:val="000660F7"/>
    <w:rsid w:val="0006751E"/>
    <w:rsid w:val="00070206"/>
    <w:rsid w:val="00070253"/>
    <w:rsid w:val="000703E1"/>
    <w:rsid w:val="000705A5"/>
    <w:rsid w:val="00071307"/>
    <w:rsid w:val="00072113"/>
    <w:rsid w:val="0007238B"/>
    <w:rsid w:val="000726E5"/>
    <w:rsid w:val="00072BAE"/>
    <w:rsid w:val="00074124"/>
    <w:rsid w:val="000751D8"/>
    <w:rsid w:val="00075597"/>
    <w:rsid w:val="00076524"/>
    <w:rsid w:val="000767F6"/>
    <w:rsid w:val="000775EF"/>
    <w:rsid w:val="00077737"/>
    <w:rsid w:val="000808AB"/>
    <w:rsid w:val="00080943"/>
    <w:rsid w:val="00080C6C"/>
    <w:rsid w:val="000810AC"/>
    <w:rsid w:val="0008117F"/>
    <w:rsid w:val="00081234"/>
    <w:rsid w:val="00083923"/>
    <w:rsid w:val="0008393F"/>
    <w:rsid w:val="00084682"/>
    <w:rsid w:val="000847C5"/>
    <w:rsid w:val="00085939"/>
    <w:rsid w:val="00085ABD"/>
    <w:rsid w:val="000866EB"/>
    <w:rsid w:val="00087106"/>
    <w:rsid w:val="00087361"/>
    <w:rsid w:val="000913A9"/>
    <w:rsid w:val="0009242F"/>
    <w:rsid w:val="000926EE"/>
    <w:rsid w:val="000928A8"/>
    <w:rsid w:val="00092DE8"/>
    <w:rsid w:val="0009320A"/>
    <w:rsid w:val="00094343"/>
    <w:rsid w:val="0009483F"/>
    <w:rsid w:val="00094C50"/>
    <w:rsid w:val="00094DF4"/>
    <w:rsid w:val="0009508C"/>
    <w:rsid w:val="00095594"/>
    <w:rsid w:val="00095EB5"/>
    <w:rsid w:val="0009659A"/>
    <w:rsid w:val="000974C1"/>
    <w:rsid w:val="0009799E"/>
    <w:rsid w:val="000A00FA"/>
    <w:rsid w:val="000A04B8"/>
    <w:rsid w:val="000A0F13"/>
    <w:rsid w:val="000A26D0"/>
    <w:rsid w:val="000A29DD"/>
    <w:rsid w:val="000A2A6F"/>
    <w:rsid w:val="000A2C69"/>
    <w:rsid w:val="000A33EE"/>
    <w:rsid w:val="000A3C7C"/>
    <w:rsid w:val="000A3F39"/>
    <w:rsid w:val="000A418D"/>
    <w:rsid w:val="000A451E"/>
    <w:rsid w:val="000A4830"/>
    <w:rsid w:val="000A4D57"/>
    <w:rsid w:val="000A5357"/>
    <w:rsid w:val="000A745A"/>
    <w:rsid w:val="000B02B7"/>
    <w:rsid w:val="000B07A5"/>
    <w:rsid w:val="000B0963"/>
    <w:rsid w:val="000B1097"/>
    <w:rsid w:val="000B113B"/>
    <w:rsid w:val="000B1CEC"/>
    <w:rsid w:val="000B21E8"/>
    <w:rsid w:val="000B2904"/>
    <w:rsid w:val="000B3626"/>
    <w:rsid w:val="000B3FB2"/>
    <w:rsid w:val="000B4443"/>
    <w:rsid w:val="000B4AF6"/>
    <w:rsid w:val="000B4C5E"/>
    <w:rsid w:val="000B5382"/>
    <w:rsid w:val="000B5642"/>
    <w:rsid w:val="000B571C"/>
    <w:rsid w:val="000B5ACD"/>
    <w:rsid w:val="000B5F57"/>
    <w:rsid w:val="000B638F"/>
    <w:rsid w:val="000B647C"/>
    <w:rsid w:val="000B66B6"/>
    <w:rsid w:val="000B7004"/>
    <w:rsid w:val="000B71B7"/>
    <w:rsid w:val="000B745D"/>
    <w:rsid w:val="000B755A"/>
    <w:rsid w:val="000B76F9"/>
    <w:rsid w:val="000B7AF0"/>
    <w:rsid w:val="000C0940"/>
    <w:rsid w:val="000C15A8"/>
    <w:rsid w:val="000C3290"/>
    <w:rsid w:val="000C36DD"/>
    <w:rsid w:val="000C415F"/>
    <w:rsid w:val="000C44DE"/>
    <w:rsid w:val="000C5191"/>
    <w:rsid w:val="000C5C0E"/>
    <w:rsid w:val="000C622E"/>
    <w:rsid w:val="000C698B"/>
    <w:rsid w:val="000C6C2E"/>
    <w:rsid w:val="000C7562"/>
    <w:rsid w:val="000D08B9"/>
    <w:rsid w:val="000D1C35"/>
    <w:rsid w:val="000D246E"/>
    <w:rsid w:val="000D2717"/>
    <w:rsid w:val="000D2E01"/>
    <w:rsid w:val="000D37BA"/>
    <w:rsid w:val="000D49A8"/>
    <w:rsid w:val="000D50BC"/>
    <w:rsid w:val="000D50FE"/>
    <w:rsid w:val="000D51FE"/>
    <w:rsid w:val="000D68FF"/>
    <w:rsid w:val="000D7E0D"/>
    <w:rsid w:val="000E0C22"/>
    <w:rsid w:val="000E102C"/>
    <w:rsid w:val="000E171D"/>
    <w:rsid w:val="000E1D4B"/>
    <w:rsid w:val="000E2BD1"/>
    <w:rsid w:val="000E2D48"/>
    <w:rsid w:val="000E2F52"/>
    <w:rsid w:val="000E436C"/>
    <w:rsid w:val="000E55C9"/>
    <w:rsid w:val="000E58EC"/>
    <w:rsid w:val="000E58F3"/>
    <w:rsid w:val="000E5982"/>
    <w:rsid w:val="000E67CE"/>
    <w:rsid w:val="000E7C8C"/>
    <w:rsid w:val="000F058C"/>
    <w:rsid w:val="000F074E"/>
    <w:rsid w:val="000F176D"/>
    <w:rsid w:val="000F196C"/>
    <w:rsid w:val="000F246C"/>
    <w:rsid w:val="000F2AA4"/>
    <w:rsid w:val="000F40ED"/>
    <w:rsid w:val="000F4493"/>
    <w:rsid w:val="000F45AC"/>
    <w:rsid w:val="000F4E4A"/>
    <w:rsid w:val="000F5E1F"/>
    <w:rsid w:val="000F6C72"/>
    <w:rsid w:val="00100888"/>
    <w:rsid w:val="00101B20"/>
    <w:rsid w:val="00102568"/>
    <w:rsid w:val="00102A77"/>
    <w:rsid w:val="00104367"/>
    <w:rsid w:val="001047AF"/>
    <w:rsid w:val="00104918"/>
    <w:rsid w:val="0010597D"/>
    <w:rsid w:val="00106A6B"/>
    <w:rsid w:val="00107C8F"/>
    <w:rsid w:val="00112646"/>
    <w:rsid w:val="00113354"/>
    <w:rsid w:val="00113DF6"/>
    <w:rsid w:val="00116AB0"/>
    <w:rsid w:val="00116ADC"/>
    <w:rsid w:val="00117329"/>
    <w:rsid w:val="00117D61"/>
    <w:rsid w:val="00117E02"/>
    <w:rsid w:val="00120208"/>
    <w:rsid w:val="00120370"/>
    <w:rsid w:val="00120D71"/>
    <w:rsid w:val="001225E4"/>
    <w:rsid w:val="00122A18"/>
    <w:rsid w:val="00123C61"/>
    <w:rsid w:val="001245F2"/>
    <w:rsid w:val="00125524"/>
    <w:rsid w:val="0012603D"/>
    <w:rsid w:val="0012655F"/>
    <w:rsid w:val="00126653"/>
    <w:rsid w:val="00126934"/>
    <w:rsid w:val="00130F88"/>
    <w:rsid w:val="001315E1"/>
    <w:rsid w:val="00132182"/>
    <w:rsid w:val="00132FFB"/>
    <w:rsid w:val="00133D65"/>
    <w:rsid w:val="00134166"/>
    <w:rsid w:val="001342FA"/>
    <w:rsid w:val="001345E6"/>
    <w:rsid w:val="0013483A"/>
    <w:rsid w:val="00135648"/>
    <w:rsid w:val="00135B8A"/>
    <w:rsid w:val="00136A5D"/>
    <w:rsid w:val="00137119"/>
    <w:rsid w:val="00137625"/>
    <w:rsid w:val="00137846"/>
    <w:rsid w:val="0014030A"/>
    <w:rsid w:val="00140853"/>
    <w:rsid w:val="00140972"/>
    <w:rsid w:val="00141A8D"/>
    <w:rsid w:val="00142170"/>
    <w:rsid w:val="00142BA7"/>
    <w:rsid w:val="00142FA5"/>
    <w:rsid w:val="00143D39"/>
    <w:rsid w:val="00147AB3"/>
    <w:rsid w:val="00147AD7"/>
    <w:rsid w:val="001505EB"/>
    <w:rsid w:val="00150663"/>
    <w:rsid w:val="00150AC0"/>
    <w:rsid w:val="001517C6"/>
    <w:rsid w:val="00151A3F"/>
    <w:rsid w:val="001523A6"/>
    <w:rsid w:val="00152657"/>
    <w:rsid w:val="00153C13"/>
    <w:rsid w:val="00153CEE"/>
    <w:rsid w:val="00154397"/>
    <w:rsid w:val="00154769"/>
    <w:rsid w:val="00154ABB"/>
    <w:rsid w:val="00154DB5"/>
    <w:rsid w:val="0015559A"/>
    <w:rsid w:val="0015594C"/>
    <w:rsid w:val="001559D7"/>
    <w:rsid w:val="00155C50"/>
    <w:rsid w:val="00155ED0"/>
    <w:rsid w:val="001561A7"/>
    <w:rsid w:val="00156AB5"/>
    <w:rsid w:val="0015791C"/>
    <w:rsid w:val="00157BEB"/>
    <w:rsid w:val="00160299"/>
    <w:rsid w:val="00160459"/>
    <w:rsid w:val="001608DE"/>
    <w:rsid w:val="00160D7B"/>
    <w:rsid w:val="0016190D"/>
    <w:rsid w:val="00162593"/>
    <w:rsid w:val="00162788"/>
    <w:rsid w:val="001628DD"/>
    <w:rsid w:val="001630BC"/>
    <w:rsid w:val="00163264"/>
    <w:rsid w:val="00163C01"/>
    <w:rsid w:val="00163E1D"/>
    <w:rsid w:val="00164C85"/>
    <w:rsid w:val="00164FEE"/>
    <w:rsid w:val="0016569B"/>
    <w:rsid w:val="00165EA2"/>
    <w:rsid w:val="00166445"/>
    <w:rsid w:val="00166876"/>
    <w:rsid w:val="00166C1F"/>
    <w:rsid w:val="00166C6B"/>
    <w:rsid w:val="001672E3"/>
    <w:rsid w:val="00167414"/>
    <w:rsid w:val="00167628"/>
    <w:rsid w:val="00167D19"/>
    <w:rsid w:val="00170047"/>
    <w:rsid w:val="0017083C"/>
    <w:rsid w:val="00170DD0"/>
    <w:rsid w:val="00171FDA"/>
    <w:rsid w:val="001723F8"/>
    <w:rsid w:val="00174144"/>
    <w:rsid w:val="00174263"/>
    <w:rsid w:val="00174C9D"/>
    <w:rsid w:val="001755E2"/>
    <w:rsid w:val="001761CE"/>
    <w:rsid w:val="001764E9"/>
    <w:rsid w:val="00176699"/>
    <w:rsid w:val="00177C93"/>
    <w:rsid w:val="001800EC"/>
    <w:rsid w:val="001803E9"/>
    <w:rsid w:val="0018099E"/>
    <w:rsid w:val="00180B35"/>
    <w:rsid w:val="0018154D"/>
    <w:rsid w:val="00181D49"/>
    <w:rsid w:val="00181EC9"/>
    <w:rsid w:val="00182A76"/>
    <w:rsid w:val="00183DA3"/>
    <w:rsid w:val="00183FE7"/>
    <w:rsid w:val="00184489"/>
    <w:rsid w:val="001846CB"/>
    <w:rsid w:val="00184805"/>
    <w:rsid w:val="00185B9A"/>
    <w:rsid w:val="00185EA8"/>
    <w:rsid w:val="001868BC"/>
    <w:rsid w:val="00186CF4"/>
    <w:rsid w:val="00187DB4"/>
    <w:rsid w:val="00187F21"/>
    <w:rsid w:val="00192574"/>
    <w:rsid w:val="00192E32"/>
    <w:rsid w:val="00192FB5"/>
    <w:rsid w:val="001934B7"/>
    <w:rsid w:val="00193831"/>
    <w:rsid w:val="001944AF"/>
    <w:rsid w:val="00196BC5"/>
    <w:rsid w:val="00197226"/>
    <w:rsid w:val="001979C7"/>
    <w:rsid w:val="001A1FD9"/>
    <w:rsid w:val="001A26DE"/>
    <w:rsid w:val="001A26F1"/>
    <w:rsid w:val="001A28AD"/>
    <w:rsid w:val="001A29A0"/>
    <w:rsid w:val="001A2F2A"/>
    <w:rsid w:val="001A2F42"/>
    <w:rsid w:val="001A5C60"/>
    <w:rsid w:val="001A66D4"/>
    <w:rsid w:val="001A6BA6"/>
    <w:rsid w:val="001A7B18"/>
    <w:rsid w:val="001B0723"/>
    <w:rsid w:val="001B0FE7"/>
    <w:rsid w:val="001B18D0"/>
    <w:rsid w:val="001B1DF8"/>
    <w:rsid w:val="001B1F39"/>
    <w:rsid w:val="001B28D0"/>
    <w:rsid w:val="001B3E89"/>
    <w:rsid w:val="001B4997"/>
    <w:rsid w:val="001B54A0"/>
    <w:rsid w:val="001B563A"/>
    <w:rsid w:val="001B5AD6"/>
    <w:rsid w:val="001B5CE1"/>
    <w:rsid w:val="001B771A"/>
    <w:rsid w:val="001B7B32"/>
    <w:rsid w:val="001C077F"/>
    <w:rsid w:val="001C082C"/>
    <w:rsid w:val="001C0F2B"/>
    <w:rsid w:val="001C1737"/>
    <w:rsid w:val="001C1954"/>
    <w:rsid w:val="001C219F"/>
    <w:rsid w:val="001C2624"/>
    <w:rsid w:val="001C2D77"/>
    <w:rsid w:val="001C32F6"/>
    <w:rsid w:val="001C396C"/>
    <w:rsid w:val="001C4765"/>
    <w:rsid w:val="001C4AB7"/>
    <w:rsid w:val="001C5340"/>
    <w:rsid w:val="001C5784"/>
    <w:rsid w:val="001C5985"/>
    <w:rsid w:val="001C6525"/>
    <w:rsid w:val="001C6A43"/>
    <w:rsid w:val="001C7019"/>
    <w:rsid w:val="001D0C2D"/>
    <w:rsid w:val="001D0E3D"/>
    <w:rsid w:val="001D12A4"/>
    <w:rsid w:val="001D1B03"/>
    <w:rsid w:val="001D1E02"/>
    <w:rsid w:val="001D212C"/>
    <w:rsid w:val="001D2C20"/>
    <w:rsid w:val="001D3423"/>
    <w:rsid w:val="001D3903"/>
    <w:rsid w:val="001D3CF9"/>
    <w:rsid w:val="001D4190"/>
    <w:rsid w:val="001D523E"/>
    <w:rsid w:val="001D52D4"/>
    <w:rsid w:val="001D6243"/>
    <w:rsid w:val="001D6A35"/>
    <w:rsid w:val="001D71A2"/>
    <w:rsid w:val="001D7491"/>
    <w:rsid w:val="001E010A"/>
    <w:rsid w:val="001E0266"/>
    <w:rsid w:val="001E0E39"/>
    <w:rsid w:val="001E0FCC"/>
    <w:rsid w:val="001E10FE"/>
    <w:rsid w:val="001E1389"/>
    <w:rsid w:val="001E1AA4"/>
    <w:rsid w:val="001E2A30"/>
    <w:rsid w:val="001E30AF"/>
    <w:rsid w:val="001E37A8"/>
    <w:rsid w:val="001E480F"/>
    <w:rsid w:val="001E54B9"/>
    <w:rsid w:val="001E5608"/>
    <w:rsid w:val="001E6EAF"/>
    <w:rsid w:val="001E6F32"/>
    <w:rsid w:val="001E70C3"/>
    <w:rsid w:val="001E7251"/>
    <w:rsid w:val="001E78A1"/>
    <w:rsid w:val="001E7A1F"/>
    <w:rsid w:val="001E7B53"/>
    <w:rsid w:val="001E7CDF"/>
    <w:rsid w:val="001E7F09"/>
    <w:rsid w:val="001F0E3B"/>
    <w:rsid w:val="001F1F22"/>
    <w:rsid w:val="001F22C4"/>
    <w:rsid w:val="001F2BDC"/>
    <w:rsid w:val="001F34AC"/>
    <w:rsid w:val="001F40CA"/>
    <w:rsid w:val="001F4B50"/>
    <w:rsid w:val="001F54DB"/>
    <w:rsid w:val="001F5D72"/>
    <w:rsid w:val="001F6392"/>
    <w:rsid w:val="001F6639"/>
    <w:rsid w:val="001F6C56"/>
    <w:rsid w:val="001F7A21"/>
    <w:rsid w:val="001F7C39"/>
    <w:rsid w:val="001F7F08"/>
    <w:rsid w:val="00200132"/>
    <w:rsid w:val="0020047A"/>
    <w:rsid w:val="00201821"/>
    <w:rsid w:val="00202E25"/>
    <w:rsid w:val="002045DA"/>
    <w:rsid w:val="00204D45"/>
    <w:rsid w:val="00205140"/>
    <w:rsid w:val="00205738"/>
    <w:rsid w:val="002069DE"/>
    <w:rsid w:val="00206BA9"/>
    <w:rsid w:val="002071DC"/>
    <w:rsid w:val="0020758E"/>
    <w:rsid w:val="00210EAB"/>
    <w:rsid w:val="002117A6"/>
    <w:rsid w:val="00212102"/>
    <w:rsid w:val="00212816"/>
    <w:rsid w:val="00213183"/>
    <w:rsid w:val="0021331B"/>
    <w:rsid w:val="002133A0"/>
    <w:rsid w:val="00213499"/>
    <w:rsid w:val="00213809"/>
    <w:rsid w:val="00213E52"/>
    <w:rsid w:val="00214261"/>
    <w:rsid w:val="00214269"/>
    <w:rsid w:val="0021506F"/>
    <w:rsid w:val="002153BD"/>
    <w:rsid w:val="00215CE1"/>
    <w:rsid w:val="0021617B"/>
    <w:rsid w:val="002161B7"/>
    <w:rsid w:val="002162FA"/>
    <w:rsid w:val="002166A6"/>
    <w:rsid w:val="0021794D"/>
    <w:rsid w:val="00220064"/>
    <w:rsid w:val="0022163E"/>
    <w:rsid w:val="002217D2"/>
    <w:rsid w:val="00222020"/>
    <w:rsid w:val="00222099"/>
    <w:rsid w:val="00222692"/>
    <w:rsid w:val="0022273E"/>
    <w:rsid w:val="00222E14"/>
    <w:rsid w:val="00222F13"/>
    <w:rsid w:val="002230F9"/>
    <w:rsid w:val="00223163"/>
    <w:rsid w:val="002232CA"/>
    <w:rsid w:val="0022422A"/>
    <w:rsid w:val="00224702"/>
    <w:rsid w:val="002247ED"/>
    <w:rsid w:val="00224B87"/>
    <w:rsid w:val="00224D8E"/>
    <w:rsid w:val="002253E3"/>
    <w:rsid w:val="00225729"/>
    <w:rsid w:val="002259FE"/>
    <w:rsid w:val="00225ABA"/>
    <w:rsid w:val="00226867"/>
    <w:rsid w:val="00227196"/>
    <w:rsid w:val="00227208"/>
    <w:rsid w:val="00230E2C"/>
    <w:rsid w:val="002316BF"/>
    <w:rsid w:val="00231893"/>
    <w:rsid w:val="00231F23"/>
    <w:rsid w:val="002322A2"/>
    <w:rsid w:val="00233E18"/>
    <w:rsid w:val="002345A7"/>
    <w:rsid w:val="00234986"/>
    <w:rsid w:val="00235BF2"/>
    <w:rsid w:val="002371B2"/>
    <w:rsid w:val="00237D51"/>
    <w:rsid w:val="0024158A"/>
    <w:rsid w:val="00242B52"/>
    <w:rsid w:val="00243705"/>
    <w:rsid w:val="00243C1F"/>
    <w:rsid w:val="00243E40"/>
    <w:rsid w:val="00244AF4"/>
    <w:rsid w:val="00244E24"/>
    <w:rsid w:val="00244F5D"/>
    <w:rsid w:val="002456DA"/>
    <w:rsid w:val="00246F26"/>
    <w:rsid w:val="00247506"/>
    <w:rsid w:val="002478C5"/>
    <w:rsid w:val="002501CA"/>
    <w:rsid w:val="00250268"/>
    <w:rsid w:val="00250513"/>
    <w:rsid w:val="00250E48"/>
    <w:rsid w:val="00250FE8"/>
    <w:rsid w:val="00251059"/>
    <w:rsid w:val="002515E3"/>
    <w:rsid w:val="0025170A"/>
    <w:rsid w:val="00251CAE"/>
    <w:rsid w:val="00252419"/>
    <w:rsid w:val="00252807"/>
    <w:rsid w:val="002530A0"/>
    <w:rsid w:val="00253463"/>
    <w:rsid w:val="00253AF6"/>
    <w:rsid w:val="002544B3"/>
    <w:rsid w:val="00254F00"/>
    <w:rsid w:val="00255996"/>
    <w:rsid w:val="002559EE"/>
    <w:rsid w:val="002572B0"/>
    <w:rsid w:val="00257A2D"/>
    <w:rsid w:val="00257F60"/>
    <w:rsid w:val="0026026D"/>
    <w:rsid w:val="00260322"/>
    <w:rsid w:val="002605E6"/>
    <w:rsid w:val="002605FD"/>
    <w:rsid w:val="002606A9"/>
    <w:rsid w:val="00260AF4"/>
    <w:rsid w:val="00260DE3"/>
    <w:rsid w:val="00261233"/>
    <w:rsid w:val="002638B9"/>
    <w:rsid w:val="00264F95"/>
    <w:rsid w:val="002659D3"/>
    <w:rsid w:val="00265C77"/>
    <w:rsid w:val="00266960"/>
    <w:rsid w:val="002670F3"/>
    <w:rsid w:val="002675B4"/>
    <w:rsid w:val="00267906"/>
    <w:rsid w:val="002706BE"/>
    <w:rsid w:val="002709E0"/>
    <w:rsid w:val="00270C32"/>
    <w:rsid w:val="002711BE"/>
    <w:rsid w:val="002711C9"/>
    <w:rsid w:val="00271AB7"/>
    <w:rsid w:val="00271B10"/>
    <w:rsid w:val="00271BDA"/>
    <w:rsid w:val="00271D89"/>
    <w:rsid w:val="0027417D"/>
    <w:rsid w:val="00274301"/>
    <w:rsid w:val="00274ABE"/>
    <w:rsid w:val="00274D68"/>
    <w:rsid w:val="002755DE"/>
    <w:rsid w:val="002755FC"/>
    <w:rsid w:val="00275A10"/>
    <w:rsid w:val="002768A1"/>
    <w:rsid w:val="002771E7"/>
    <w:rsid w:val="00277FB8"/>
    <w:rsid w:val="00280325"/>
    <w:rsid w:val="0028055B"/>
    <w:rsid w:val="00281001"/>
    <w:rsid w:val="00281066"/>
    <w:rsid w:val="002815A1"/>
    <w:rsid w:val="0028191A"/>
    <w:rsid w:val="00281E9F"/>
    <w:rsid w:val="002825BF"/>
    <w:rsid w:val="00282864"/>
    <w:rsid w:val="00283391"/>
    <w:rsid w:val="00283E9C"/>
    <w:rsid w:val="00285001"/>
    <w:rsid w:val="0028537B"/>
    <w:rsid w:val="00285745"/>
    <w:rsid w:val="00286F3F"/>
    <w:rsid w:val="00287B41"/>
    <w:rsid w:val="00290D28"/>
    <w:rsid w:val="0029118A"/>
    <w:rsid w:val="0029151B"/>
    <w:rsid w:val="0029220D"/>
    <w:rsid w:val="00292390"/>
    <w:rsid w:val="002939CB"/>
    <w:rsid w:val="00293CE4"/>
    <w:rsid w:val="00294717"/>
    <w:rsid w:val="00294D4A"/>
    <w:rsid w:val="00294D67"/>
    <w:rsid w:val="00294F05"/>
    <w:rsid w:val="00295647"/>
    <w:rsid w:val="00295CA1"/>
    <w:rsid w:val="00295DB3"/>
    <w:rsid w:val="002965E7"/>
    <w:rsid w:val="00296D96"/>
    <w:rsid w:val="00297026"/>
    <w:rsid w:val="002971BD"/>
    <w:rsid w:val="002A02B7"/>
    <w:rsid w:val="002A0EB3"/>
    <w:rsid w:val="002A14E7"/>
    <w:rsid w:val="002A1DCA"/>
    <w:rsid w:val="002A2172"/>
    <w:rsid w:val="002A2856"/>
    <w:rsid w:val="002A2F1B"/>
    <w:rsid w:val="002A3271"/>
    <w:rsid w:val="002A3A74"/>
    <w:rsid w:val="002A3FF3"/>
    <w:rsid w:val="002A4E24"/>
    <w:rsid w:val="002A4EE4"/>
    <w:rsid w:val="002A6854"/>
    <w:rsid w:val="002A78A5"/>
    <w:rsid w:val="002B0828"/>
    <w:rsid w:val="002B11FC"/>
    <w:rsid w:val="002B2E22"/>
    <w:rsid w:val="002B3977"/>
    <w:rsid w:val="002B485C"/>
    <w:rsid w:val="002B55EF"/>
    <w:rsid w:val="002B6A11"/>
    <w:rsid w:val="002B6C1A"/>
    <w:rsid w:val="002B7292"/>
    <w:rsid w:val="002B7F96"/>
    <w:rsid w:val="002C04B4"/>
    <w:rsid w:val="002C0767"/>
    <w:rsid w:val="002C0D77"/>
    <w:rsid w:val="002C0F92"/>
    <w:rsid w:val="002C106B"/>
    <w:rsid w:val="002C12C7"/>
    <w:rsid w:val="002C1D6B"/>
    <w:rsid w:val="002C2CC9"/>
    <w:rsid w:val="002C3577"/>
    <w:rsid w:val="002C384D"/>
    <w:rsid w:val="002C39CD"/>
    <w:rsid w:val="002C444F"/>
    <w:rsid w:val="002C506C"/>
    <w:rsid w:val="002C5506"/>
    <w:rsid w:val="002C59ED"/>
    <w:rsid w:val="002C5E00"/>
    <w:rsid w:val="002C6358"/>
    <w:rsid w:val="002C69A1"/>
    <w:rsid w:val="002C7081"/>
    <w:rsid w:val="002D039F"/>
    <w:rsid w:val="002D05B4"/>
    <w:rsid w:val="002D0858"/>
    <w:rsid w:val="002D0988"/>
    <w:rsid w:val="002D0DAE"/>
    <w:rsid w:val="002D1F73"/>
    <w:rsid w:val="002D2092"/>
    <w:rsid w:val="002D3117"/>
    <w:rsid w:val="002D341D"/>
    <w:rsid w:val="002D403C"/>
    <w:rsid w:val="002D40B9"/>
    <w:rsid w:val="002D4CBF"/>
    <w:rsid w:val="002D4EF2"/>
    <w:rsid w:val="002D5508"/>
    <w:rsid w:val="002D56B5"/>
    <w:rsid w:val="002D6916"/>
    <w:rsid w:val="002D696A"/>
    <w:rsid w:val="002D7155"/>
    <w:rsid w:val="002D7166"/>
    <w:rsid w:val="002D76CB"/>
    <w:rsid w:val="002D7EB3"/>
    <w:rsid w:val="002E1099"/>
    <w:rsid w:val="002E1237"/>
    <w:rsid w:val="002E24DB"/>
    <w:rsid w:val="002E3610"/>
    <w:rsid w:val="002E4B63"/>
    <w:rsid w:val="002E55FC"/>
    <w:rsid w:val="002E5C45"/>
    <w:rsid w:val="002E737D"/>
    <w:rsid w:val="002E77F7"/>
    <w:rsid w:val="002F0C8D"/>
    <w:rsid w:val="002F15C7"/>
    <w:rsid w:val="002F18D4"/>
    <w:rsid w:val="002F43E0"/>
    <w:rsid w:val="002F4F5C"/>
    <w:rsid w:val="002F518B"/>
    <w:rsid w:val="002F5F32"/>
    <w:rsid w:val="002F6274"/>
    <w:rsid w:val="002F642A"/>
    <w:rsid w:val="002F6707"/>
    <w:rsid w:val="002F6D5E"/>
    <w:rsid w:val="002F70F0"/>
    <w:rsid w:val="0030068E"/>
    <w:rsid w:val="00301F49"/>
    <w:rsid w:val="003023BC"/>
    <w:rsid w:val="00304113"/>
    <w:rsid w:val="0030534B"/>
    <w:rsid w:val="003054E1"/>
    <w:rsid w:val="00305B63"/>
    <w:rsid w:val="0030607F"/>
    <w:rsid w:val="0030678D"/>
    <w:rsid w:val="00306B72"/>
    <w:rsid w:val="00306F01"/>
    <w:rsid w:val="00307D14"/>
    <w:rsid w:val="003100DB"/>
    <w:rsid w:val="00312545"/>
    <w:rsid w:val="00313764"/>
    <w:rsid w:val="00313B40"/>
    <w:rsid w:val="003153A5"/>
    <w:rsid w:val="00315655"/>
    <w:rsid w:val="00316104"/>
    <w:rsid w:val="0031682D"/>
    <w:rsid w:val="00317063"/>
    <w:rsid w:val="00317349"/>
    <w:rsid w:val="003175E2"/>
    <w:rsid w:val="003202BC"/>
    <w:rsid w:val="00320A48"/>
    <w:rsid w:val="00320D81"/>
    <w:rsid w:val="00321640"/>
    <w:rsid w:val="00321685"/>
    <w:rsid w:val="003216F9"/>
    <w:rsid w:val="00321B33"/>
    <w:rsid w:val="0032233B"/>
    <w:rsid w:val="00323249"/>
    <w:rsid w:val="0032333F"/>
    <w:rsid w:val="00324266"/>
    <w:rsid w:val="00324A2A"/>
    <w:rsid w:val="00324E2B"/>
    <w:rsid w:val="00325928"/>
    <w:rsid w:val="00325C1D"/>
    <w:rsid w:val="00325E43"/>
    <w:rsid w:val="00325E6F"/>
    <w:rsid w:val="003263D6"/>
    <w:rsid w:val="00326E30"/>
    <w:rsid w:val="00330232"/>
    <w:rsid w:val="003310C5"/>
    <w:rsid w:val="0033157B"/>
    <w:rsid w:val="00332A03"/>
    <w:rsid w:val="00332AC4"/>
    <w:rsid w:val="003331B3"/>
    <w:rsid w:val="003332F0"/>
    <w:rsid w:val="003335FC"/>
    <w:rsid w:val="0033489C"/>
    <w:rsid w:val="00334C92"/>
    <w:rsid w:val="003354AD"/>
    <w:rsid w:val="003354F7"/>
    <w:rsid w:val="003362F7"/>
    <w:rsid w:val="00336A97"/>
    <w:rsid w:val="00336F3B"/>
    <w:rsid w:val="00337CBC"/>
    <w:rsid w:val="0034004E"/>
    <w:rsid w:val="00340339"/>
    <w:rsid w:val="003409A0"/>
    <w:rsid w:val="003416DF"/>
    <w:rsid w:val="00341783"/>
    <w:rsid w:val="00341791"/>
    <w:rsid w:val="00341B41"/>
    <w:rsid w:val="00342161"/>
    <w:rsid w:val="003427C8"/>
    <w:rsid w:val="00342B46"/>
    <w:rsid w:val="00342FC7"/>
    <w:rsid w:val="00343428"/>
    <w:rsid w:val="0034342E"/>
    <w:rsid w:val="00343D7F"/>
    <w:rsid w:val="00346613"/>
    <w:rsid w:val="00347669"/>
    <w:rsid w:val="003510B2"/>
    <w:rsid w:val="003513BB"/>
    <w:rsid w:val="00351557"/>
    <w:rsid w:val="00351F53"/>
    <w:rsid w:val="0035202A"/>
    <w:rsid w:val="00352041"/>
    <w:rsid w:val="00352243"/>
    <w:rsid w:val="00352652"/>
    <w:rsid w:val="003528B4"/>
    <w:rsid w:val="00352C18"/>
    <w:rsid w:val="0035386A"/>
    <w:rsid w:val="003542A1"/>
    <w:rsid w:val="003556BA"/>
    <w:rsid w:val="003560C1"/>
    <w:rsid w:val="003560FD"/>
    <w:rsid w:val="003567E1"/>
    <w:rsid w:val="00356884"/>
    <w:rsid w:val="00356C6F"/>
    <w:rsid w:val="003577DF"/>
    <w:rsid w:val="0035786A"/>
    <w:rsid w:val="00360D02"/>
    <w:rsid w:val="00360E9E"/>
    <w:rsid w:val="00362633"/>
    <w:rsid w:val="00362C4F"/>
    <w:rsid w:val="00362F56"/>
    <w:rsid w:val="0036725F"/>
    <w:rsid w:val="00370698"/>
    <w:rsid w:val="00370B51"/>
    <w:rsid w:val="003719B0"/>
    <w:rsid w:val="00371A69"/>
    <w:rsid w:val="00372540"/>
    <w:rsid w:val="00373A37"/>
    <w:rsid w:val="00373F2F"/>
    <w:rsid w:val="00375CFA"/>
    <w:rsid w:val="00375D3E"/>
    <w:rsid w:val="00375F4F"/>
    <w:rsid w:val="00376272"/>
    <w:rsid w:val="0037639C"/>
    <w:rsid w:val="00376AF5"/>
    <w:rsid w:val="00377F12"/>
    <w:rsid w:val="0038032B"/>
    <w:rsid w:val="003804D2"/>
    <w:rsid w:val="00380605"/>
    <w:rsid w:val="00381196"/>
    <w:rsid w:val="00381CD3"/>
    <w:rsid w:val="00382930"/>
    <w:rsid w:val="003837F0"/>
    <w:rsid w:val="0038388D"/>
    <w:rsid w:val="00383CCE"/>
    <w:rsid w:val="003848A5"/>
    <w:rsid w:val="00384B7F"/>
    <w:rsid w:val="00384C4F"/>
    <w:rsid w:val="00385024"/>
    <w:rsid w:val="00385345"/>
    <w:rsid w:val="003860EB"/>
    <w:rsid w:val="00386CA7"/>
    <w:rsid w:val="003871D6"/>
    <w:rsid w:val="003871ED"/>
    <w:rsid w:val="00387D8E"/>
    <w:rsid w:val="003912D0"/>
    <w:rsid w:val="003915F2"/>
    <w:rsid w:val="003919C1"/>
    <w:rsid w:val="00391D6B"/>
    <w:rsid w:val="00392D7B"/>
    <w:rsid w:val="003934DA"/>
    <w:rsid w:val="0039613C"/>
    <w:rsid w:val="00396572"/>
    <w:rsid w:val="0039774C"/>
    <w:rsid w:val="00397C39"/>
    <w:rsid w:val="003A01B7"/>
    <w:rsid w:val="003A1458"/>
    <w:rsid w:val="003A17E6"/>
    <w:rsid w:val="003A1B0C"/>
    <w:rsid w:val="003A1B9D"/>
    <w:rsid w:val="003A247F"/>
    <w:rsid w:val="003A3447"/>
    <w:rsid w:val="003A34DF"/>
    <w:rsid w:val="003A3B55"/>
    <w:rsid w:val="003A3E3E"/>
    <w:rsid w:val="003A4A31"/>
    <w:rsid w:val="003A4A65"/>
    <w:rsid w:val="003A565B"/>
    <w:rsid w:val="003A6527"/>
    <w:rsid w:val="003A6983"/>
    <w:rsid w:val="003A6D4D"/>
    <w:rsid w:val="003A7E72"/>
    <w:rsid w:val="003B01A1"/>
    <w:rsid w:val="003B0A85"/>
    <w:rsid w:val="003B1163"/>
    <w:rsid w:val="003B1306"/>
    <w:rsid w:val="003B1B6D"/>
    <w:rsid w:val="003B314C"/>
    <w:rsid w:val="003B55C9"/>
    <w:rsid w:val="003B5DC9"/>
    <w:rsid w:val="003B61B1"/>
    <w:rsid w:val="003B6D83"/>
    <w:rsid w:val="003B7AA7"/>
    <w:rsid w:val="003C01E4"/>
    <w:rsid w:val="003C0686"/>
    <w:rsid w:val="003C1A2A"/>
    <w:rsid w:val="003C1EF3"/>
    <w:rsid w:val="003C1F50"/>
    <w:rsid w:val="003C230D"/>
    <w:rsid w:val="003C3382"/>
    <w:rsid w:val="003C34D1"/>
    <w:rsid w:val="003C358D"/>
    <w:rsid w:val="003C3EC3"/>
    <w:rsid w:val="003C4186"/>
    <w:rsid w:val="003C4677"/>
    <w:rsid w:val="003C4C12"/>
    <w:rsid w:val="003C4E81"/>
    <w:rsid w:val="003C5955"/>
    <w:rsid w:val="003C62D5"/>
    <w:rsid w:val="003C7196"/>
    <w:rsid w:val="003C7C17"/>
    <w:rsid w:val="003D02FC"/>
    <w:rsid w:val="003D08A5"/>
    <w:rsid w:val="003D2211"/>
    <w:rsid w:val="003D34EB"/>
    <w:rsid w:val="003D4351"/>
    <w:rsid w:val="003D4622"/>
    <w:rsid w:val="003D4920"/>
    <w:rsid w:val="003D4E2E"/>
    <w:rsid w:val="003D4F61"/>
    <w:rsid w:val="003D598E"/>
    <w:rsid w:val="003D5AC7"/>
    <w:rsid w:val="003D5AED"/>
    <w:rsid w:val="003D723F"/>
    <w:rsid w:val="003E0427"/>
    <w:rsid w:val="003E0D7F"/>
    <w:rsid w:val="003E163B"/>
    <w:rsid w:val="003E1FC5"/>
    <w:rsid w:val="003E20B8"/>
    <w:rsid w:val="003E23FC"/>
    <w:rsid w:val="003E2C2F"/>
    <w:rsid w:val="003E3831"/>
    <w:rsid w:val="003E3E70"/>
    <w:rsid w:val="003E4362"/>
    <w:rsid w:val="003E441A"/>
    <w:rsid w:val="003E45E9"/>
    <w:rsid w:val="003E4630"/>
    <w:rsid w:val="003E4874"/>
    <w:rsid w:val="003E5997"/>
    <w:rsid w:val="003E6ABB"/>
    <w:rsid w:val="003E7BD6"/>
    <w:rsid w:val="003E7C30"/>
    <w:rsid w:val="003F07A5"/>
    <w:rsid w:val="003F092A"/>
    <w:rsid w:val="003F107F"/>
    <w:rsid w:val="003F176C"/>
    <w:rsid w:val="003F1AB2"/>
    <w:rsid w:val="003F1D55"/>
    <w:rsid w:val="003F2BEB"/>
    <w:rsid w:val="003F30B3"/>
    <w:rsid w:val="003F3645"/>
    <w:rsid w:val="003F3936"/>
    <w:rsid w:val="003F3F4A"/>
    <w:rsid w:val="003F4E4E"/>
    <w:rsid w:val="003F5369"/>
    <w:rsid w:val="003F5E0C"/>
    <w:rsid w:val="003F5EB4"/>
    <w:rsid w:val="003F61B3"/>
    <w:rsid w:val="00400326"/>
    <w:rsid w:val="00400404"/>
    <w:rsid w:val="00400BCF"/>
    <w:rsid w:val="00400FC4"/>
    <w:rsid w:val="00401228"/>
    <w:rsid w:val="00401301"/>
    <w:rsid w:val="0040154E"/>
    <w:rsid w:val="00401D42"/>
    <w:rsid w:val="00402476"/>
    <w:rsid w:val="00402648"/>
    <w:rsid w:val="004028D8"/>
    <w:rsid w:val="0040371F"/>
    <w:rsid w:val="00404202"/>
    <w:rsid w:val="0040424B"/>
    <w:rsid w:val="00404510"/>
    <w:rsid w:val="00405F97"/>
    <w:rsid w:val="004065E8"/>
    <w:rsid w:val="00407274"/>
    <w:rsid w:val="0040731B"/>
    <w:rsid w:val="004074F7"/>
    <w:rsid w:val="00407622"/>
    <w:rsid w:val="00407645"/>
    <w:rsid w:val="004077FE"/>
    <w:rsid w:val="00410136"/>
    <w:rsid w:val="0041056C"/>
    <w:rsid w:val="00410B21"/>
    <w:rsid w:val="00410C20"/>
    <w:rsid w:val="00411578"/>
    <w:rsid w:val="00411914"/>
    <w:rsid w:val="00411B49"/>
    <w:rsid w:val="00412538"/>
    <w:rsid w:val="00412B12"/>
    <w:rsid w:val="00413804"/>
    <w:rsid w:val="004147E3"/>
    <w:rsid w:val="004169C2"/>
    <w:rsid w:val="00420301"/>
    <w:rsid w:val="0042082E"/>
    <w:rsid w:val="00420A71"/>
    <w:rsid w:val="00421A44"/>
    <w:rsid w:val="00421B36"/>
    <w:rsid w:val="00421BC6"/>
    <w:rsid w:val="00422917"/>
    <w:rsid w:val="004237CC"/>
    <w:rsid w:val="00424356"/>
    <w:rsid w:val="004248D5"/>
    <w:rsid w:val="00424C3E"/>
    <w:rsid w:val="004271AB"/>
    <w:rsid w:val="004278CF"/>
    <w:rsid w:val="00427B07"/>
    <w:rsid w:val="00431197"/>
    <w:rsid w:val="00431B29"/>
    <w:rsid w:val="004320AB"/>
    <w:rsid w:val="00432238"/>
    <w:rsid w:val="004329B5"/>
    <w:rsid w:val="00432ABF"/>
    <w:rsid w:val="00432C2C"/>
    <w:rsid w:val="004331C8"/>
    <w:rsid w:val="004332D0"/>
    <w:rsid w:val="004334FF"/>
    <w:rsid w:val="00433728"/>
    <w:rsid w:val="00433898"/>
    <w:rsid w:val="00433BBA"/>
    <w:rsid w:val="00433CB3"/>
    <w:rsid w:val="00434137"/>
    <w:rsid w:val="0043440C"/>
    <w:rsid w:val="0043702F"/>
    <w:rsid w:val="004372DC"/>
    <w:rsid w:val="0043740B"/>
    <w:rsid w:val="0043767C"/>
    <w:rsid w:val="00437841"/>
    <w:rsid w:val="0043792E"/>
    <w:rsid w:val="004411AD"/>
    <w:rsid w:val="004411D5"/>
    <w:rsid w:val="0044130A"/>
    <w:rsid w:val="00441399"/>
    <w:rsid w:val="00441624"/>
    <w:rsid w:val="004422EE"/>
    <w:rsid w:val="00442EA7"/>
    <w:rsid w:val="00443151"/>
    <w:rsid w:val="00443BF5"/>
    <w:rsid w:val="00444A81"/>
    <w:rsid w:val="00444ACF"/>
    <w:rsid w:val="00444CAA"/>
    <w:rsid w:val="00445A07"/>
    <w:rsid w:val="00445D52"/>
    <w:rsid w:val="00446D2C"/>
    <w:rsid w:val="00447990"/>
    <w:rsid w:val="00447A0A"/>
    <w:rsid w:val="0045082F"/>
    <w:rsid w:val="004509D2"/>
    <w:rsid w:val="004514C4"/>
    <w:rsid w:val="00451794"/>
    <w:rsid w:val="00451946"/>
    <w:rsid w:val="00451AAA"/>
    <w:rsid w:val="00452024"/>
    <w:rsid w:val="004521CB"/>
    <w:rsid w:val="00452259"/>
    <w:rsid w:val="004529E2"/>
    <w:rsid w:val="0045314D"/>
    <w:rsid w:val="0045318C"/>
    <w:rsid w:val="00453651"/>
    <w:rsid w:val="00454340"/>
    <w:rsid w:val="0045479B"/>
    <w:rsid w:val="00455ABF"/>
    <w:rsid w:val="00455B3E"/>
    <w:rsid w:val="00455CBA"/>
    <w:rsid w:val="00456349"/>
    <w:rsid w:val="00456DE1"/>
    <w:rsid w:val="00456EEE"/>
    <w:rsid w:val="00460786"/>
    <w:rsid w:val="004609C0"/>
    <w:rsid w:val="004619D6"/>
    <w:rsid w:val="0046236E"/>
    <w:rsid w:val="0046371D"/>
    <w:rsid w:val="00464145"/>
    <w:rsid w:val="004647E6"/>
    <w:rsid w:val="00464F7F"/>
    <w:rsid w:val="00465FA5"/>
    <w:rsid w:val="004660BC"/>
    <w:rsid w:val="00467454"/>
    <w:rsid w:val="00467F7D"/>
    <w:rsid w:val="00470DD3"/>
    <w:rsid w:val="004723B9"/>
    <w:rsid w:val="0047273F"/>
    <w:rsid w:val="00472819"/>
    <w:rsid w:val="004737C3"/>
    <w:rsid w:val="004738AD"/>
    <w:rsid w:val="00474C6C"/>
    <w:rsid w:val="00474CEC"/>
    <w:rsid w:val="00474E86"/>
    <w:rsid w:val="00475CE0"/>
    <w:rsid w:val="0047714E"/>
    <w:rsid w:val="00477637"/>
    <w:rsid w:val="00481257"/>
    <w:rsid w:val="004821DE"/>
    <w:rsid w:val="004823BF"/>
    <w:rsid w:val="004829A7"/>
    <w:rsid w:val="00482BBD"/>
    <w:rsid w:val="004840D3"/>
    <w:rsid w:val="00484589"/>
    <w:rsid w:val="00484647"/>
    <w:rsid w:val="004847C8"/>
    <w:rsid w:val="00485042"/>
    <w:rsid w:val="00485068"/>
    <w:rsid w:val="0048531B"/>
    <w:rsid w:val="0048627D"/>
    <w:rsid w:val="00486AA7"/>
    <w:rsid w:val="004872DB"/>
    <w:rsid w:val="0048746E"/>
    <w:rsid w:val="004877C5"/>
    <w:rsid w:val="004878CE"/>
    <w:rsid w:val="004905AA"/>
    <w:rsid w:val="00490954"/>
    <w:rsid w:val="00491C84"/>
    <w:rsid w:val="00491F24"/>
    <w:rsid w:val="00492764"/>
    <w:rsid w:val="0049291B"/>
    <w:rsid w:val="00493D92"/>
    <w:rsid w:val="00495173"/>
    <w:rsid w:val="00495DA3"/>
    <w:rsid w:val="00495F5C"/>
    <w:rsid w:val="00496926"/>
    <w:rsid w:val="004A03D0"/>
    <w:rsid w:val="004A251C"/>
    <w:rsid w:val="004A315E"/>
    <w:rsid w:val="004A3606"/>
    <w:rsid w:val="004A403E"/>
    <w:rsid w:val="004A41C0"/>
    <w:rsid w:val="004A4488"/>
    <w:rsid w:val="004A52A2"/>
    <w:rsid w:val="004A570B"/>
    <w:rsid w:val="004A5C45"/>
    <w:rsid w:val="004A6CDF"/>
    <w:rsid w:val="004A7BCA"/>
    <w:rsid w:val="004B0C2B"/>
    <w:rsid w:val="004B1429"/>
    <w:rsid w:val="004B1A67"/>
    <w:rsid w:val="004B25A0"/>
    <w:rsid w:val="004B27BC"/>
    <w:rsid w:val="004B2ACF"/>
    <w:rsid w:val="004B3A1F"/>
    <w:rsid w:val="004B3EEB"/>
    <w:rsid w:val="004B407A"/>
    <w:rsid w:val="004B4385"/>
    <w:rsid w:val="004B4637"/>
    <w:rsid w:val="004B5BA5"/>
    <w:rsid w:val="004B5FA3"/>
    <w:rsid w:val="004B632E"/>
    <w:rsid w:val="004B6729"/>
    <w:rsid w:val="004B6BFF"/>
    <w:rsid w:val="004B76B1"/>
    <w:rsid w:val="004B78FF"/>
    <w:rsid w:val="004B7F8D"/>
    <w:rsid w:val="004C03CA"/>
    <w:rsid w:val="004C0642"/>
    <w:rsid w:val="004C07FD"/>
    <w:rsid w:val="004C1E3E"/>
    <w:rsid w:val="004C2124"/>
    <w:rsid w:val="004C2604"/>
    <w:rsid w:val="004C27B1"/>
    <w:rsid w:val="004C2DB7"/>
    <w:rsid w:val="004C2EA9"/>
    <w:rsid w:val="004C356A"/>
    <w:rsid w:val="004C3F1D"/>
    <w:rsid w:val="004C48C1"/>
    <w:rsid w:val="004C4BAB"/>
    <w:rsid w:val="004C4C92"/>
    <w:rsid w:val="004C542D"/>
    <w:rsid w:val="004C79D8"/>
    <w:rsid w:val="004D0E6B"/>
    <w:rsid w:val="004D1911"/>
    <w:rsid w:val="004D1D66"/>
    <w:rsid w:val="004D22B1"/>
    <w:rsid w:val="004D329F"/>
    <w:rsid w:val="004D3EC0"/>
    <w:rsid w:val="004D3F57"/>
    <w:rsid w:val="004D4988"/>
    <w:rsid w:val="004D59D1"/>
    <w:rsid w:val="004D623C"/>
    <w:rsid w:val="004D6D9A"/>
    <w:rsid w:val="004D6E00"/>
    <w:rsid w:val="004D6F36"/>
    <w:rsid w:val="004D75CB"/>
    <w:rsid w:val="004D77DF"/>
    <w:rsid w:val="004D7C71"/>
    <w:rsid w:val="004D7CF5"/>
    <w:rsid w:val="004E0005"/>
    <w:rsid w:val="004E027F"/>
    <w:rsid w:val="004E09D7"/>
    <w:rsid w:val="004E18FA"/>
    <w:rsid w:val="004E1D8F"/>
    <w:rsid w:val="004E2C6D"/>
    <w:rsid w:val="004E36A5"/>
    <w:rsid w:val="004E3F9C"/>
    <w:rsid w:val="004E40FC"/>
    <w:rsid w:val="004E4388"/>
    <w:rsid w:val="004E460E"/>
    <w:rsid w:val="004E4E57"/>
    <w:rsid w:val="004E6874"/>
    <w:rsid w:val="004E6C0F"/>
    <w:rsid w:val="004E6F3B"/>
    <w:rsid w:val="004E6F7F"/>
    <w:rsid w:val="004F020F"/>
    <w:rsid w:val="004F0342"/>
    <w:rsid w:val="004F0856"/>
    <w:rsid w:val="004F14B9"/>
    <w:rsid w:val="004F1E20"/>
    <w:rsid w:val="004F23C6"/>
    <w:rsid w:val="004F245C"/>
    <w:rsid w:val="004F28F5"/>
    <w:rsid w:val="004F33E9"/>
    <w:rsid w:val="004F3A01"/>
    <w:rsid w:val="004F4504"/>
    <w:rsid w:val="004F49DC"/>
    <w:rsid w:val="004F4F20"/>
    <w:rsid w:val="004F52A1"/>
    <w:rsid w:val="004F6939"/>
    <w:rsid w:val="004F6D0B"/>
    <w:rsid w:val="004F6E04"/>
    <w:rsid w:val="004F7156"/>
    <w:rsid w:val="004F721D"/>
    <w:rsid w:val="004F7A78"/>
    <w:rsid w:val="00500B21"/>
    <w:rsid w:val="00500CE6"/>
    <w:rsid w:val="00500F76"/>
    <w:rsid w:val="00501728"/>
    <w:rsid w:val="00501AA6"/>
    <w:rsid w:val="00501B66"/>
    <w:rsid w:val="00501E21"/>
    <w:rsid w:val="005023D2"/>
    <w:rsid w:val="005031A3"/>
    <w:rsid w:val="0050424A"/>
    <w:rsid w:val="005045D1"/>
    <w:rsid w:val="00504A34"/>
    <w:rsid w:val="00504AC9"/>
    <w:rsid w:val="00504BAF"/>
    <w:rsid w:val="00504CC7"/>
    <w:rsid w:val="0050503C"/>
    <w:rsid w:val="00505717"/>
    <w:rsid w:val="0050592B"/>
    <w:rsid w:val="00505B36"/>
    <w:rsid w:val="00506A53"/>
    <w:rsid w:val="00506E59"/>
    <w:rsid w:val="00507319"/>
    <w:rsid w:val="005075E3"/>
    <w:rsid w:val="0051032B"/>
    <w:rsid w:val="005104AA"/>
    <w:rsid w:val="00510750"/>
    <w:rsid w:val="00510765"/>
    <w:rsid w:val="00510B34"/>
    <w:rsid w:val="00510E55"/>
    <w:rsid w:val="005111B9"/>
    <w:rsid w:val="00512145"/>
    <w:rsid w:val="00512616"/>
    <w:rsid w:val="0051567F"/>
    <w:rsid w:val="005162FD"/>
    <w:rsid w:val="0051677A"/>
    <w:rsid w:val="00516CD4"/>
    <w:rsid w:val="00516E97"/>
    <w:rsid w:val="005170BF"/>
    <w:rsid w:val="0051772F"/>
    <w:rsid w:val="005208D0"/>
    <w:rsid w:val="00520BF9"/>
    <w:rsid w:val="00521272"/>
    <w:rsid w:val="00521804"/>
    <w:rsid w:val="00521A3B"/>
    <w:rsid w:val="00522308"/>
    <w:rsid w:val="00522942"/>
    <w:rsid w:val="00522ABF"/>
    <w:rsid w:val="00522DC4"/>
    <w:rsid w:val="005234A7"/>
    <w:rsid w:val="005235AA"/>
    <w:rsid w:val="005237CB"/>
    <w:rsid w:val="00523AB5"/>
    <w:rsid w:val="00524AAC"/>
    <w:rsid w:val="00524C02"/>
    <w:rsid w:val="005250B4"/>
    <w:rsid w:val="005269BF"/>
    <w:rsid w:val="00527BBB"/>
    <w:rsid w:val="00530348"/>
    <w:rsid w:val="00530B3C"/>
    <w:rsid w:val="00531491"/>
    <w:rsid w:val="00531643"/>
    <w:rsid w:val="0053204B"/>
    <w:rsid w:val="00532337"/>
    <w:rsid w:val="005332C5"/>
    <w:rsid w:val="005341C2"/>
    <w:rsid w:val="00534CD8"/>
    <w:rsid w:val="00534F32"/>
    <w:rsid w:val="005357C4"/>
    <w:rsid w:val="00535A8A"/>
    <w:rsid w:val="00535BDC"/>
    <w:rsid w:val="00536931"/>
    <w:rsid w:val="00537498"/>
    <w:rsid w:val="005379DD"/>
    <w:rsid w:val="00540B13"/>
    <w:rsid w:val="005410B8"/>
    <w:rsid w:val="005413D6"/>
    <w:rsid w:val="00541F4D"/>
    <w:rsid w:val="005422E2"/>
    <w:rsid w:val="00542F46"/>
    <w:rsid w:val="00543FD5"/>
    <w:rsid w:val="0054450B"/>
    <w:rsid w:val="0054468E"/>
    <w:rsid w:val="005447A8"/>
    <w:rsid w:val="005469AE"/>
    <w:rsid w:val="00546ECE"/>
    <w:rsid w:val="00547088"/>
    <w:rsid w:val="00550457"/>
    <w:rsid w:val="005515B8"/>
    <w:rsid w:val="005521A2"/>
    <w:rsid w:val="00552288"/>
    <w:rsid w:val="0055234E"/>
    <w:rsid w:val="005526F3"/>
    <w:rsid w:val="0055273F"/>
    <w:rsid w:val="005534E5"/>
    <w:rsid w:val="005536EE"/>
    <w:rsid w:val="00553A57"/>
    <w:rsid w:val="00553DFF"/>
    <w:rsid w:val="0055474E"/>
    <w:rsid w:val="00554BFB"/>
    <w:rsid w:val="00555D62"/>
    <w:rsid w:val="00556304"/>
    <w:rsid w:val="005574EC"/>
    <w:rsid w:val="00560227"/>
    <w:rsid w:val="005603D6"/>
    <w:rsid w:val="0056050A"/>
    <w:rsid w:val="005609C5"/>
    <w:rsid w:val="00560A3C"/>
    <w:rsid w:val="00560D19"/>
    <w:rsid w:val="00561301"/>
    <w:rsid w:val="00561784"/>
    <w:rsid w:val="00561CC1"/>
    <w:rsid w:val="00561DB4"/>
    <w:rsid w:val="00562030"/>
    <w:rsid w:val="0056220E"/>
    <w:rsid w:val="00562E71"/>
    <w:rsid w:val="00562EFC"/>
    <w:rsid w:val="0056472B"/>
    <w:rsid w:val="00564D0E"/>
    <w:rsid w:val="00565045"/>
    <w:rsid w:val="005654F2"/>
    <w:rsid w:val="00565807"/>
    <w:rsid w:val="005661EA"/>
    <w:rsid w:val="0056639D"/>
    <w:rsid w:val="0056703B"/>
    <w:rsid w:val="0056746D"/>
    <w:rsid w:val="00567E1D"/>
    <w:rsid w:val="00570559"/>
    <w:rsid w:val="0057075B"/>
    <w:rsid w:val="00570CB5"/>
    <w:rsid w:val="005715AE"/>
    <w:rsid w:val="00571AAD"/>
    <w:rsid w:val="00571FE3"/>
    <w:rsid w:val="00572399"/>
    <w:rsid w:val="005724F3"/>
    <w:rsid w:val="00572CE0"/>
    <w:rsid w:val="00572ED6"/>
    <w:rsid w:val="00572F47"/>
    <w:rsid w:val="00573F93"/>
    <w:rsid w:val="005743A8"/>
    <w:rsid w:val="00574671"/>
    <w:rsid w:val="00575162"/>
    <w:rsid w:val="005751C7"/>
    <w:rsid w:val="00575600"/>
    <w:rsid w:val="0057573F"/>
    <w:rsid w:val="0057578B"/>
    <w:rsid w:val="00575D1C"/>
    <w:rsid w:val="005761CF"/>
    <w:rsid w:val="00576836"/>
    <w:rsid w:val="00576A51"/>
    <w:rsid w:val="005772C2"/>
    <w:rsid w:val="005773FC"/>
    <w:rsid w:val="005775C7"/>
    <w:rsid w:val="005776BF"/>
    <w:rsid w:val="00577786"/>
    <w:rsid w:val="00581016"/>
    <w:rsid w:val="00581093"/>
    <w:rsid w:val="005827DF"/>
    <w:rsid w:val="00582AAC"/>
    <w:rsid w:val="00582AEB"/>
    <w:rsid w:val="00582D3A"/>
    <w:rsid w:val="00582E14"/>
    <w:rsid w:val="00583660"/>
    <w:rsid w:val="00583CEE"/>
    <w:rsid w:val="00583FDF"/>
    <w:rsid w:val="00584587"/>
    <w:rsid w:val="00584C45"/>
    <w:rsid w:val="00585C11"/>
    <w:rsid w:val="00586771"/>
    <w:rsid w:val="005868A8"/>
    <w:rsid w:val="0058776A"/>
    <w:rsid w:val="00587BBE"/>
    <w:rsid w:val="00587E0A"/>
    <w:rsid w:val="00590336"/>
    <w:rsid w:val="005919BD"/>
    <w:rsid w:val="00592685"/>
    <w:rsid w:val="00592FD5"/>
    <w:rsid w:val="0059436D"/>
    <w:rsid w:val="00594496"/>
    <w:rsid w:val="00594A75"/>
    <w:rsid w:val="00596664"/>
    <w:rsid w:val="00596EC9"/>
    <w:rsid w:val="005974E2"/>
    <w:rsid w:val="005979A5"/>
    <w:rsid w:val="005A032C"/>
    <w:rsid w:val="005A09F1"/>
    <w:rsid w:val="005A10A2"/>
    <w:rsid w:val="005A2AA1"/>
    <w:rsid w:val="005A2BEC"/>
    <w:rsid w:val="005A2C0F"/>
    <w:rsid w:val="005A2DD0"/>
    <w:rsid w:val="005A3060"/>
    <w:rsid w:val="005A340F"/>
    <w:rsid w:val="005A3953"/>
    <w:rsid w:val="005A3C4B"/>
    <w:rsid w:val="005A3D01"/>
    <w:rsid w:val="005A435D"/>
    <w:rsid w:val="005A4718"/>
    <w:rsid w:val="005A4974"/>
    <w:rsid w:val="005A4C8E"/>
    <w:rsid w:val="005A510C"/>
    <w:rsid w:val="005A56CC"/>
    <w:rsid w:val="005A5AB2"/>
    <w:rsid w:val="005A5D48"/>
    <w:rsid w:val="005A60AC"/>
    <w:rsid w:val="005A62C3"/>
    <w:rsid w:val="005A730A"/>
    <w:rsid w:val="005A7394"/>
    <w:rsid w:val="005A765E"/>
    <w:rsid w:val="005A772D"/>
    <w:rsid w:val="005A7D00"/>
    <w:rsid w:val="005B00C1"/>
    <w:rsid w:val="005B0802"/>
    <w:rsid w:val="005B243E"/>
    <w:rsid w:val="005B25C0"/>
    <w:rsid w:val="005B2B28"/>
    <w:rsid w:val="005B35C0"/>
    <w:rsid w:val="005B3ED6"/>
    <w:rsid w:val="005B402E"/>
    <w:rsid w:val="005B4781"/>
    <w:rsid w:val="005B5C18"/>
    <w:rsid w:val="005C0016"/>
    <w:rsid w:val="005C06CC"/>
    <w:rsid w:val="005C06CE"/>
    <w:rsid w:val="005C0D7E"/>
    <w:rsid w:val="005C1E4E"/>
    <w:rsid w:val="005C1EF9"/>
    <w:rsid w:val="005C2DD6"/>
    <w:rsid w:val="005C3E7B"/>
    <w:rsid w:val="005C3F05"/>
    <w:rsid w:val="005C4305"/>
    <w:rsid w:val="005C5112"/>
    <w:rsid w:val="005C540B"/>
    <w:rsid w:val="005C618A"/>
    <w:rsid w:val="005C6437"/>
    <w:rsid w:val="005C6AEE"/>
    <w:rsid w:val="005C7037"/>
    <w:rsid w:val="005C73AF"/>
    <w:rsid w:val="005D0A4B"/>
    <w:rsid w:val="005D19A9"/>
    <w:rsid w:val="005D222A"/>
    <w:rsid w:val="005D3089"/>
    <w:rsid w:val="005D32C9"/>
    <w:rsid w:val="005D3638"/>
    <w:rsid w:val="005D5017"/>
    <w:rsid w:val="005D5062"/>
    <w:rsid w:val="005D523B"/>
    <w:rsid w:val="005D561E"/>
    <w:rsid w:val="005D5F0E"/>
    <w:rsid w:val="005D63BF"/>
    <w:rsid w:val="005D6BC1"/>
    <w:rsid w:val="005E0448"/>
    <w:rsid w:val="005E17E4"/>
    <w:rsid w:val="005E19E4"/>
    <w:rsid w:val="005E1AC2"/>
    <w:rsid w:val="005E2AF5"/>
    <w:rsid w:val="005E2C01"/>
    <w:rsid w:val="005E2F82"/>
    <w:rsid w:val="005E38E5"/>
    <w:rsid w:val="005E3E86"/>
    <w:rsid w:val="005E4629"/>
    <w:rsid w:val="005E5908"/>
    <w:rsid w:val="005E5EB3"/>
    <w:rsid w:val="005E67B2"/>
    <w:rsid w:val="005E68B3"/>
    <w:rsid w:val="005E7429"/>
    <w:rsid w:val="005E76AC"/>
    <w:rsid w:val="005F0A84"/>
    <w:rsid w:val="005F127B"/>
    <w:rsid w:val="005F1D9E"/>
    <w:rsid w:val="005F211E"/>
    <w:rsid w:val="005F231E"/>
    <w:rsid w:val="005F2341"/>
    <w:rsid w:val="005F3607"/>
    <w:rsid w:val="005F3839"/>
    <w:rsid w:val="005F4786"/>
    <w:rsid w:val="005F5DF8"/>
    <w:rsid w:val="005F6AE1"/>
    <w:rsid w:val="005F7252"/>
    <w:rsid w:val="005F7285"/>
    <w:rsid w:val="005F72B3"/>
    <w:rsid w:val="00600A04"/>
    <w:rsid w:val="00601026"/>
    <w:rsid w:val="006016DF"/>
    <w:rsid w:val="00601BAF"/>
    <w:rsid w:val="00601D74"/>
    <w:rsid w:val="00601F63"/>
    <w:rsid w:val="00601FE6"/>
    <w:rsid w:val="0060383F"/>
    <w:rsid w:val="00603DAE"/>
    <w:rsid w:val="00604A26"/>
    <w:rsid w:val="00604A7F"/>
    <w:rsid w:val="00604D06"/>
    <w:rsid w:val="0060502D"/>
    <w:rsid w:val="00605100"/>
    <w:rsid w:val="0060514C"/>
    <w:rsid w:val="006056B2"/>
    <w:rsid w:val="00605D4E"/>
    <w:rsid w:val="0060629D"/>
    <w:rsid w:val="00606B06"/>
    <w:rsid w:val="00606C19"/>
    <w:rsid w:val="00607A55"/>
    <w:rsid w:val="00610C12"/>
    <w:rsid w:val="0061124D"/>
    <w:rsid w:val="00611641"/>
    <w:rsid w:val="00611EEF"/>
    <w:rsid w:val="00612DD8"/>
    <w:rsid w:val="00613C23"/>
    <w:rsid w:val="00614EA0"/>
    <w:rsid w:val="006158CC"/>
    <w:rsid w:val="00615A78"/>
    <w:rsid w:val="00615E1D"/>
    <w:rsid w:val="00616618"/>
    <w:rsid w:val="00616DB2"/>
    <w:rsid w:val="00617410"/>
    <w:rsid w:val="00617D4F"/>
    <w:rsid w:val="006206CD"/>
    <w:rsid w:val="00621993"/>
    <w:rsid w:val="00621D5B"/>
    <w:rsid w:val="0062289A"/>
    <w:rsid w:val="00622D7C"/>
    <w:rsid w:val="006230C3"/>
    <w:rsid w:val="0062348D"/>
    <w:rsid w:val="006242F9"/>
    <w:rsid w:val="006246C8"/>
    <w:rsid w:val="00625213"/>
    <w:rsid w:val="006254A9"/>
    <w:rsid w:val="00625723"/>
    <w:rsid w:val="00625773"/>
    <w:rsid w:val="0062635C"/>
    <w:rsid w:val="0062644D"/>
    <w:rsid w:val="00627699"/>
    <w:rsid w:val="00627874"/>
    <w:rsid w:val="00627D9F"/>
    <w:rsid w:val="0063002E"/>
    <w:rsid w:val="00630249"/>
    <w:rsid w:val="00632E7D"/>
    <w:rsid w:val="006330EF"/>
    <w:rsid w:val="00633837"/>
    <w:rsid w:val="00633BDF"/>
    <w:rsid w:val="0063422D"/>
    <w:rsid w:val="00634628"/>
    <w:rsid w:val="00634775"/>
    <w:rsid w:val="00634A56"/>
    <w:rsid w:val="00635AC2"/>
    <w:rsid w:val="00635C9E"/>
    <w:rsid w:val="00635FF4"/>
    <w:rsid w:val="00636C10"/>
    <w:rsid w:val="006404B4"/>
    <w:rsid w:val="0064091C"/>
    <w:rsid w:val="00640C77"/>
    <w:rsid w:val="006418D2"/>
    <w:rsid w:val="00641923"/>
    <w:rsid w:val="006431C0"/>
    <w:rsid w:val="00643D0C"/>
    <w:rsid w:val="006445BF"/>
    <w:rsid w:val="0064561F"/>
    <w:rsid w:val="00645777"/>
    <w:rsid w:val="00645B0B"/>
    <w:rsid w:val="00645C48"/>
    <w:rsid w:val="00646D5A"/>
    <w:rsid w:val="0065014C"/>
    <w:rsid w:val="00650BE1"/>
    <w:rsid w:val="006511ED"/>
    <w:rsid w:val="006513D5"/>
    <w:rsid w:val="006517A8"/>
    <w:rsid w:val="006525E4"/>
    <w:rsid w:val="006526E9"/>
    <w:rsid w:val="00652EB1"/>
    <w:rsid w:val="00653731"/>
    <w:rsid w:val="0065398C"/>
    <w:rsid w:val="00653C15"/>
    <w:rsid w:val="00654F03"/>
    <w:rsid w:val="006550A4"/>
    <w:rsid w:val="006551AB"/>
    <w:rsid w:val="006555D4"/>
    <w:rsid w:val="00655A60"/>
    <w:rsid w:val="0065690B"/>
    <w:rsid w:val="00656BA2"/>
    <w:rsid w:val="00656E36"/>
    <w:rsid w:val="0065718A"/>
    <w:rsid w:val="00657DBF"/>
    <w:rsid w:val="00660116"/>
    <w:rsid w:val="0066038B"/>
    <w:rsid w:val="0066096D"/>
    <w:rsid w:val="00660A50"/>
    <w:rsid w:val="00661241"/>
    <w:rsid w:val="0066312A"/>
    <w:rsid w:val="00663C49"/>
    <w:rsid w:val="006644BA"/>
    <w:rsid w:val="00664796"/>
    <w:rsid w:val="0066555F"/>
    <w:rsid w:val="00665E88"/>
    <w:rsid w:val="006661D7"/>
    <w:rsid w:val="006664C9"/>
    <w:rsid w:val="006664E4"/>
    <w:rsid w:val="00666500"/>
    <w:rsid w:val="00667519"/>
    <w:rsid w:val="00667E01"/>
    <w:rsid w:val="00671266"/>
    <w:rsid w:val="00671E80"/>
    <w:rsid w:val="00671FDB"/>
    <w:rsid w:val="006720DC"/>
    <w:rsid w:val="0067227E"/>
    <w:rsid w:val="006727FE"/>
    <w:rsid w:val="0067375F"/>
    <w:rsid w:val="006738F5"/>
    <w:rsid w:val="00674A19"/>
    <w:rsid w:val="0067508C"/>
    <w:rsid w:val="0067542F"/>
    <w:rsid w:val="00675598"/>
    <w:rsid w:val="006759B5"/>
    <w:rsid w:val="006766F8"/>
    <w:rsid w:val="00677312"/>
    <w:rsid w:val="00677387"/>
    <w:rsid w:val="006777B6"/>
    <w:rsid w:val="00681490"/>
    <w:rsid w:val="00681940"/>
    <w:rsid w:val="00681F82"/>
    <w:rsid w:val="00682D40"/>
    <w:rsid w:val="00683553"/>
    <w:rsid w:val="00683A11"/>
    <w:rsid w:val="00683A16"/>
    <w:rsid w:val="00683DF8"/>
    <w:rsid w:val="00683FA2"/>
    <w:rsid w:val="00683FF3"/>
    <w:rsid w:val="00684A9E"/>
    <w:rsid w:val="006851E8"/>
    <w:rsid w:val="00685F0A"/>
    <w:rsid w:val="00686772"/>
    <w:rsid w:val="00686808"/>
    <w:rsid w:val="00686BAE"/>
    <w:rsid w:val="00687222"/>
    <w:rsid w:val="0069153E"/>
    <w:rsid w:val="00691A0C"/>
    <w:rsid w:val="00691C38"/>
    <w:rsid w:val="00691CA6"/>
    <w:rsid w:val="00692EA2"/>
    <w:rsid w:val="00692F8E"/>
    <w:rsid w:val="006933CB"/>
    <w:rsid w:val="006935E0"/>
    <w:rsid w:val="00693D5B"/>
    <w:rsid w:val="00694692"/>
    <w:rsid w:val="00694873"/>
    <w:rsid w:val="0069517A"/>
    <w:rsid w:val="00695399"/>
    <w:rsid w:val="00695F8B"/>
    <w:rsid w:val="006965C8"/>
    <w:rsid w:val="00696AF2"/>
    <w:rsid w:val="00696F2C"/>
    <w:rsid w:val="00697308"/>
    <w:rsid w:val="006974AE"/>
    <w:rsid w:val="00697A55"/>
    <w:rsid w:val="00697B5E"/>
    <w:rsid w:val="006A056B"/>
    <w:rsid w:val="006A092F"/>
    <w:rsid w:val="006A0CC6"/>
    <w:rsid w:val="006A0DCB"/>
    <w:rsid w:val="006A0E96"/>
    <w:rsid w:val="006A1140"/>
    <w:rsid w:val="006A17CC"/>
    <w:rsid w:val="006A28F7"/>
    <w:rsid w:val="006A35FB"/>
    <w:rsid w:val="006A3F2F"/>
    <w:rsid w:val="006A44A7"/>
    <w:rsid w:val="006A49AC"/>
    <w:rsid w:val="006A5809"/>
    <w:rsid w:val="006A5C97"/>
    <w:rsid w:val="006A6495"/>
    <w:rsid w:val="006A658A"/>
    <w:rsid w:val="006A6F44"/>
    <w:rsid w:val="006A70D4"/>
    <w:rsid w:val="006A7EE7"/>
    <w:rsid w:val="006B151F"/>
    <w:rsid w:val="006B1A22"/>
    <w:rsid w:val="006B216A"/>
    <w:rsid w:val="006B2556"/>
    <w:rsid w:val="006B2889"/>
    <w:rsid w:val="006B2D32"/>
    <w:rsid w:val="006B3022"/>
    <w:rsid w:val="006B3731"/>
    <w:rsid w:val="006B3E84"/>
    <w:rsid w:val="006B5BC2"/>
    <w:rsid w:val="006B7A21"/>
    <w:rsid w:val="006B7ABE"/>
    <w:rsid w:val="006B7E4B"/>
    <w:rsid w:val="006C008C"/>
    <w:rsid w:val="006C118B"/>
    <w:rsid w:val="006C15A6"/>
    <w:rsid w:val="006C16FE"/>
    <w:rsid w:val="006C1DD0"/>
    <w:rsid w:val="006C30AF"/>
    <w:rsid w:val="006C33F6"/>
    <w:rsid w:val="006C3CAC"/>
    <w:rsid w:val="006C4029"/>
    <w:rsid w:val="006C4217"/>
    <w:rsid w:val="006C45AB"/>
    <w:rsid w:val="006C47CA"/>
    <w:rsid w:val="006C4989"/>
    <w:rsid w:val="006C59F1"/>
    <w:rsid w:val="006C64C5"/>
    <w:rsid w:val="006C77A7"/>
    <w:rsid w:val="006D1174"/>
    <w:rsid w:val="006D1B09"/>
    <w:rsid w:val="006D2DF8"/>
    <w:rsid w:val="006D2FD1"/>
    <w:rsid w:val="006D30A0"/>
    <w:rsid w:val="006D3542"/>
    <w:rsid w:val="006D3685"/>
    <w:rsid w:val="006D41FB"/>
    <w:rsid w:val="006D477C"/>
    <w:rsid w:val="006D497F"/>
    <w:rsid w:val="006D4FED"/>
    <w:rsid w:val="006D5F68"/>
    <w:rsid w:val="006D759E"/>
    <w:rsid w:val="006D7950"/>
    <w:rsid w:val="006D7B9A"/>
    <w:rsid w:val="006E0004"/>
    <w:rsid w:val="006E0ED5"/>
    <w:rsid w:val="006E1518"/>
    <w:rsid w:val="006E17D7"/>
    <w:rsid w:val="006E1A79"/>
    <w:rsid w:val="006E1B63"/>
    <w:rsid w:val="006E1DAC"/>
    <w:rsid w:val="006E2190"/>
    <w:rsid w:val="006E25EE"/>
    <w:rsid w:val="006E2FF2"/>
    <w:rsid w:val="006E302A"/>
    <w:rsid w:val="006E4255"/>
    <w:rsid w:val="006E4CA4"/>
    <w:rsid w:val="006E6D29"/>
    <w:rsid w:val="006E6F55"/>
    <w:rsid w:val="006E7BBC"/>
    <w:rsid w:val="006F0004"/>
    <w:rsid w:val="006F0410"/>
    <w:rsid w:val="006F0DFE"/>
    <w:rsid w:val="006F1007"/>
    <w:rsid w:val="006F1B7E"/>
    <w:rsid w:val="006F217C"/>
    <w:rsid w:val="006F22A3"/>
    <w:rsid w:val="006F248D"/>
    <w:rsid w:val="006F24A3"/>
    <w:rsid w:val="006F2CDB"/>
    <w:rsid w:val="006F2D9B"/>
    <w:rsid w:val="006F467D"/>
    <w:rsid w:val="006F66E6"/>
    <w:rsid w:val="006F6A23"/>
    <w:rsid w:val="006F6F38"/>
    <w:rsid w:val="006F70A5"/>
    <w:rsid w:val="006F7760"/>
    <w:rsid w:val="006F7E6F"/>
    <w:rsid w:val="006F7E91"/>
    <w:rsid w:val="00700833"/>
    <w:rsid w:val="00700894"/>
    <w:rsid w:val="00700C61"/>
    <w:rsid w:val="00701B34"/>
    <w:rsid w:val="00704738"/>
    <w:rsid w:val="00704EE3"/>
    <w:rsid w:val="007063E4"/>
    <w:rsid w:val="00706446"/>
    <w:rsid w:val="00706A60"/>
    <w:rsid w:val="0070753B"/>
    <w:rsid w:val="0071019B"/>
    <w:rsid w:val="00712FE1"/>
    <w:rsid w:val="00713582"/>
    <w:rsid w:val="00714453"/>
    <w:rsid w:val="00714C21"/>
    <w:rsid w:val="00714C64"/>
    <w:rsid w:val="0071557A"/>
    <w:rsid w:val="00715E22"/>
    <w:rsid w:val="00715F28"/>
    <w:rsid w:val="007165D5"/>
    <w:rsid w:val="007169A3"/>
    <w:rsid w:val="00716F05"/>
    <w:rsid w:val="0071737A"/>
    <w:rsid w:val="00717A2D"/>
    <w:rsid w:val="00717C7E"/>
    <w:rsid w:val="00720F12"/>
    <w:rsid w:val="00721380"/>
    <w:rsid w:val="00721427"/>
    <w:rsid w:val="007222BA"/>
    <w:rsid w:val="0072284A"/>
    <w:rsid w:val="00723654"/>
    <w:rsid w:val="0072681A"/>
    <w:rsid w:val="00726E62"/>
    <w:rsid w:val="00727488"/>
    <w:rsid w:val="007277BE"/>
    <w:rsid w:val="0073007B"/>
    <w:rsid w:val="00731FBC"/>
    <w:rsid w:val="0073270F"/>
    <w:rsid w:val="00733A16"/>
    <w:rsid w:val="00733BE1"/>
    <w:rsid w:val="00734AED"/>
    <w:rsid w:val="00734C95"/>
    <w:rsid w:val="00734D09"/>
    <w:rsid w:val="00736853"/>
    <w:rsid w:val="00736910"/>
    <w:rsid w:val="00736D59"/>
    <w:rsid w:val="007372C9"/>
    <w:rsid w:val="00740EB1"/>
    <w:rsid w:val="0074275D"/>
    <w:rsid w:val="00742888"/>
    <w:rsid w:val="007432D3"/>
    <w:rsid w:val="0074346D"/>
    <w:rsid w:val="00743DE0"/>
    <w:rsid w:val="007443B1"/>
    <w:rsid w:val="007445D7"/>
    <w:rsid w:val="007448A8"/>
    <w:rsid w:val="00745555"/>
    <w:rsid w:val="0074636E"/>
    <w:rsid w:val="00746874"/>
    <w:rsid w:val="00746DFD"/>
    <w:rsid w:val="00746F12"/>
    <w:rsid w:val="00746F25"/>
    <w:rsid w:val="00746F51"/>
    <w:rsid w:val="0074714D"/>
    <w:rsid w:val="007474FF"/>
    <w:rsid w:val="00747F82"/>
    <w:rsid w:val="007501E3"/>
    <w:rsid w:val="007502B3"/>
    <w:rsid w:val="00750B7D"/>
    <w:rsid w:val="007513CC"/>
    <w:rsid w:val="00752253"/>
    <w:rsid w:val="00752394"/>
    <w:rsid w:val="00753D33"/>
    <w:rsid w:val="007550B6"/>
    <w:rsid w:val="00755687"/>
    <w:rsid w:val="0076048A"/>
    <w:rsid w:val="00760A25"/>
    <w:rsid w:val="00760CB0"/>
    <w:rsid w:val="00760F27"/>
    <w:rsid w:val="0076293B"/>
    <w:rsid w:val="0076297D"/>
    <w:rsid w:val="00762E21"/>
    <w:rsid w:val="0076340A"/>
    <w:rsid w:val="00763E67"/>
    <w:rsid w:val="00763FBD"/>
    <w:rsid w:val="00764F7B"/>
    <w:rsid w:val="00765117"/>
    <w:rsid w:val="00765627"/>
    <w:rsid w:val="0076626E"/>
    <w:rsid w:val="007663BC"/>
    <w:rsid w:val="00766647"/>
    <w:rsid w:val="00766F46"/>
    <w:rsid w:val="00767976"/>
    <w:rsid w:val="00767A66"/>
    <w:rsid w:val="00767CC0"/>
    <w:rsid w:val="00770FAD"/>
    <w:rsid w:val="0077258E"/>
    <w:rsid w:val="00772797"/>
    <w:rsid w:val="00772FF8"/>
    <w:rsid w:val="00773333"/>
    <w:rsid w:val="007733D4"/>
    <w:rsid w:val="00773DD6"/>
    <w:rsid w:val="00774B5C"/>
    <w:rsid w:val="0077552E"/>
    <w:rsid w:val="007758C8"/>
    <w:rsid w:val="007777FE"/>
    <w:rsid w:val="00777FBC"/>
    <w:rsid w:val="00780B69"/>
    <w:rsid w:val="00781223"/>
    <w:rsid w:val="00781911"/>
    <w:rsid w:val="00781FB5"/>
    <w:rsid w:val="00782CC7"/>
    <w:rsid w:val="00783C4E"/>
    <w:rsid w:val="00785011"/>
    <w:rsid w:val="007859EF"/>
    <w:rsid w:val="007866ED"/>
    <w:rsid w:val="00786B19"/>
    <w:rsid w:val="00786BB9"/>
    <w:rsid w:val="00786E4E"/>
    <w:rsid w:val="00787D7B"/>
    <w:rsid w:val="00787E6D"/>
    <w:rsid w:val="00787EF3"/>
    <w:rsid w:val="00787F28"/>
    <w:rsid w:val="007907F6"/>
    <w:rsid w:val="00790888"/>
    <w:rsid w:val="00791ADB"/>
    <w:rsid w:val="00791B03"/>
    <w:rsid w:val="007927A0"/>
    <w:rsid w:val="00793EDF"/>
    <w:rsid w:val="00793F39"/>
    <w:rsid w:val="00794799"/>
    <w:rsid w:val="00794E5D"/>
    <w:rsid w:val="00795864"/>
    <w:rsid w:val="00795E06"/>
    <w:rsid w:val="007961F9"/>
    <w:rsid w:val="00796E4A"/>
    <w:rsid w:val="00796FFC"/>
    <w:rsid w:val="007977EA"/>
    <w:rsid w:val="00797F6D"/>
    <w:rsid w:val="007A0367"/>
    <w:rsid w:val="007A0984"/>
    <w:rsid w:val="007A0E58"/>
    <w:rsid w:val="007A0F07"/>
    <w:rsid w:val="007A0F64"/>
    <w:rsid w:val="007A12AC"/>
    <w:rsid w:val="007A2E48"/>
    <w:rsid w:val="007A2E78"/>
    <w:rsid w:val="007A3395"/>
    <w:rsid w:val="007A3767"/>
    <w:rsid w:val="007A3EBA"/>
    <w:rsid w:val="007A5D91"/>
    <w:rsid w:val="007A6FB3"/>
    <w:rsid w:val="007A7870"/>
    <w:rsid w:val="007A7E9B"/>
    <w:rsid w:val="007B03D9"/>
    <w:rsid w:val="007B142D"/>
    <w:rsid w:val="007B20D4"/>
    <w:rsid w:val="007B2A1E"/>
    <w:rsid w:val="007B2E04"/>
    <w:rsid w:val="007B2F98"/>
    <w:rsid w:val="007B352B"/>
    <w:rsid w:val="007B40E3"/>
    <w:rsid w:val="007B411D"/>
    <w:rsid w:val="007B42E8"/>
    <w:rsid w:val="007B450F"/>
    <w:rsid w:val="007B53BF"/>
    <w:rsid w:val="007B6473"/>
    <w:rsid w:val="007B7A15"/>
    <w:rsid w:val="007C16C8"/>
    <w:rsid w:val="007C2731"/>
    <w:rsid w:val="007C31E3"/>
    <w:rsid w:val="007C38D6"/>
    <w:rsid w:val="007C3FFF"/>
    <w:rsid w:val="007C48A5"/>
    <w:rsid w:val="007C5CB6"/>
    <w:rsid w:val="007C6213"/>
    <w:rsid w:val="007C62B9"/>
    <w:rsid w:val="007C6541"/>
    <w:rsid w:val="007C68C7"/>
    <w:rsid w:val="007C6B58"/>
    <w:rsid w:val="007C6F50"/>
    <w:rsid w:val="007D0482"/>
    <w:rsid w:val="007D1FC1"/>
    <w:rsid w:val="007D239C"/>
    <w:rsid w:val="007D328A"/>
    <w:rsid w:val="007D4FDC"/>
    <w:rsid w:val="007D6203"/>
    <w:rsid w:val="007D625F"/>
    <w:rsid w:val="007D755B"/>
    <w:rsid w:val="007E037A"/>
    <w:rsid w:val="007E0500"/>
    <w:rsid w:val="007E0680"/>
    <w:rsid w:val="007E0F4F"/>
    <w:rsid w:val="007E15D7"/>
    <w:rsid w:val="007E1C77"/>
    <w:rsid w:val="007E1E15"/>
    <w:rsid w:val="007E21D0"/>
    <w:rsid w:val="007E2735"/>
    <w:rsid w:val="007E2EB7"/>
    <w:rsid w:val="007E30FE"/>
    <w:rsid w:val="007E357E"/>
    <w:rsid w:val="007E44CE"/>
    <w:rsid w:val="007E50A7"/>
    <w:rsid w:val="007E512F"/>
    <w:rsid w:val="007E5851"/>
    <w:rsid w:val="007E6096"/>
    <w:rsid w:val="007E70A8"/>
    <w:rsid w:val="007E71C4"/>
    <w:rsid w:val="007E7367"/>
    <w:rsid w:val="007E7582"/>
    <w:rsid w:val="007F086D"/>
    <w:rsid w:val="007F1308"/>
    <w:rsid w:val="007F1967"/>
    <w:rsid w:val="007F22A9"/>
    <w:rsid w:val="007F24A3"/>
    <w:rsid w:val="007F28F2"/>
    <w:rsid w:val="007F4B20"/>
    <w:rsid w:val="007F5390"/>
    <w:rsid w:val="007F5817"/>
    <w:rsid w:val="007F5FF0"/>
    <w:rsid w:val="007F6EB7"/>
    <w:rsid w:val="007F7276"/>
    <w:rsid w:val="008009F0"/>
    <w:rsid w:val="00801335"/>
    <w:rsid w:val="008013C3"/>
    <w:rsid w:val="008014C7"/>
    <w:rsid w:val="00801553"/>
    <w:rsid w:val="00801E55"/>
    <w:rsid w:val="00802265"/>
    <w:rsid w:val="008029B0"/>
    <w:rsid w:val="00802C72"/>
    <w:rsid w:val="00803477"/>
    <w:rsid w:val="0080358E"/>
    <w:rsid w:val="00803D71"/>
    <w:rsid w:val="00804398"/>
    <w:rsid w:val="00804404"/>
    <w:rsid w:val="00804781"/>
    <w:rsid w:val="00804BEC"/>
    <w:rsid w:val="008050F9"/>
    <w:rsid w:val="008063C1"/>
    <w:rsid w:val="00806943"/>
    <w:rsid w:val="00807336"/>
    <w:rsid w:val="00807B95"/>
    <w:rsid w:val="00807EC5"/>
    <w:rsid w:val="0081039A"/>
    <w:rsid w:val="00810CB7"/>
    <w:rsid w:val="00811A22"/>
    <w:rsid w:val="00811A63"/>
    <w:rsid w:val="00811E32"/>
    <w:rsid w:val="008136F4"/>
    <w:rsid w:val="008137D7"/>
    <w:rsid w:val="00813B60"/>
    <w:rsid w:val="00813F08"/>
    <w:rsid w:val="00815039"/>
    <w:rsid w:val="0081536B"/>
    <w:rsid w:val="00815C9B"/>
    <w:rsid w:val="0081633F"/>
    <w:rsid w:val="00816500"/>
    <w:rsid w:val="0081662D"/>
    <w:rsid w:val="008167B5"/>
    <w:rsid w:val="008175CA"/>
    <w:rsid w:val="00817DE0"/>
    <w:rsid w:val="00817E1A"/>
    <w:rsid w:val="008203DD"/>
    <w:rsid w:val="008209D7"/>
    <w:rsid w:val="008210F1"/>
    <w:rsid w:val="00821202"/>
    <w:rsid w:val="008221E9"/>
    <w:rsid w:val="00822300"/>
    <w:rsid w:val="00822727"/>
    <w:rsid w:val="00823911"/>
    <w:rsid w:val="00823AFE"/>
    <w:rsid w:val="00823C90"/>
    <w:rsid w:val="00824840"/>
    <w:rsid w:val="00826099"/>
    <w:rsid w:val="008260FE"/>
    <w:rsid w:val="008268E9"/>
    <w:rsid w:val="00826D51"/>
    <w:rsid w:val="00827E41"/>
    <w:rsid w:val="008305EA"/>
    <w:rsid w:val="00830711"/>
    <w:rsid w:val="00830AE8"/>
    <w:rsid w:val="00831948"/>
    <w:rsid w:val="00834B7D"/>
    <w:rsid w:val="00834BDA"/>
    <w:rsid w:val="008353E5"/>
    <w:rsid w:val="0083588D"/>
    <w:rsid w:val="00835E72"/>
    <w:rsid w:val="00840022"/>
    <w:rsid w:val="00840625"/>
    <w:rsid w:val="00840ECA"/>
    <w:rsid w:val="00840F44"/>
    <w:rsid w:val="008411FA"/>
    <w:rsid w:val="00841622"/>
    <w:rsid w:val="00841694"/>
    <w:rsid w:val="00841DFF"/>
    <w:rsid w:val="00841F1C"/>
    <w:rsid w:val="008427C1"/>
    <w:rsid w:val="008438FD"/>
    <w:rsid w:val="00843FA2"/>
    <w:rsid w:val="00843FC6"/>
    <w:rsid w:val="008442BC"/>
    <w:rsid w:val="00844814"/>
    <w:rsid w:val="008452B4"/>
    <w:rsid w:val="00845BA5"/>
    <w:rsid w:val="0084620F"/>
    <w:rsid w:val="00847217"/>
    <w:rsid w:val="00847B37"/>
    <w:rsid w:val="00847DB7"/>
    <w:rsid w:val="008507D2"/>
    <w:rsid w:val="00852D8A"/>
    <w:rsid w:val="00853899"/>
    <w:rsid w:val="00854CF1"/>
    <w:rsid w:val="00855967"/>
    <w:rsid w:val="00855F9C"/>
    <w:rsid w:val="00856297"/>
    <w:rsid w:val="00856317"/>
    <w:rsid w:val="008566EF"/>
    <w:rsid w:val="00856DDC"/>
    <w:rsid w:val="00856F1D"/>
    <w:rsid w:val="008577B1"/>
    <w:rsid w:val="00857C95"/>
    <w:rsid w:val="0086050B"/>
    <w:rsid w:val="00860590"/>
    <w:rsid w:val="00860D03"/>
    <w:rsid w:val="00860EFA"/>
    <w:rsid w:val="008615EE"/>
    <w:rsid w:val="0086230F"/>
    <w:rsid w:val="0086317E"/>
    <w:rsid w:val="008631A5"/>
    <w:rsid w:val="00863260"/>
    <w:rsid w:val="0086450F"/>
    <w:rsid w:val="0086471E"/>
    <w:rsid w:val="00864841"/>
    <w:rsid w:val="008653BD"/>
    <w:rsid w:val="008659B0"/>
    <w:rsid w:val="00866184"/>
    <w:rsid w:val="00866361"/>
    <w:rsid w:val="0086653C"/>
    <w:rsid w:val="008668F5"/>
    <w:rsid w:val="00867171"/>
    <w:rsid w:val="00867483"/>
    <w:rsid w:val="00867AA1"/>
    <w:rsid w:val="00870C72"/>
    <w:rsid w:val="00870FBA"/>
    <w:rsid w:val="00871905"/>
    <w:rsid w:val="008723C5"/>
    <w:rsid w:val="00872839"/>
    <w:rsid w:val="00872B40"/>
    <w:rsid w:val="00872EF4"/>
    <w:rsid w:val="00873B47"/>
    <w:rsid w:val="00873D0D"/>
    <w:rsid w:val="00874015"/>
    <w:rsid w:val="008743C6"/>
    <w:rsid w:val="008758A1"/>
    <w:rsid w:val="00875CB5"/>
    <w:rsid w:val="008768F7"/>
    <w:rsid w:val="008770CB"/>
    <w:rsid w:val="00877986"/>
    <w:rsid w:val="00880468"/>
    <w:rsid w:val="00880B5E"/>
    <w:rsid w:val="008818AF"/>
    <w:rsid w:val="00882242"/>
    <w:rsid w:val="00882C31"/>
    <w:rsid w:val="00882EC4"/>
    <w:rsid w:val="00883067"/>
    <w:rsid w:val="00883A04"/>
    <w:rsid w:val="00883D1F"/>
    <w:rsid w:val="0088499C"/>
    <w:rsid w:val="00884F37"/>
    <w:rsid w:val="008858BC"/>
    <w:rsid w:val="00886186"/>
    <w:rsid w:val="0088648F"/>
    <w:rsid w:val="008864B7"/>
    <w:rsid w:val="00886B54"/>
    <w:rsid w:val="008871AD"/>
    <w:rsid w:val="0088773B"/>
    <w:rsid w:val="00887FFA"/>
    <w:rsid w:val="00892774"/>
    <w:rsid w:val="008928D9"/>
    <w:rsid w:val="00893DC2"/>
    <w:rsid w:val="008946D8"/>
    <w:rsid w:val="008949CC"/>
    <w:rsid w:val="00894EF4"/>
    <w:rsid w:val="00895969"/>
    <w:rsid w:val="00897AD1"/>
    <w:rsid w:val="00897AF4"/>
    <w:rsid w:val="008A13EA"/>
    <w:rsid w:val="008A15B2"/>
    <w:rsid w:val="008A1EC6"/>
    <w:rsid w:val="008A2CE4"/>
    <w:rsid w:val="008A32CA"/>
    <w:rsid w:val="008A3E90"/>
    <w:rsid w:val="008A410D"/>
    <w:rsid w:val="008A42CE"/>
    <w:rsid w:val="008A4779"/>
    <w:rsid w:val="008A5EED"/>
    <w:rsid w:val="008A71AC"/>
    <w:rsid w:val="008A72EA"/>
    <w:rsid w:val="008A75E4"/>
    <w:rsid w:val="008A7AFE"/>
    <w:rsid w:val="008A7C5E"/>
    <w:rsid w:val="008B0079"/>
    <w:rsid w:val="008B0108"/>
    <w:rsid w:val="008B0469"/>
    <w:rsid w:val="008B06F5"/>
    <w:rsid w:val="008B081B"/>
    <w:rsid w:val="008B1268"/>
    <w:rsid w:val="008B153F"/>
    <w:rsid w:val="008B1734"/>
    <w:rsid w:val="008B20FA"/>
    <w:rsid w:val="008B25D7"/>
    <w:rsid w:val="008B260C"/>
    <w:rsid w:val="008B32B6"/>
    <w:rsid w:val="008B430E"/>
    <w:rsid w:val="008B46E3"/>
    <w:rsid w:val="008B4817"/>
    <w:rsid w:val="008B4B94"/>
    <w:rsid w:val="008B5E56"/>
    <w:rsid w:val="008B67C5"/>
    <w:rsid w:val="008B797B"/>
    <w:rsid w:val="008B7990"/>
    <w:rsid w:val="008B7DA6"/>
    <w:rsid w:val="008C057F"/>
    <w:rsid w:val="008C1142"/>
    <w:rsid w:val="008C147B"/>
    <w:rsid w:val="008C15F3"/>
    <w:rsid w:val="008C16FC"/>
    <w:rsid w:val="008C2150"/>
    <w:rsid w:val="008C3498"/>
    <w:rsid w:val="008C46BB"/>
    <w:rsid w:val="008C4F67"/>
    <w:rsid w:val="008C548B"/>
    <w:rsid w:val="008C5951"/>
    <w:rsid w:val="008C601B"/>
    <w:rsid w:val="008C64AD"/>
    <w:rsid w:val="008C6CB0"/>
    <w:rsid w:val="008C6EE7"/>
    <w:rsid w:val="008C781F"/>
    <w:rsid w:val="008C7B87"/>
    <w:rsid w:val="008D0009"/>
    <w:rsid w:val="008D0880"/>
    <w:rsid w:val="008D1598"/>
    <w:rsid w:val="008D1CD0"/>
    <w:rsid w:val="008D2137"/>
    <w:rsid w:val="008D253A"/>
    <w:rsid w:val="008D2B8F"/>
    <w:rsid w:val="008D2D9D"/>
    <w:rsid w:val="008D3AE7"/>
    <w:rsid w:val="008D484C"/>
    <w:rsid w:val="008D4A6A"/>
    <w:rsid w:val="008D604F"/>
    <w:rsid w:val="008D6B08"/>
    <w:rsid w:val="008D6F33"/>
    <w:rsid w:val="008E002E"/>
    <w:rsid w:val="008E1CEA"/>
    <w:rsid w:val="008E1F5E"/>
    <w:rsid w:val="008E1FDE"/>
    <w:rsid w:val="008E250A"/>
    <w:rsid w:val="008E28C7"/>
    <w:rsid w:val="008E3202"/>
    <w:rsid w:val="008E35F6"/>
    <w:rsid w:val="008E40E5"/>
    <w:rsid w:val="008E4717"/>
    <w:rsid w:val="008E499C"/>
    <w:rsid w:val="008E50A4"/>
    <w:rsid w:val="008E5FE0"/>
    <w:rsid w:val="008E646E"/>
    <w:rsid w:val="008E6C4B"/>
    <w:rsid w:val="008E75E2"/>
    <w:rsid w:val="008F00C0"/>
    <w:rsid w:val="008F0415"/>
    <w:rsid w:val="008F0642"/>
    <w:rsid w:val="008F15BC"/>
    <w:rsid w:val="008F1F9C"/>
    <w:rsid w:val="008F2733"/>
    <w:rsid w:val="008F27E9"/>
    <w:rsid w:val="008F2BF0"/>
    <w:rsid w:val="008F34FD"/>
    <w:rsid w:val="008F3520"/>
    <w:rsid w:val="008F5274"/>
    <w:rsid w:val="008F5B4D"/>
    <w:rsid w:val="008F67B0"/>
    <w:rsid w:val="008F67BE"/>
    <w:rsid w:val="008F6EC9"/>
    <w:rsid w:val="008F731E"/>
    <w:rsid w:val="008F775F"/>
    <w:rsid w:val="009010DB"/>
    <w:rsid w:val="00901536"/>
    <w:rsid w:val="009017A7"/>
    <w:rsid w:val="00902083"/>
    <w:rsid w:val="0090264E"/>
    <w:rsid w:val="009034A6"/>
    <w:rsid w:val="00903736"/>
    <w:rsid w:val="00903E7E"/>
    <w:rsid w:val="0090454E"/>
    <w:rsid w:val="009052DE"/>
    <w:rsid w:val="00906613"/>
    <w:rsid w:val="00906693"/>
    <w:rsid w:val="00906992"/>
    <w:rsid w:val="009069FE"/>
    <w:rsid w:val="00907090"/>
    <w:rsid w:val="00907881"/>
    <w:rsid w:val="00910ACF"/>
    <w:rsid w:val="00910DB5"/>
    <w:rsid w:val="00911131"/>
    <w:rsid w:val="00911807"/>
    <w:rsid w:val="00911A03"/>
    <w:rsid w:val="00911E0A"/>
    <w:rsid w:val="00912739"/>
    <w:rsid w:val="00912A3E"/>
    <w:rsid w:val="00913579"/>
    <w:rsid w:val="00913762"/>
    <w:rsid w:val="00913E27"/>
    <w:rsid w:val="00914031"/>
    <w:rsid w:val="00914C1C"/>
    <w:rsid w:val="00914DE3"/>
    <w:rsid w:val="009154BC"/>
    <w:rsid w:val="00915DF3"/>
    <w:rsid w:val="00915EFC"/>
    <w:rsid w:val="00916888"/>
    <w:rsid w:val="00916DD5"/>
    <w:rsid w:val="0091737D"/>
    <w:rsid w:val="009203F6"/>
    <w:rsid w:val="0092042D"/>
    <w:rsid w:val="009208A1"/>
    <w:rsid w:val="00921CD1"/>
    <w:rsid w:val="00922921"/>
    <w:rsid w:val="00923F28"/>
    <w:rsid w:val="009242C8"/>
    <w:rsid w:val="009251EA"/>
    <w:rsid w:val="00925218"/>
    <w:rsid w:val="00925881"/>
    <w:rsid w:val="00926051"/>
    <w:rsid w:val="009269DF"/>
    <w:rsid w:val="00926C69"/>
    <w:rsid w:val="00927D55"/>
    <w:rsid w:val="00930257"/>
    <w:rsid w:val="00930325"/>
    <w:rsid w:val="00930E73"/>
    <w:rsid w:val="009319DA"/>
    <w:rsid w:val="00931DB5"/>
    <w:rsid w:val="0093233B"/>
    <w:rsid w:val="00932C4D"/>
    <w:rsid w:val="00932CE4"/>
    <w:rsid w:val="009337F9"/>
    <w:rsid w:val="009340D3"/>
    <w:rsid w:val="0093445E"/>
    <w:rsid w:val="00934511"/>
    <w:rsid w:val="00934866"/>
    <w:rsid w:val="009350E0"/>
    <w:rsid w:val="009354E7"/>
    <w:rsid w:val="00936719"/>
    <w:rsid w:val="00937E91"/>
    <w:rsid w:val="009406C3"/>
    <w:rsid w:val="00940800"/>
    <w:rsid w:val="0094127B"/>
    <w:rsid w:val="00941419"/>
    <w:rsid w:val="00941482"/>
    <w:rsid w:val="009415D3"/>
    <w:rsid w:val="0094162C"/>
    <w:rsid w:val="00941904"/>
    <w:rsid w:val="00941E9E"/>
    <w:rsid w:val="00943743"/>
    <w:rsid w:val="0094418E"/>
    <w:rsid w:val="00944C4F"/>
    <w:rsid w:val="00945596"/>
    <w:rsid w:val="0094782A"/>
    <w:rsid w:val="00947856"/>
    <w:rsid w:val="00950B44"/>
    <w:rsid w:val="00951ED0"/>
    <w:rsid w:val="009530A0"/>
    <w:rsid w:val="00953B2A"/>
    <w:rsid w:val="00953C78"/>
    <w:rsid w:val="00954117"/>
    <w:rsid w:val="00955549"/>
    <w:rsid w:val="00955F05"/>
    <w:rsid w:val="009560CA"/>
    <w:rsid w:val="00956242"/>
    <w:rsid w:val="00956C12"/>
    <w:rsid w:val="009571A9"/>
    <w:rsid w:val="00957F59"/>
    <w:rsid w:val="00962485"/>
    <w:rsid w:val="0096308C"/>
    <w:rsid w:val="00963975"/>
    <w:rsid w:val="0096494C"/>
    <w:rsid w:val="00964BCB"/>
    <w:rsid w:val="009656AF"/>
    <w:rsid w:val="00965B4D"/>
    <w:rsid w:val="009703FF"/>
    <w:rsid w:val="009705B9"/>
    <w:rsid w:val="00970670"/>
    <w:rsid w:val="00970B87"/>
    <w:rsid w:val="00970B9E"/>
    <w:rsid w:val="009725AC"/>
    <w:rsid w:val="00973715"/>
    <w:rsid w:val="00973B11"/>
    <w:rsid w:val="009741E8"/>
    <w:rsid w:val="00974989"/>
    <w:rsid w:val="009749F3"/>
    <w:rsid w:val="00974B9D"/>
    <w:rsid w:val="00975CF5"/>
    <w:rsid w:val="009764F6"/>
    <w:rsid w:val="009765CA"/>
    <w:rsid w:val="009767E9"/>
    <w:rsid w:val="009770E3"/>
    <w:rsid w:val="0097758D"/>
    <w:rsid w:val="009805CD"/>
    <w:rsid w:val="009808B1"/>
    <w:rsid w:val="00981846"/>
    <w:rsid w:val="00981F8B"/>
    <w:rsid w:val="00982926"/>
    <w:rsid w:val="0098294F"/>
    <w:rsid w:val="0098304B"/>
    <w:rsid w:val="00983800"/>
    <w:rsid w:val="00983DC4"/>
    <w:rsid w:val="009844D0"/>
    <w:rsid w:val="00984D35"/>
    <w:rsid w:val="00985088"/>
    <w:rsid w:val="009855DD"/>
    <w:rsid w:val="00987633"/>
    <w:rsid w:val="00987B47"/>
    <w:rsid w:val="009905DA"/>
    <w:rsid w:val="00990735"/>
    <w:rsid w:val="009908DD"/>
    <w:rsid w:val="00991229"/>
    <w:rsid w:val="00991D14"/>
    <w:rsid w:val="009924AE"/>
    <w:rsid w:val="0099281E"/>
    <w:rsid w:val="00992866"/>
    <w:rsid w:val="009928B5"/>
    <w:rsid w:val="009928C1"/>
    <w:rsid w:val="00992ABC"/>
    <w:rsid w:val="00992B5D"/>
    <w:rsid w:val="00992D59"/>
    <w:rsid w:val="00993920"/>
    <w:rsid w:val="00993C83"/>
    <w:rsid w:val="0099442F"/>
    <w:rsid w:val="0099472D"/>
    <w:rsid w:val="00994934"/>
    <w:rsid w:val="0099543B"/>
    <w:rsid w:val="009969E8"/>
    <w:rsid w:val="00996D00"/>
    <w:rsid w:val="009975D7"/>
    <w:rsid w:val="0099775A"/>
    <w:rsid w:val="00997861"/>
    <w:rsid w:val="00997892"/>
    <w:rsid w:val="00997970"/>
    <w:rsid w:val="00997C9D"/>
    <w:rsid w:val="00997F81"/>
    <w:rsid w:val="009A00BA"/>
    <w:rsid w:val="009A03CE"/>
    <w:rsid w:val="009A05F1"/>
    <w:rsid w:val="009A0921"/>
    <w:rsid w:val="009A0DF1"/>
    <w:rsid w:val="009A1084"/>
    <w:rsid w:val="009A1978"/>
    <w:rsid w:val="009A1A00"/>
    <w:rsid w:val="009A226E"/>
    <w:rsid w:val="009A25EC"/>
    <w:rsid w:val="009A2EF7"/>
    <w:rsid w:val="009A3AC5"/>
    <w:rsid w:val="009A442F"/>
    <w:rsid w:val="009A481A"/>
    <w:rsid w:val="009A48FF"/>
    <w:rsid w:val="009A4E73"/>
    <w:rsid w:val="009A53A2"/>
    <w:rsid w:val="009A66EA"/>
    <w:rsid w:val="009A6C2A"/>
    <w:rsid w:val="009A6D99"/>
    <w:rsid w:val="009A6F0D"/>
    <w:rsid w:val="009A7CA9"/>
    <w:rsid w:val="009B0F6B"/>
    <w:rsid w:val="009B1207"/>
    <w:rsid w:val="009B12EF"/>
    <w:rsid w:val="009B14FD"/>
    <w:rsid w:val="009B1711"/>
    <w:rsid w:val="009B1D44"/>
    <w:rsid w:val="009B1D78"/>
    <w:rsid w:val="009B2159"/>
    <w:rsid w:val="009B21C1"/>
    <w:rsid w:val="009B2976"/>
    <w:rsid w:val="009B2CE6"/>
    <w:rsid w:val="009B2E70"/>
    <w:rsid w:val="009B3836"/>
    <w:rsid w:val="009B3AC5"/>
    <w:rsid w:val="009B5EB8"/>
    <w:rsid w:val="009B5F0A"/>
    <w:rsid w:val="009B664A"/>
    <w:rsid w:val="009B6755"/>
    <w:rsid w:val="009B7D43"/>
    <w:rsid w:val="009C1634"/>
    <w:rsid w:val="009C16ED"/>
    <w:rsid w:val="009C173C"/>
    <w:rsid w:val="009C2C6B"/>
    <w:rsid w:val="009C34F4"/>
    <w:rsid w:val="009C39C3"/>
    <w:rsid w:val="009C3CA2"/>
    <w:rsid w:val="009C4857"/>
    <w:rsid w:val="009C5104"/>
    <w:rsid w:val="009C5841"/>
    <w:rsid w:val="009C5CFB"/>
    <w:rsid w:val="009C621E"/>
    <w:rsid w:val="009C67AC"/>
    <w:rsid w:val="009C67F2"/>
    <w:rsid w:val="009C6EF6"/>
    <w:rsid w:val="009C6FEE"/>
    <w:rsid w:val="009D02F2"/>
    <w:rsid w:val="009D2E2E"/>
    <w:rsid w:val="009D2F92"/>
    <w:rsid w:val="009D325A"/>
    <w:rsid w:val="009D4317"/>
    <w:rsid w:val="009D65D3"/>
    <w:rsid w:val="009D775A"/>
    <w:rsid w:val="009E0375"/>
    <w:rsid w:val="009E0829"/>
    <w:rsid w:val="009E0B2A"/>
    <w:rsid w:val="009E10A4"/>
    <w:rsid w:val="009E167B"/>
    <w:rsid w:val="009E3340"/>
    <w:rsid w:val="009E34B3"/>
    <w:rsid w:val="009E352B"/>
    <w:rsid w:val="009E3589"/>
    <w:rsid w:val="009E5A84"/>
    <w:rsid w:val="009F0A90"/>
    <w:rsid w:val="009F0BFC"/>
    <w:rsid w:val="009F1396"/>
    <w:rsid w:val="009F17C8"/>
    <w:rsid w:val="009F19C6"/>
    <w:rsid w:val="009F1AC2"/>
    <w:rsid w:val="009F25C0"/>
    <w:rsid w:val="009F2AD5"/>
    <w:rsid w:val="009F2E2A"/>
    <w:rsid w:val="009F2E58"/>
    <w:rsid w:val="009F371F"/>
    <w:rsid w:val="009F3944"/>
    <w:rsid w:val="009F63B6"/>
    <w:rsid w:val="009F718F"/>
    <w:rsid w:val="009F739E"/>
    <w:rsid w:val="009F77AF"/>
    <w:rsid w:val="00A00345"/>
    <w:rsid w:val="00A0106A"/>
    <w:rsid w:val="00A01AE6"/>
    <w:rsid w:val="00A0259A"/>
    <w:rsid w:val="00A02AC2"/>
    <w:rsid w:val="00A03299"/>
    <w:rsid w:val="00A03536"/>
    <w:rsid w:val="00A041CE"/>
    <w:rsid w:val="00A04D23"/>
    <w:rsid w:val="00A052F9"/>
    <w:rsid w:val="00A05CA2"/>
    <w:rsid w:val="00A07BF0"/>
    <w:rsid w:val="00A07CF8"/>
    <w:rsid w:val="00A109BD"/>
    <w:rsid w:val="00A11354"/>
    <w:rsid w:val="00A12EFB"/>
    <w:rsid w:val="00A12F1A"/>
    <w:rsid w:val="00A13108"/>
    <w:rsid w:val="00A15053"/>
    <w:rsid w:val="00A15AE9"/>
    <w:rsid w:val="00A15D62"/>
    <w:rsid w:val="00A161D1"/>
    <w:rsid w:val="00A16415"/>
    <w:rsid w:val="00A166DD"/>
    <w:rsid w:val="00A16DE3"/>
    <w:rsid w:val="00A17326"/>
    <w:rsid w:val="00A17423"/>
    <w:rsid w:val="00A17F0A"/>
    <w:rsid w:val="00A2021D"/>
    <w:rsid w:val="00A204EB"/>
    <w:rsid w:val="00A20E84"/>
    <w:rsid w:val="00A21DA4"/>
    <w:rsid w:val="00A22614"/>
    <w:rsid w:val="00A22D1A"/>
    <w:rsid w:val="00A25894"/>
    <w:rsid w:val="00A25D87"/>
    <w:rsid w:val="00A26A2E"/>
    <w:rsid w:val="00A26E93"/>
    <w:rsid w:val="00A270A7"/>
    <w:rsid w:val="00A27ECD"/>
    <w:rsid w:val="00A30503"/>
    <w:rsid w:val="00A30BBE"/>
    <w:rsid w:val="00A3225E"/>
    <w:rsid w:val="00A32306"/>
    <w:rsid w:val="00A32FB0"/>
    <w:rsid w:val="00A33034"/>
    <w:rsid w:val="00A3433A"/>
    <w:rsid w:val="00A34996"/>
    <w:rsid w:val="00A354A7"/>
    <w:rsid w:val="00A35931"/>
    <w:rsid w:val="00A36CF1"/>
    <w:rsid w:val="00A37D3A"/>
    <w:rsid w:val="00A37E17"/>
    <w:rsid w:val="00A401FE"/>
    <w:rsid w:val="00A40583"/>
    <w:rsid w:val="00A40B6B"/>
    <w:rsid w:val="00A41350"/>
    <w:rsid w:val="00A416BE"/>
    <w:rsid w:val="00A41DA3"/>
    <w:rsid w:val="00A420BE"/>
    <w:rsid w:val="00A4243F"/>
    <w:rsid w:val="00A42F12"/>
    <w:rsid w:val="00A439BF"/>
    <w:rsid w:val="00A43E14"/>
    <w:rsid w:val="00A4429A"/>
    <w:rsid w:val="00A446BC"/>
    <w:rsid w:val="00A464EB"/>
    <w:rsid w:val="00A46D46"/>
    <w:rsid w:val="00A50D75"/>
    <w:rsid w:val="00A50FD0"/>
    <w:rsid w:val="00A515A8"/>
    <w:rsid w:val="00A515F0"/>
    <w:rsid w:val="00A516CF"/>
    <w:rsid w:val="00A51A2B"/>
    <w:rsid w:val="00A52114"/>
    <w:rsid w:val="00A526FA"/>
    <w:rsid w:val="00A528D7"/>
    <w:rsid w:val="00A52A8B"/>
    <w:rsid w:val="00A53467"/>
    <w:rsid w:val="00A53D40"/>
    <w:rsid w:val="00A54485"/>
    <w:rsid w:val="00A54906"/>
    <w:rsid w:val="00A54C61"/>
    <w:rsid w:val="00A5617E"/>
    <w:rsid w:val="00A5775D"/>
    <w:rsid w:val="00A57D81"/>
    <w:rsid w:val="00A6293E"/>
    <w:rsid w:val="00A63295"/>
    <w:rsid w:val="00A6359E"/>
    <w:rsid w:val="00A64361"/>
    <w:rsid w:val="00A64580"/>
    <w:rsid w:val="00A6492B"/>
    <w:rsid w:val="00A65FA0"/>
    <w:rsid w:val="00A6603E"/>
    <w:rsid w:val="00A665FE"/>
    <w:rsid w:val="00A66E51"/>
    <w:rsid w:val="00A66FB2"/>
    <w:rsid w:val="00A67145"/>
    <w:rsid w:val="00A6749D"/>
    <w:rsid w:val="00A67AFC"/>
    <w:rsid w:val="00A67FC8"/>
    <w:rsid w:val="00A714A3"/>
    <w:rsid w:val="00A71634"/>
    <w:rsid w:val="00A71A90"/>
    <w:rsid w:val="00A72449"/>
    <w:rsid w:val="00A72CB4"/>
    <w:rsid w:val="00A72EF8"/>
    <w:rsid w:val="00A731D0"/>
    <w:rsid w:val="00A73D9E"/>
    <w:rsid w:val="00A75030"/>
    <w:rsid w:val="00A7527E"/>
    <w:rsid w:val="00A75B4A"/>
    <w:rsid w:val="00A762CE"/>
    <w:rsid w:val="00A767FC"/>
    <w:rsid w:val="00A777CE"/>
    <w:rsid w:val="00A77BE5"/>
    <w:rsid w:val="00A77E95"/>
    <w:rsid w:val="00A80254"/>
    <w:rsid w:val="00A80A2F"/>
    <w:rsid w:val="00A811DB"/>
    <w:rsid w:val="00A81515"/>
    <w:rsid w:val="00A8168C"/>
    <w:rsid w:val="00A82493"/>
    <w:rsid w:val="00A82702"/>
    <w:rsid w:val="00A8428E"/>
    <w:rsid w:val="00A84F32"/>
    <w:rsid w:val="00A858BD"/>
    <w:rsid w:val="00A85B33"/>
    <w:rsid w:val="00A87160"/>
    <w:rsid w:val="00A875B0"/>
    <w:rsid w:val="00A878EE"/>
    <w:rsid w:val="00A87936"/>
    <w:rsid w:val="00A87B18"/>
    <w:rsid w:val="00A87E36"/>
    <w:rsid w:val="00A92F9E"/>
    <w:rsid w:val="00A936F7"/>
    <w:rsid w:val="00A93777"/>
    <w:rsid w:val="00A93FA8"/>
    <w:rsid w:val="00A94E58"/>
    <w:rsid w:val="00A94FA5"/>
    <w:rsid w:val="00A95204"/>
    <w:rsid w:val="00A953A7"/>
    <w:rsid w:val="00A95413"/>
    <w:rsid w:val="00A96177"/>
    <w:rsid w:val="00A9750E"/>
    <w:rsid w:val="00AA001A"/>
    <w:rsid w:val="00AA0119"/>
    <w:rsid w:val="00AA109F"/>
    <w:rsid w:val="00AA162A"/>
    <w:rsid w:val="00AA17BF"/>
    <w:rsid w:val="00AA1E4B"/>
    <w:rsid w:val="00AA1FC8"/>
    <w:rsid w:val="00AA3466"/>
    <w:rsid w:val="00AA34C3"/>
    <w:rsid w:val="00AA373C"/>
    <w:rsid w:val="00AA3D7D"/>
    <w:rsid w:val="00AA41B0"/>
    <w:rsid w:val="00AA4246"/>
    <w:rsid w:val="00AA6A0D"/>
    <w:rsid w:val="00AB00BB"/>
    <w:rsid w:val="00AB0514"/>
    <w:rsid w:val="00AB059B"/>
    <w:rsid w:val="00AB0B65"/>
    <w:rsid w:val="00AB10C8"/>
    <w:rsid w:val="00AB1BD6"/>
    <w:rsid w:val="00AB34B0"/>
    <w:rsid w:val="00AB37C1"/>
    <w:rsid w:val="00AB4B72"/>
    <w:rsid w:val="00AB4B75"/>
    <w:rsid w:val="00AB4F60"/>
    <w:rsid w:val="00AB51BE"/>
    <w:rsid w:val="00AB5540"/>
    <w:rsid w:val="00AB5983"/>
    <w:rsid w:val="00AB5A49"/>
    <w:rsid w:val="00AB5CC7"/>
    <w:rsid w:val="00AB5E88"/>
    <w:rsid w:val="00AB5EDC"/>
    <w:rsid w:val="00AB6838"/>
    <w:rsid w:val="00AB7389"/>
    <w:rsid w:val="00AB789A"/>
    <w:rsid w:val="00AB7E48"/>
    <w:rsid w:val="00AC03D6"/>
    <w:rsid w:val="00AC0416"/>
    <w:rsid w:val="00AC0789"/>
    <w:rsid w:val="00AC243D"/>
    <w:rsid w:val="00AC3527"/>
    <w:rsid w:val="00AC4F07"/>
    <w:rsid w:val="00AC50C2"/>
    <w:rsid w:val="00AC5731"/>
    <w:rsid w:val="00AC5765"/>
    <w:rsid w:val="00AC5D9D"/>
    <w:rsid w:val="00AC63BF"/>
    <w:rsid w:val="00AD0EDB"/>
    <w:rsid w:val="00AD10BD"/>
    <w:rsid w:val="00AD1803"/>
    <w:rsid w:val="00AD1BB6"/>
    <w:rsid w:val="00AD2FEE"/>
    <w:rsid w:val="00AD341B"/>
    <w:rsid w:val="00AD3BEC"/>
    <w:rsid w:val="00AD402C"/>
    <w:rsid w:val="00AD62BF"/>
    <w:rsid w:val="00AD654B"/>
    <w:rsid w:val="00AD7B6D"/>
    <w:rsid w:val="00AD7E42"/>
    <w:rsid w:val="00AE06C1"/>
    <w:rsid w:val="00AE0A4C"/>
    <w:rsid w:val="00AE1442"/>
    <w:rsid w:val="00AE14D9"/>
    <w:rsid w:val="00AE15EF"/>
    <w:rsid w:val="00AE1BF3"/>
    <w:rsid w:val="00AE2BCE"/>
    <w:rsid w:val="00AE3069"/>
    <w:rsid w:val="00AE3785"/>
    <w:rsid w:val="00AE3E8E"/>
    <w:rsid w:val="00AE3EE3"/>
    <w:rsid w:val="00AE408D"/>
    <w:rsid w:val="00AE4294"/>
    <w:rsid w:val="00AE45CA"/>
    <w:rsid w:val="00AE467D"/>
    <w:rsid w:val="00AE4FC6"/>
    <w:rsid w:val="00AE5375"/>
    <w:rsid w:val="00AE53A2"/>
    <w:rsid w:val="00AE585E"/>
    <w:rsid w:val="00AE59B7"/>
    <w:rsid w:val="00AE5C16"/>
    <w:rsid w:val="00AE635F"/>
    <w:rsid w:val="00AE64B5"/>
    <w:rsid w:val="00AE64BC"/>
    <w:rsid w:val="00AE7180"/>
    <w:rsid w:val="00AE7DE6"/>
    <w:rsid w:val="00AE7EB4"/>
    <w:rsid w:val="00AF0512"/>
    <w:rsid w:val="00AF0E6C"/>
    <w:rsid w:val="00AF0EF5"/>
    <w:rsid w:val="00AF161F"/>
    <w:rsid w:val="00AF3065"/>
    <w:rsid w:val="00AF39E6"/>
    <w:rsid w:val="00AF4205"/>
    <w:rsid w:val="00AF44E4"/>
    <w:rsid w:val="00AF474D"/>
    <w:rsid w:val="00AF47FC"/>
    <w:rsid w:val="00AF5504"/>
    <w:rsid w:val="00AF57FC"/>
    <w:rsid w:val="00AF590D"/>
    <w:rsid w:val="00AF5CBC"/>
    <w:rsid w:val="00AF5F14"/>
    <w:rsid w:val="00AF67B8"/>
    <w:rsid w:val="00AF72A1"/>
    <w:rsid w:val="00AF77AA"/>
    <w:rsid w:val="00B0051D"/>
    <w:rsid w:val="00B011F4"/>
    <w:rsid w:val="00B01B66"/>
    <w:rsid w:val="00B02D1F"/>
    <w:rsid w:val="00B03439"/>
    <w:rsid w:val="00B0511A"/>
    <w:rsid w:val="00B06578"/>
    <w:rsid w:val="00B06594"/>
    <w:rsid w:val="00B07237"/>
    <w:rsid w:val="00B07397"/>
    <w:rsid w:val="00B079FC"/>
    <w:rsid w:val="00B07D05"/>
    <w:rsid w:val="00B10250"/>
    <w:rsid w:val="00B105FA"/>
    <w:rsid w:val="00B10F9E"/>
    <w:rsid w:val="00B115FD"/>
    <w:rsid w:val="00B12943"/>
    <w:rsid w:val="00B12F25"/>
    <w:rsid w:val="00B13DBC"/>
    <w:rsid w:val="00B1417F"/>
    <w:rsid w:val="00B14763"/>
    <w:rsid w:val="00B154B1"/>
    <w:rsid w:val="00B15A31"/>
    <w:rsid w:val="00B16B07"/>
    <w:rsid w:val="00B16DA1"/>
    <w:rsid w:val="00B1789F"/>
    <w:rsid w:val="00B21AB2"/>
    <w:rsid w:val="00B21C70"/>
    <w:rsid w:val="00B2243E"/>
    <w:rsid w:val="00B2276B"/>
    <w:rsid w:val="00B230E1"/>
    <w:rsid w:val="00B2313F"/>
    <w:rsid w:val="00B24B6D"/>
    <w:rsid w:val="00B24C2D"/>
    <w:rsid w:val="00B251EA"/>
    <w:rsid w:val="00B252AE"/>
    <w:rsid w:val="00B254F9"/>
    <w:rsid w:val="00B2592D"/>
    <w:rsid w:val="00B2659E"/>
    <w:rsid w:val="00B26823"/>
    <w:rsid w:val="00B27719"/>
    <w:rsid w:val="00B325E6"/>
    <w:rsid w:val="00B339F0"/>
    <w:rsid w:val="00B35722"/>
    <w:rsid w:val="00B3592F"/>
    <w:rsid w:val="00B37119"/>
    <w:rsid w:val="00B4009D"/>
    <w:rsid w:val="00B40C02"/>
    <w:rsid w:val="00B40E29"/>
    <w:rsid w:val="00B41114"/>
    <w:rsid w:val="00B411A3"/>
    <w:rsid w:val="00B42802"/>
    <w:rsid w:val="00B42925"/>
    <w:rsid w:val="00B43E2F"/>
    <w:rsid w:val="00B44252"/>
    <w:rsid w:val="00B457D6"/>
    <w:rsid w:val="00B45F23"/>
    <w:rsid w:val="00B47294"/>
    <w:rsid w:val="00B47F37"/>
    <w:rsid w:val="00B5005F"/>
    <w:rsid w:val="00B50473"/>
    <w:rsid w:val="00B507A4"/>
    <w:rsid w:val="00B51762"/>
    <w:rsid w:val="00B52944"/>
    <w:rsid w:val="00B52CFD"/>
    <w:rsid w:val="00B52D53"/>
    <w:rsid w:val="00B53334"/>
    <w:rsid w:val="00B541B8"/>
    <w:rsid w:val="00B54B0F"/>
    <w:rsid w:val="00B54CA7"/>
    <w:rsid w:val="00B55BD1"/>
    <w:rsid w:val="00B56704"/>
    <w:rsid w:val="00B5777E"/>
    <w:rsid w:val="00B57969"/>
    <w:rsid w:val="00B57F1F"/>
    <w:rsid w:val="00B60B4D"/>
    <w:rsid w:val="00B61113"/>
    <w:rsid w:val="00B61884"/>
    <w:rsid w:val="00B620C9"/>
    <w:rsid w:val="00B624EE"/>
    <w:rsid w:val="00B62BD9"/>
    <w:rsid w:val="00B62E9A"/>
    <w:rsid w:val="00B63240"/>
    <w:rsid w:val="00B63417"/>
    <w:rsid w:val="00B63782"/>
    <w:rsid w:val="00B638CF"/>
    <w:rsid w:val="00B64963"/>
    <w:rsid w:val="00B64A57"/>
    <w:rsid w:val="00B64B90"/>
    <w:rsid w:val="00B6573C"/>
    <w:rsid w:val="00B6585D"/>
    <w:rsid w:val="00B65FDC"/>
    <w:rsid w:val="00B6692A"/>
    <w:rsid w:val="00B66ACE"/>
    <w:rsid w:val="00B671AA"/>
    <w:rsid w:val="00B67265"/>
    <w:rsid w:val="00B703D5"/>
    <w:rsid w:val="00B706F2"/>
    <w:rsid w:val="00B73038"/>
    <w:rsid w:val="00B73274"/>
    <w:rsid w:val="00B736B3"/>
    <w:rsid w:val="00B73B8E"/>
    <w:rsid w:val="00B73C48"/>
    <w:rsid w:val="00B740A6"/>
    <w:rsid w:val="00B74668"/>
    <w:rsid w:val="00B75CDF"/>
    <w:rsid w:val="00B76E45"/>
    <w:rsid w:val="00B80A9A"/>
    <w:rsid w:val="00B80B34"/>
    <w:rsid w:val="00B80D77"/>
    <w:rsid w:val="00B812FF"/>
    <w:rsid w:val="00B82473"/>
    <w:rsid w:val="00B827F8"/>
    <w:rsid w:val="00B82872"/>
    <w:rsid w:val="00B83117"/>
    <w:rsid w:val="00B84F1F"/>
    <w:rsid w:val="00B851CA"/>
    <w:rsid w:val="00B8537C"/>
    <w:rsid w:val="00B8579B"/>
    <w:rsid w:val="00B857A1"/>
    <w:rsid w:val="00B857E1"/>
    <w:rsid w:val="00B862B0"/>
    <w:rsid w:val="00B86B62"/>
    <w:rsid w:val="00B879CF"/>
    <w:rsid w:val="00B900D7"/>
    <w:rsid w:val="00B90161"/>
    <w:rsid w:val="00B90B04"/>
    <w:rsid w:val="00B90DBD"/>
    <w:rsid w:val="00B919C4"/>
    <w:rsid w:val="00B921FE"/>
    <w:rsid w:val="00B9253C"/>
    <w:rsid w:val="00B92826"/>
    <w:rsid w:val="00B9320E"/>
    <w:rsid w:val="00B93307"/>
    <w:rsid w:val="00B9391C"/>
    <w:rsid w:val="00B93EF8"/>
    <w:rsid w:val="00B94A1F"/>
    <w:rsid w:val="00B9546A"/>
    <w:rsid w:val="00B95710"/>
    <w:rsid w:val="00B95756"/>
    <w:rsid w:val="00B95AF0"/>
    <w:rsid w:val="00B95C6D"/>
    <w:rsid w:val="00B968E5"/>
    <w:rsid w:val="00B9702A"/>
    <w:rsid w:val="00B97365"/>
    <w:rsid w:val="00B97D8E"/>
    <w:rsid w:val="00B97E69"/>
    <w:rsid w:val="00BA05A3"/>
    <w:rsid w:val="00BA07E6"/>
    <w:rsid w:val="00BA09DF"/>
    <w:rsid w:val="00BA0DDF"/>
    <w:rsid w:val="00BA140E"/>
    <w:rsid w:val="00BA1496"/>
    <w:rsid w:val="00BA1A03"/>
    <w:rsid w:val="00BA1FFF"/>
    <w:rsid w:val="00BA3510"/>
    <w:rsid w:val="00BA3590"/>
    <w:rsid w:val="00BA36E3"/>
    <w:rsid w:val="00BA4ED6"/>
    <w:rsid w:val="00BA6B6C"/>
    <w:rsid w:val="00BA75A2"/>
    <w:rsid w:val="00BA7BBB"/>
    <w:rsid w:val="00BA7D82"/>
    <w:rsid w:val="00BB09EB"/>
    <w:rsid w:val="00BB0E13"/>
    <w:rsid w:val="00BB1202"/>
    <w:rsid w:val="00BB140B"/>
    <w:rsid w:val="00BB1634"/>
    <w:rsid w:val="00BB2342"/>
    <w:rsid w:val="00BB258E"/>
    <w:rsid w:val="00BB3A4C"/>
    <w:rsid w:val="00BB3C53"/>
    <w:rsid w:val="00BB4CD0"/>
    <w:rsid w:val="00BB5D54"/>
    <w:rsid w:val="00BB7833"/>
    <w:rsid w:val="00BB7E77"/>
    <w:rsid w:val="00BC1309"/>
    <w:rsid w:val="00BC1C0B"/>
    <w:rsid w:val="00BC1E38"/>
    <w:rsid w:val="00BC23D2"/>
    <w:rsid w:val="00BC321A"/>
    <w:rsid w:val="00BC3C5E"/>
    <w:rsid w:val="00BC479D"/>
    <w:rsid w:val="00BC5443"/>
    <w:rsid w:val="00BC5B73"/>
    <w:rsid w:val="00BC5D74"/>
    <w:rsid w:val="00BD0FC0"/>
    <w:rsid w:val="00BD15A8"/>
    <w:rsid w:val="00BD1A7D"/>
    <w:rsid w:val="00BD1AB5"/>
    <w:rsid w:val="00BD36D9"/>
    <w:rsid w:val="00BD3771"/>
    <w:rsid w:val="00BD4A7A"/>
    <w:rsid w:val="00BD4CE7"/>
    <w:rsid w:val="00BD5FF3"/>
    <w:rsid w:val="00BD6216"/>
    <w:rsid w:val="00BD6698"/>
    <w:rsid w:val="00BD7798"/>
    <w:rsid w:val="00BE03D7"/>
    <w:rsid w:val="00BE0C9A"/>
    <w:rsid w:val="00BE1222"/>
    <w:rsid w:val="00BE1D45"/>
    <w:rsid w:val="00BE2691"/>
    <w:rsid w:val="00BE2F23"/>
    <w:rsid w:val="00BE318B"/>
    <w:rsid w:val="00BE37A3"/>
    <w:rsid w:val="00BE381C"/>
    <w:rsid w:val="00BE3F8A"/>
    <w:rsid w:val="00BE3FB4"/>
    <w:rsid w:val="00BE4560"/>
    <w:rsid w:val="00BE4B8E"/>
    <w:rsid w:val="00BE533C"/>
    <w:rsid w:val="00BE5845"/>
    <w:rsid w:val="00BE5C06"/>
    <w:rsid w:val="00BE5F0A"/>
    <w:rsid w:val="00BE5FAB"/>
    <w:rsid w:val="00BE64BC"/>
    <w:rsid w:val="00BE6872"/>
    <w:rsid w:val="00BE690B"/>
    <w:rsid w:val="00BE6C56"/>
    <w:rsid w:val="00BE6F04"/>
    <w:rsid w:val="00BE7547"/>
    <w:rsid w:val="00BE7676"/>
    <w:rsid w:val="00BF0188"/>
    <w:rsid w:val="00BF088F"/>
    <w:rsid w:val="00BF1C25"/>
    <w:rsid w:val="00BF1F0E"/>
    <w:rsid w:val="00BF2A07"/>
    <w:rsid w:val="00BF2B0E"/>
    <w:rsid w:val="00BF2B4B"/>
    <w:rsid w:val="00BF2E71"/>
    <w:rsid w:val="00BF3295"/>
    <w:rsid w:val="00BF3553"/>
    <w:rsid w:val="00BF3CFD"/>
    <w:rsid w:val="00BF3E14"/>
    <w:rsid w:val="00BF3ED6"/>
    <w:rsid w:val="00BF4844"/>
    <w:rsid w:val="00BF4B32"/>
    <w:rsid w:val="00BF5451"/>
    <w:rsid w:val="00BF59FE"/>
    <w:rsid w:val="00BF66A4"/>
    <w:rsid w:val="00BF78DC"/>
    <w:rsid w:val="00BF7E94"/>
    <w:rsid w:val="00C0089E"/>
    <w:rsid w:val="00C00A5F"/>
    <w:rsid w:val="00C010D5"/>
    <w:rsid w:val="00C0116A"/>
    <w:rsid w:val="00C011FC"/>
    <w:rsid w:val="00C018E0"/>
    <w:rsid w:val="00C02C40"/>
    <w:rsid w:val="00C0371F"/>
    <w:rsid w:val="00C05AFB"/>
    <w:rsid w:val="00C0639F"/>
    <w:rsid w:val="00C0668D"/>
    <w:rsid w:val="00C078D5"/>
    <w:rsid w:val="00C07CB2"/>
    <w:rsid w:val="00C10412"/>
    <w:rsid w:val="00C1061D"/>
    <w:rsid w:val="00C10D56"/>
    <w:rsid w:val="00C112E2"/>
    <w:rsid w:val="00C1157F"/>
    <w:rsid w:val="00C115B7"/>
    <w:rsid w:val="00C13605"/>
    <w:rsid w:val="00C13C70"/>
    <w:rsid w:val="00C13F27"/>
    <w:rsid w:val="00C14116"/>
    <w:rsid w:val="00C15DC1"/>
    <w:rsid w:val="00C163ED"/>
    <w:rsid w:val="00C178F6"/>
    <w:rsid w:val="00C17FF3"/>
    <w:rsid w:val="00C20155"/>
    <w:rsid w:val="00C22354"/>
    <w:rsid w:val="00C225D9"/>
    <w:rsid w:val="00C2416A"/>
    <w:rsid w:val="00C24B6D"/>
    <w:rsid w:val="00C251F4"/>
    <w:rsid w:val="00C263D1"/>
    <w:rsid w:val="00C26A3D"/>
    <w:rsid w:val="00C27967"/>
    <w:rsid w:val="00C30FB5"/>
    <w:rsid w:val="00C31C8D"/>
    <w:rsid w:val="00C32D20"/>
    <w:rsid w:val="00C3363E"/>
    <w:rsid w:val="00C34487"/>
    <w:rsid w:val="00C345B6"/>
    <w:rsid w:val="00C347AC"/>
    <w:rsid w:val="00C354A5"/>
    <w:rsid w:val="00C35B11"/>
    <w:rsid w:val="00C35D5D"/>
    <w:rsid w:val="00C35FAF"/>
    <w:rsid w:val="00C35FC6"/>
    <w:rsid w:val="00C36111"/>
    <w:rsid w:val="00C36732"/>
    <w:rsid w:val="00C3743C"/>
    <w:rsid w:val="00C3757F"/>
    <w:rsid w:val="00C40130"/>
    <w:rsid w:val="00C40316"/>
    <w:rsid w:val="00C40A78"/>
    <w:rsid w:val="00C40B66"/>
    <w:rsid w:val="00C422ED"/>
    <w:rsid w:val="00C42431"/>
    <w:rsid w:val="00C424C3"/>
    <w:rsid w:val="00C42B18"/>
    <w:rsid w:val="00C439D0"/>
    <w:rsid w:val="00C45371"/>
    <w:rsid w:val="00C45832"/>
    <w:rsid w:val="00C459DB"/>
    <w:rsid w:val="00C467FB"/>
    <w:rsid w:val="00C47E8E"/>
    <w:rsid w:val="00C501E3"/>
    <w:rsid w:val="00C502A5"/>
    <w:rsid w:val="00C50C78"/>
    <w:rsid w:val="00C51C7C"/>
    <w:rsid w:val="00C5274D"/>
    <w:rsid w:val="00C53AAB"/>
    <w:rsid w:val="00C547B6"/>
    <w:rsid w:val="00C54A63"/>
    <w:rsid w:val="00C557D9"/>
    <w:rsid w:val="00C56218"/>
    <w:rsid w:val="00C56517"/>
    <w:rsid w:val="00C56A7F"/>
    <w:rsid w:val="00C56C69"/>
    <w:rsid w:val="00C56E34"/>
    <w:rsid w:val="00C60B47"/>
    <w:rsid w:val="00C60D20"/>
    <w:rsid w:val="00C60E1F"/>
    <w:rsid w:val="00C611B7"/>
    <w:rsid w:val="00C62939"/>
    <w:rsid w:val="00C63335"/>
    <w:rsid w:val="00C661C3"/>
    <w:rsid w:val="00C665DB"/>
    <w:rsid w:val="00C67D2B"/>
    <w:rsid w:val="00C70ACB"/>
    <w:rsid w:val="00C7102A"/>
    <w:rsid w:val="00C7119B"/>
    <w:rsid w:val="00C71451"/>
    <w:rsid w:val="00C714C3"/>
    <w:rsid w:val="00C7183B"/>
    <w:rsid w:val="00C718C6"/>
    <w:rsid w:val="00C71B72"/>
    <w:rsid w:val="00C720CF"/>
    <w:rsid w:val="00C721B2"/>
    <w:rsid w:val="00C724D8"/>
    <w:rsid w:val="00C7323A"/>
    <w:rsid w:val="00C7379D"/>
    <w:rsid w:val="00C73D2C"/>
    <w:rsid w:val="00C74816"/>
    <w:rsid w:val="00C7513A"/>
    <w:rsid w:val="00C7541F"/>
    <w:rsid w:val="00C7688C"/>
    <w:rsid w:val="00C770BB"/>
    <w:rsid w:val="00C77870"/>
    <w:rsid w:val="00C779E6"/>
    <w:rsid w:val="00C779FB"/>
    <w:rsid w:val="00C80D9B"/>
    <w:rsid w:val="00C81034"/>
    <w:rsid w:val="00C813FE"/>
    <w:rsid w:val="00C81F3D"/>
    <w:rsid w:val="00C82303"/>
    <w:rsid w:val="00C8230C"/>
    <w:rsid w:val="00C8270C"/>
    <w:rsid w:val="00C82765"/>
    <w:rsid w:val="00C82F22"/>
    <w:rsid w:val="00C832ED"/>
    <w:rsid w:val="00C835D3"/>
    <w:rsid w:val="00C83F3F"/>
    <w:rsid w:val="00C84051"/>
    <w:rsid w:val="00C85B9E"/>
    <w:rsid w:val="00C865F5"/>
    <w:rsid w:val="00C86E73"/>
    <w:rsid w:val="00C87D93"/>
    <w:rsid w:val="00C87E85"/>
    <w:rsid w:val="00C90C11"/>
    <w:rsid w:val="00C9107C"/>
    <w:rsid w:val="00C91AAE"/>
    <w:rsid w:val="00C93346"/>
    <w:rsid w:val="00C934B6"/>
    <w:rsid w:val="00C93520"/>
    <w:rsid w:val="00C93B53"/>
    <w:rsid w:val="00C94B1E"/>
    <w:rsid w:val="00C95E96"/>
    <w:rsid w:val="00C96169"/>
    <w:rsid w:val="00C962C9"/>
    <w:rsid w:val="00C975A3"/>
    <w:rsid w:val="00CA03D3"/>
    <w:rsid w:val="00CA0F23"/>
    <w:rsid w:val="00CA0F47"/>
    <w:rsid w:val="00CA0FF8"/>
    <w:rsid w:val="00CA1628"/>
    <w:rsid w:val="00CA1836"/>
    <w:rsid w:val="00CA24F7"/>
    <w:rsid w:val="00CA29D1"/>
    <w:rsid w:val="00CA2E38"/>
    <w:rsid w:val="00CA346D"/>
    <w:rsid w:val="00CA4ECE"/>
    <w:rsid w:val="00CA4F4C"/>
    <w:rsid w:val="00CA632C"/>
    <w:rsid w:val="00CA634E"/>
    <w:rsid w:val="00CA6788"/>
    <w:rsid w:val="00CB0FFE"/>
    <w:rsid w:val="00CB14DE"/>
    <w:rsid w:val="00CB2BE8"/>
    <w:rsid w:val="00CB2FBA"/>
    <w:rsid w:val="00CB3004"/>
    <w:rsid w:val="00CB3472"/>
    <w:rsid w:val="00CB353A"/>
    <w:rsid w:val="00CB3A87"/>
    <w:rsid w:val="00CB452D"/>
    <w:rsid w:val="00CB4F1E"/>
    <w:rsid w:val="00CB5157"/>
    <w:rsid w:val="00CB5CF0"/>
    <w:rsid w:val="00CB612F"/>
    <w:rsid w:val="00CB61CC"/>
    <w:rsid w:val="00CB6284"/>
    <w:rsid w:val="00CB6CFD"/>
    <w:rsid w:val="00CB6EC1"/>
    <w:rsid w:val="00CB7368"/>
    <w:rsid w:val="00CB7704"/>
    <w:rsid w:val="00CB7B62"/>
    <w:rsid w:val="00CB7D19"/>
    <w:rsid w:val="00CC02EF"/>
    <w:rsid w:val="00CC062D"/>
    <w:rsid w:val="00CC12B2"/>
    <w:rsid w:val="00CC1993"/>
    <w:rsid w:val="00CC293D"/>
    <w:rsid w:val="00CC32B7"/>
    <w:rsid w:val="00CC343F"/>
    <w:rsid w:val="00CC3A5A"/>
    <w:rsid w:val="00CC3B4B"/>
    <w:rsid w:val="00CC3E1D"/>
    <w:rsid w:val="00CC3E73"/>
    <w:rsid w:val="00CC46E9"/>
    <w:rsid w:val="00CC47CA"/>
    <w:rsid w:val="00CC4FC7"/>
    <w:rsid w:val="00CC6041"/>
    <w:rsid w:val="00CC69B2"/>
    <w:rsid w:val="00CC74DE"/>
    <w:rsid w:val="00CC79E7"/>
    <w:rsid w:val="00CD08DE"/>
    <w:rsid w:val="00CD0AD5"/>
    <w:rsid w:val="00CD1199"/>
    <w:rsid w:val="00CD1BDB"/>
    <w:rsid w:val="00CD1E47"/>
    <w:rsid w:val="00CD1E89"/>
    <w:rsid w:val="00CD23D7"/>
    <w:rsid w:val="00CD2D4B"/>
    <w:rsid w:val="00CD33A0"/>
    <w:rsid w:val="00CD341B"/>
    <w:rsid w:val="00CD38DD"/>
    <w:rsid w:val="00CD5178"/>
    <w:rsid w:val="00CD56FC"/>
    <w:rsid w:val="00CD61E9"/>
    <w:rsid w:val="00CD64B2"/>
    <w:rsid w:val="00CD6635"/>
    <w:rsid w:val="00CD6BEF"/>
    <w:rsid w:val="00CD6E82"/>
    <w:rsid w:val="00CD7602"/>
    <w:rsid w:val="00CD7C6B"/>
    <w:rsid w:val="00CE0F60"/>
    <w:rsid w:val="00CE2305"/>
    <w:rsid w:val="00CE2715"/>
    <w:rsid w:val="00CE2D79"/>
    <w:rsid w:val="00CE3FE9"/>
    <w:rsid w:val="00CE64AE"/>
    <w:rsid w:val="00CE6F71"/>
    <w:rsid w:val="00CF0D12"/>
    <w:rsid w:val="00CF220D"/>
    <w:rsid w:val="00CF263B"/>
    <w:rsid w:val="00CF2784"/>
    <w:rsid w:val="00CF3225"/>
    <w:rsid w:val="00CF3616"/>
    <w:rsid w:val="00CF3751"/>
    <w:rsid w:val="00CF3F6F"/>
    <w:rsid w:val="00CF3F77"/>
    <w:rsid w:val="00CF5341"/>
    <w:rsid w:val="00CF55B3"/>
    <w:rsid w:val="00CF5A91"/>
    <w:rsid w:val="00CF5B5B"/>
    <w:rsid w:val="00CF63FA"/>
    <w:rsid w:val="00CF640B"/>
    <w:rsid w:val="00CF6E76"/>
    <w:rsid w:val="00CF7E9F"/>
    <w:rsid w:val="00D00D44"/>
    <w:rsid w:val="00D01B9F"/>
    <w:rsid w:val="00D032B6"/>
    <w:rsid w:val="00D03A4A"/>
    <w:rsid w:val="00D0401A"/>
    <w:rsid w:val="00D04B45"/>
    <w:rsid w:val="00D0501F"/>
    <w:rsid w:val="00D0563E"/>
    <w:rsid w:val="00D05C6F"/>
    <w:rsid w:val="00D06A73"/>
    <w:rsid w:val="00D0712D"/>
    <w:rsid w:val="00D073B5"/>
    <w:rsid w:val="00D07C59"/>
    <w:rsid w:val="00D10AF2"/>
    <w:rsid w:val="00D114E2"/>
    <w:rsid w:val="00D1278D"/>
    <w:rsid w:val="00D128B4"/>
    <w:rsid w:val="00D13969"/>
    <w:rsid w:val="00D1503A"/>
    <w:rsid w:val="00D16516"/>
    <w:rsid w:val="00D16893"/>
    <w:rsid w:val="00D16E65"/>
    <w:rsid w:val="00D16F94"/>
    <w:rsid w:val="00D171B1"/>
    <w:rsid w:val="00D176FF"/>
    <w:rsid w:val="00D2055F"/>
    <w:rsid w:val="00D20A83"/>
    <w:rsid w:val="00D2144D"/>
    <w:rsid w:val="00D22F29"/>
    <w:rsid w:val="00D23807"/>
    <w:rsid w:val="00D24511"/>
    <w:rsid w:val="00D252F9"/>
    <w:rsid w:val="00D25940"/>
    <w:rsid w:val="00D25C72"/>
    <w:rsid w:val="00D2698B"/>
    <w:rsid w:val="00D269C4"/>
    <w:rsid w:val="00D26A44"/>
    <w:rsid w:val="00D30098"/>
    <w:rsid w:val="00D315FE"/>
    <w:rsid w:val="00D31FD9"/>
    <w:rsid w:val="00D32A61"/>
    <w:rsid w:val="00D32B90"/>
    <w:rsid w:val="00D32E74"/>
    <w:rsid w:val="00D33F30"/>
    <w:rsid w:val="00D34634"/>
    <w:rsid w:val="00D348E6"/>
    <w:rsid w:val="00D34C4B"/>
    <w:rsid w:val="00D35207"/>
    <w:rsid w:val="00D3523A"/>
    <w:rsid w:val="00D354BF"/>
    <w:rsid w:val="00D3592D"/>
    <w:rsid w:val="00D37485"/>
    <w:rsid w:val="00D37A50"/>
    <w:rsid w:val="00D37E2F"/>
    <w:rsid w:val="00D41A8D"/>
    <w:rsid w:val="00D4238F"/>
    <w:rsid w:val="00D42C82"/>
    <w:rsid w:val="00D42EF7"/>
    <w:rsid w:val="00D4323A"/>
    <w:rsid w:val="00D43707"/>
    <w:rsid w:val="00D43C6E"/>
    <w:rsid w:val="00D459E5"/>
    <w:rsid w:val="00D45B4C"/>
    <w:rsid w:val="00D470B5"/>
    <w:rsid w:val="00D47933"/>
    <w:rsid w:val="00D47A42"/>
    <w:rsid w:val="00D50CC0"/>
    <w:rsid w:val="00D511A4"/>
    <w:rsid w:val="00D51488"/>
    <w:rsid w:val="00D51A9B"/>
    <w:rsid w:val="00D51F74"/>
    <w:rsid w:val="00D53097"/>
    <w:rsid w:val="00D53469"/>
    <w:rsid w:val="00D53B80"/>
    <w:rsid w:val="00D53EA7"/>
    <w:rsid w:val="00D54349"/>
    <w:rsid w:val="00D54F08"/>
    <w:rsid w:val="00D55C64"/>
    <w:rsid w:val="00D56114"/>
    <w:rsid w:val="00D56769"/>
    <w:rsid w:val="00D57049"/>
    <w:rsid w:val="00D57D49"/>
    <w:rsid w:val="00D600E3"/>
    <w:rsid w:val="00D60FED"/>
    <w:rsid w:val="00D623CA"/>
    <w:rsid w:val="00D62566"/>
    <w:rsid w:val="00D62732"/>
    <w:rsid w:val="00D62925"/>
    <w:rsid w:val="00D62ABE"/>
    <w:rsid w:val="00D63FC3"/>
    <w:rsid w:val="00D642D2"/>
    <w:rsid w:val="00D64F76"/>
    <w:rsid w:val="00D6539E"/>
    <w:rsid w:val="00D662CF"/>
    <w:rsid w:val="00D66381"/>
    <w:rsid w:val="00D71E01"/>
    <w:rsid w:val="00D72442"/>
    <w:rsid w:val="00D73005"/>
    <w:rsid w:val="00D7303B"/>
    <w:rsid w:val="00D748FE"/>
    <w:rsid w:val="00D74FE9"/>
    <w:rsid w:val="00D753DB"/>
    <w:rsid w:val="00D754CE"/>
    <w:rsid w:val="00D75F6A"/>
    <w:rsid w:val="00D76D0A"/>
    <w:rsid w:val="00D77432"/>
    <w:rsid w:val="00D77572"/>
    <w:rsid w:val="00D7768E"/>
    <w:rsid w:val="00D777BA"/>
    <w:rsid w:val="00D80683"/>
    <w:rsid w:val="00D80D60"/>
    <w:rsid w:val="00D8127C"/>
    <w:rsid w:val="00D81373"/>
    <w:rsid w:val="00D8194D"/>
    <w:rsid w:val="00D82423"/>
    <w:rsid w:val="00D825B9"/>
    <w:rsid w:val="00D82F10"/>
    <w:rsid w:val="00D8319E"/>
    <w:rsid w:val="00D83849"/>
    <w:rsid w:val="00D83D29"/>
    <w:rsid w:val="00D84E63"/>
    <w:rsid w:val="00D8526E"/>
    <w:rsid w:val="00D855E8"/>
    <w:rsid w:val="00D857BD"/>
    <w:rsid w:val="00D85807"/>
    <w:rsid w:val="00D85AF8"/>
    <w:rsid w:val="00D868BB"/>
    <w:rsid w:val="00D869E0"/>
    <w:rsid w:val="00D86A9D"/>
    <w:rsid w:val="00D86ADD"/>
    <w:rsid w:val="00D86C45"/>
    <w:rsid w:val="00D90B34"/>
    <w:rsid w:val="00D91B2F"/>
    <w:rsid w:val="00D92790"/>
    <w:rsid w:val="00D92797"/>
    <w:rsid w:val="00D9387F"/>
    <w:rsid w:val="00D938D2"/>
    <w:rsid w:val="00D941B8"/>
    <w:rsid w:val="00D9430F"/>
    <w:rsid w:val="00D94CBF"/>
    <w:rsid w:val="00D95088"/>
    <w:rsid w:val="00D954AC"/>
    <w:rsid w:val="00D96E21"/>
    <w:rsid w:val="00D970B6"/>
    <w:rsid w:val="00D9770D"/>
    <w:rsid w:val="00D977EC"/>
    <w:rsid w:val="00D97F0A"/>
    <w:rsid w:val="00DA0113"/>
    <w:rsid w:val="00DA0426"/>
    <w:rsid w:val="00DA06FA"/>
    <w:rsid w:val="00DA0926"/>
    <w:rsid w:val="00DA0B43"/>
    <w:rsid w:val="00DA0E12"/>
    <w:rsid w:val="00DA1800"/>
    <w:rsid w:val="00DA189A"/>
    <w:rsid w:val="00DA2D2A"/>
    <w:rsid w:val="00DA30F8"/>
    <w:rsid w:val="00DA389D"/>
    <w:rsid w:val="00DA3C26"/>
    <w:rsid w:val="00DA3D4E"/>
    <w:rsid w:val="00DA4AD2"/>
    <w:rsid w:val="00DA53AE"/>
    <w:rsid w:val="00DA5F55"/>
    <w:rsid w:val="00DA6788"/>
    <w:rsid w:val="00DA6EA7"/>
    <w:rsid w:val="00DA7941"/>
    <w:rsid w:val="00DB07BF"/>
    <w:rsid w:val="00DB0B9A"/>
    <w:rsid w:val="00DB0E3A"/>
    <w:rsid w:val="00DB19BC"/>
    <w:rsid w:val="00DB1BAA"/>
    <w:rsid w:val="00DB2018"/>
    <w:rsid w:val="00DB2247"/>
    <w:rsid w:val="00DB358F"/>
    <w:rsid w:val="00DB4D2C"/>
    <w:rsid w:val="00DB7934"/>
    <w:rsid w:val="00DC0861"/>
    <w:rsid w:val="00DC0E41"/>
    <w:rsid w:val="00DC0E6B"/>
    <w:rsid w:val="00DC2309"/>
    <w:rsid w:val="00DC2354"/>
    <w:rsid w:val="00DC28C4"/>
    <w:rsid w:val="00DC2974"/>
    <w:rsid w:val="00DC2C9C"/>
    <w:rsid w:val="00DC3569"/>
    <w:rsid w:val="00DC4237"/>
    <w:rsid w:val="00DC476B"/>
    <w:rsid w:val="00DC47E5"/>
    <w:rsid w:val="00DC4C4B"/>
    <w:rsid w:val="00DC66BC"/>
    <w:rsid w:val="00DC6831"/>
    <w:rsid w:val="00DC6AB2"/>
    <w:rsid w:val="00DC6B85"/>
    <w:rsid w:val="00DC73D2"/>
    <w:rsid w:val="00DC789B"/>
    <w:rsid w:val="00DC7C8E"/>
    <w:rsid w:val="00DD01D8"/>
    <w:rsid w:val="00DD0406"/>
    <w:rsid w:val="00DD14D1"/>
    <w:rsid w:val="00DD21A1"/>
    <w:rsid w:val="00DD2402"/>
    <w:rsid w:val="00DD25D7"/>
    <w:rsid w:val="00DD266B"/>
    <w:rsid w:val="00DD3AE0"/>
    <w:rsid w:val="00DD3D73"/>
    <w:rsid w:val="00DD3FCB"/>
    <w:rsid w:val="00DD43AC"/>
    <w:rsid w:val="00DD4ECC"/>
    <w:rsid w:val="00DD50B9"/>
    <w:rsid w:val="00DD53BA"/>
    <w:rsid w:val="00DD67B3"/>
    <w:rsid w:val="00DD6990"/>
    <w:rsid w:val="00DD7A6F"/>
    <w:rsid w:val="00DD7B96"/>
    <w:rsid w:val="00DE0CC1"/>
    <w:rsid w:val="00DE0D3C"/>
    <w:rsid w:val="00DE2BEC"/>
    <w:rsid w:val="00DE2C72"/>
    <w:rsid w:val="00DE31BA"/>
    <w:rsid w:val="00DE343A"/>
    <w:rsid w:val="00DE3EEE"/>
    <w:rsid w:val="00DE3F7F"/>
    <w:rsid w:val="00DE4204"/>
    <w:rsid w:val="00DE450D"/>
    <w:rsid w:val="00DE4599"/>
    <w:rsid w:val="00DE48B0"/>
    <w:rsid w:val="00DE4C60"/>
    <w:rsid w:val="00DE4C6B"/>
    <w:rsid w:val="00DE4D3F"/>
    <w:rsid w:val="00DE5795"/>
    <w:rsid w:val="00DE618B"/>
    <w:rsid w:val="00DE62C1"/>
    <w:rsid w:val="00DE68E0"/>
    <w:rsid w:val="00DE73C0"/>
    <w:rsid w:val="00DE7D36"/>
    <w:rsid w:val="00DE7E97"/>
    <w:rsid w:val="00DF01D2"/>
    <w:rsid w:val="00DF045F"/>
    <w:rsid w:val="00DF04C4"/>
    <w:rsid w:val="00DF06CF"/>
    <w:rsid w:val="00DF08CC"/>
    <w:rsid w:val="00DF10D5"/>
    <w:rsid w:val="00DF14E5"/>
    <w:rsid w:val="00DF2D39"/>
    <w:rsid w:val="00DF36D1"/>
    <w:rsid w:val="00DF37A0"/>
    <w:rsid w:val="00DF3D18"/>
    <w:rsid w:val="00DF50A7"/>
    <w:rsid w:val="00DF5629"/>
    <w:rsid w:val="00DF58D7"/>
    <w:rsid w:val="00DF5C77"/>
    <w:rsid w:val="00DF706E"/>
    <w:rsid w:val="00DF7909"/>
    <w:rsid w:val="00DF7E25"/>
    <w:rsid w:val="00E008F2"/>
    <w:rsid w:val="00E008F8"/>
    <w:rsid w:val="00E00EDB"/>
    <w:rsid w:val="00E0123E"/>
    <w:rsid w:val="00E01369"/>
    <w:rsid w:val="00E015B4"/>
    <w:rsid w:val="00E02597"/>
    <w:rsid w:val="00E02678"/>
    <w:rsid w:val="00E02F6A"/>
    <w:rsid w:val="00E03016"/>
    <w:rsid w:val="00E034CA"/>
    <w:rsid w:val="00E0379C"/>
    <w:rsid w:val="00E03C64"/>
    <w:rsid w:val="00E04263"/>
    <w:rsid w:val="00E043CB"/>
    <w:rsid w:val="00E04C48"/>
    <w:rsid w:val="00E04EDA"/>
    <w:rsid w:val="00E04F33"/>
    <w:rsid w:val="00E059E0"/>
    <w:rsid w:val="00E05CB7"/>
    <w:rsid w:val="00E064B2"/>
    <w:rsid w:val="00E0684B"/>
    <w:rsid w:val="00E06916"/>
    <w:rsid w:val="00E0692A"/>
    <w:rsid w:val="00E06B7D"/>
    <w:rsid w:val="00E06F30"/>
    <w:rsid w:val="00E1119D"/>
    <w:rsid w:val="00E11DCB"/>
    <w:rsid w:val="00E11EDA"/>
    <w:rsid w:val="00E1213E"/>
    <w:rsid w:val="00E126FB"/>
    <w:rsid w:val="00E13FA1"/>
    <w:rsid w:val="00E13FCD"/>
    <w:rsid w:val="00E13FF9"/>
    <w:rsid w:val="00E147CD"/>
    <w:rsid w:val="00E157C8"/>
    <w:rsid w:val="00E15B2B"/>
    <w:rsid w:val="00E15E8A"/>
    <w:rsid w:val="00E16148"/>
    <w:rsid w:val="00E1704B"/>
    <w:rsid w:val="00E20C61"/>
    <w:rsid w:val="00E20DB9"/>
    <w:rsid w:val="00E21594"/>
    <w:rsid w:val="00E21764"/>
    <w:rsid w:val="00E22538"/>
    <w:rsid w:val="00E22A75"/>
    <w:rsid w:val="00E231D5"/>
    <w:rsid w:val="00E24971"/>
    <w:rsid w:val="00E24C2B"/>
    <w:rsid w:val="00E25630"/>
    <w:rsid w:val="00E2574A"/>
    <w:rsid w:val="00E2675B"/>
    <w:rsid w:val="00E30867"/>
    <w:rsid w:val="00E30BBA"/>
    <w:rsid w:val="00E31442"/>
    <w:rsid w:val="00E31501"/>
    <w:rsid w:val="00E316FF"/>
    <w:rsid w:val="00E32025"/>
    <w:rsid w:val="00E3265F"/>
    <w:rsid w:val="00E326B3"/>
    <w:rsid w:val="00E326DB"/>
    <w:rsid w:val="00E3274C"/>
    <w:rsid w:val="00E33655"/>
    <w:rsid w:val="00E33990"/>
    <w:rsid w:val="00E33A8C"/>
    <w:rsid w:val="00E33B2E"/>
    <w:rsid w:val="00E34550"/>
    <w:rsid w:val="00E34B07"/>
    <w:rsid w:val="00E350D8"/>
    <w:rsid w:val="00E35722"/>
    <w:rsid w:val="00E35D40"/>
    <w:rsid w:val="00E35D88"/>
    <w:rsid w:val="00E36C06"/>
    <w:rsid w:val="00E37A64"/>
    <w:rsid w:val="00E37D8F"/>
    <w:rsid w:val="00E4034A"/>
    <w:rsid w:val="00E403CD"/>
    <w:rsid w:val="00E407BF"/>
    <w:rsid w:val="00E40C0F"/>
    <w:rsid w:val="00E40D4A"/>
    <w:rsid w:val="00E41E10"/>
    <w:rsid w:val="00E43228"/>
    <w:rsid w:val="00E43AEC"/>
    <w:rsid w:val="00E456F4"/>
    <w:rsid w:val="00E45E5C"/>
    <w:rsid w:val="00E46459"/>
    <w:rsid w:val="00E469BB"/>
    <w:rsid w:val="00E5038D"/>
    <w:rsid w:val="00E507AD"/>
    <w:rsid w:val="00E511E5"/>
    <w:rsid w:val="00E51BA9"/>
    <w:rsid w:val="00E520A5"/>
    <w:rsid w:val="00E5249B"/>
    <w:rsid w:val="00E52B29"/>
    <w:rsid w:val="00E52ED6"/>
    <w:rsid w:val="00E5305A"/>
    <w:rsid w:val="00E534EA"/>
    <w:rsid w:val="00E54050"/>
    <w:rsid w:val="00E5434D"/>
    <w:rsid w:val="00E545FD"/>
    <w:rsid w:val="00E56B97"/>
    <w:rsid w:val="00E56C93"/>
    <w:rsid w:val="00E57193"/>
    <w:rsid w:val="00E57719"/>
    <w:rsid w:val="00E60E67"/>
    <w:rsid w:val="00E61035"/>
    <w:rsid w:val="00E61886"/>
    <w:rsid w:val="00E61A14"/>
    <w:rsid w:val="00E61BBB"/>
    <w:rsid w:val="00E61CC7"/>
    <w:rsid w:val="00E62D9F"/>
    <w:rsid w:val="00E63361"/>
    <w:rsid w:val="00E635F5"/>
    <w:rsid w:val="00E63C7A"/>
    <w:rsid w:val="00E63E53"/>
    <w:rsid w:val="00E63F0E"/>
    <w:rsid w:val="00E63F6C"/>
    <w:rsid w:val="00E63FCD"/>
    <w:rsid w:val="00E64553"/>
    <w:rsid w:val="00E64707"/>
    <w:rsid w:val="00E6474F"/>
    <w:rsid w:val="00E64757"/>
    <w:rsid w:val="00E64A74"/>
    <w:rsid w:val="00E64FB0"/>
    <w:rsid w:val="00E6555E"/>
    <w:rsid w:val="00E65F7E"/>
    <w:rsid w:val="00E66636"/>
    <w:rsid w:val="00E67276"/>
    <w:rsid w:val="00E6737C"/>
    <w:rsid w:val="00E6778E"/>
    <w:rsid w:val="00E67BAF"/>
    <w:rsid w:val="00E709C8"/>
    <w:rsid w:val="00E71C86"/>
    <w:rsid w:val="00E722DE"/>
    <w:rsid w:val="00E73176"/>
    <w:rsid w:val="00E736BD"/>
    <w:rsid w:val="00E737B9"/>
    <w:rsid w:val="00E75167"/>
    <w:rsid w:val="00E75417"/>
    <w:rsid w:val="00E7582F"/>
    <w:rsid w:val="00E76109"/>
    <w:rsid w:val="00E7668D"/>
    <w:rsid w:val="00E76E3C"/>
    <w:rsid w:val="00E7716C"/>
    <w:rsid w:val="00E77AA2"/>
    <w:rsid w:val="00E80026"/>
    <w:rsid w:val="00E80851"/>
    <w:rsid w:val="00E81AC5"/>
    <w:rsid w:val="00E81B76"/>
    <w:rsid w:val="00E81DAE"/>
    <w:rsid w:val="00E832E3"/>
    <w:rsid w:val="00E8396D"/>
    <w:rsid w:val="00E83FBB"/>
    <w:rsid w:val="00E843AC"/>
    <w:rsid w:val="00E8454F"/>
    <w:rsid w:val="00E847D5"/>
    <w:rsid w:val="00E84924"/>
    <w:rsid w:val="00E869D0"/>
    <w:rsid w:val="00E86C6B"/>
    <w:rsid w:val="00E86C8B"/>
    <w:rsid w:val="00E87653"/>
    <w:rsid w:val="00E87809"/>
    <w:rsid w:val="00E9026A"/>
    <w:rsid w:val="00E90544"/>
    <w:rsid w:val="00E9058F"/>
    <w:rsid w:val="00E9121B"/>
    <w:rsid w:val="00E912E9"/>
    <w:rsid w:val="00E91776"/>
    <w:rsid w:val="00E91875"/>
    <w:rsid w:val="00E918C6"/>
    <w:rsid w:val="00E91F42"/>
    <w:rsid w:val="00E9299A"/>
    <w:rsid w:val="00E9377E"/>
    <w:rsid w:val="00E9414F"/>
    <w:rsid w:val="00E94196"/>
    <w:rsid w:val="00E951BD"/>
    <w:rsid w:val="00E95872"/>
    <w:rsid w:val="00E963DF"/>
    <w:rsid w:val="00E9657D"/>
    <w:rsid w:val="00E96FF0"/>
    <w:rsid w:val="00E9739D"/>
    <w:rsid w:val="00E97457"/>
    <w:rsid w:val="00E97718"/>
    <w:rsid w:val="00E97C9F"/>
    <w:rsid w:val="00E97DF4"/>
    <w:rsid w:val="00EA0277"/>
    <w:rsid w:val="00EA0645"/>
    <w:rsid w:val="00EA06AA"/>
    <w:rsid w:val="00EA0853"/>
    <w:rsid w:val="00EA1753"/>
    <w:rsid w:val="00EA1DC9"/>
    <w:rsid w:val="00EA1FD9"/>
    <w:rsid w:val="00EA22D2"/>
    <w:rsid w:val="00EA3116"/>
    <w:rsid w:val="00EA332E"/>
    <w:rsid w:val="00EA348F"/>
    <w:rsid w:val="00EA44A6"/>
    <w:rsid w:val="00EA45CD"/>
    <w:rsid w:val="00EA45D4"/>
    <w:rsid w:val="00EA498F"/>
    <w:rsid w:val="00EA49DE"/>
    <w:rsid w:val="00EA4D60"/>
    <w:rsid w:val="00EA5F72"/>
    <w:rsid w:val="00EA6296"/>
    <w:rsid w:val="00EA6881"/>
    <w:rsid w:val="00EA79DC"/>
    <w:rsid w:val="00EA7C04"/>
    <w:rsid w:val="00EB0CF6"/>
    <w:rsid w:val="00EB13CF"/>
    <w:rsid w:val="00EB1A54"/>
    <w:rsid w:val="00EB23D8"/>
    <w:rsid w:val="00EB339A"/>
    <w:rsid w:val="00EB4082"/>
    <w:rsid w:val="00EB50D4"/>
    <w:rsid w:val="00EB51F3"/>
    <w:rsid w:val="00EB6058"/>
    <w:rsid w:val="00EB63CA"/>
    <w:rsid w:val="00EB64B8"/>
    <w:rsid w:val="00EB6D01"/>
    <w:rsid w:val="00EB710B"/>
    <w:rsid w:val="00EB7950"/>
    <w:rsid w:val="00EC00E8"/>
    <w:rsid w:val="00EC073E"/>
    <w:rsid w:val="00EC0ABB"/>
    <w:rsid w:val="00EC1056"/>
    <w:rsid w:val="00EC1133"/>
    <w:rsid w:val="00EC12EE"/>
    <w:rsid w:val="00EC1750"/>
    <w:rsid w:val="00EC2834"/>
    <w:rsid w:val="00EC2A81"/>
    <w:rsid w:val="00EC2EDF"/>
    <w:rsid w:val="00EC3272"/>
    <w:rsid w:val="00EC349C"/>
    <w:rsid w:val="00EC36AF"/>
    <w:rsid w:val="00EC39B1"/>
    <w:rsid w:val="00EC4288"/>
    <w:rsid w:val="00EC5368"/>
    <w:rsid w:val="00EC5587"/>
    <w:rsid w:val="00EC57B8"/>
    <w:rsid w:val="00EC5945"/>
    <w:rsid w:val="00EC59FC"/>
    <w:rsid w:val="00EC67BF"/>
    <w:rsid w:val="00EC6A58"/>
    <w:rsid w:val="00EC6A78"/>
    <w:rsid w:val="00EC7219"/>
    <w:rsid w:val="00ED0B93"/>
    <w:rsid w:val="00ED0D2A"/>
    <w:rsid w:val="00ED2365"/>
    <w:rsid w:val="00ED3AE2"/>
    <w:rsid w:val="00ED3B44"/>
    <w:rsid w:val="00ED48B1"/>
    <w:rsid w:val="00ED4EAE"/>
    <w:rsid w:val="00ED4F25"/>
    <w:rsid w:val="00ED5AD3"/>
    <w:rsid w:val="00EE0543"/>
    <w:rsid w:val="00EE0A0A"/>
    <w:rsid w:val="00EE0A3B"/>
    <w:rsid w:val="00EE0AD5"/>
    <w:rsid w:val="00EE12C1"/>
    <w:rsid w:val="00EE1EEC"/>
    <w:rsid w:val="00EE2633"/>
    <w:rsid w:val="00EE2761"/>
    <w:rsid w:val="00EE2D68"/>
    <w:rsid w:val="00EE332E"/>
    <w:rsid w:val="00EE3E04"/>
    <w:rsid w:val="00EE4A62"/>
    <w:rsid w:val="00EE52BE"/>
    <w:rsid w:val="00EE559F"/>
    <w:rsid w:val="00EE5FCD"/>
    <w:rsid w:val="00EE6A95"/>
    <w:rsid w:val="00EE6B59"/>
    <w:rsid w:val="00EE713B"/>
    <w:rsid w:val="00EE7320"/>
    <w:rsid w:val="00EE75F7"/>
    <w:rsid w:val="00EE7A9C"/>
    <w:rsid w:val="00EF0794"/>
    <w:rsid w:val="00EF0EF7"/>
    <w:rsid w:val="00EF1A20"/>
    <w:rsid w:val="00EF1E28"/>
    <w:rsid w:val="00EF21A8"/>
    <w:rsid w:val="00EF23DD"/>
    <w:rsid w:val="00EF38D4"/>
    <w:rsid w:val="00EF3B8D"/>
    <w:rsid w:val="00EF4BBD"/>
    <w:rsid w:val="00EF529C"/>
    <w:rsid w:val="00EF5302"/>
    <w:rsid w:val="00EF54F7"/>
    <w:rsid w:val="00EF6475"/>
    <w:rsid w:val="00EF65F3"/>
    <w:rsid w:val="00EF7119"/>
    <w:rsid w:val="00EF7AEC"/>
    <w:rsid w:val="00EF7F6B"/>
    <w:rsid w:val="00F00484"/>
    <w:rsid w:val="00F004BE"/>
    <w:rsid w:val="00F016ED"/>
    <w:rsid w:val="00F01CCF"/>
    <w:rsid w:val="00F027AA"/>
    <w:rsid w:val="00F027D6"/>
    <w:rsid w:val="00F033C6"/>
    <w:rsid w:val="00F03613"/>
    <w:rsid w:val="00F03F50"/>
    <w:rsid w:val="00F04648"/>
    <w:rsid w:val="00F04CE8"/>
    <w:rsid w:val="00F04E76"/>
    <w:rsid w:val="00F05229"/>
    <w:rsid w:val="00F05C09"/>
    <w:rsid w:val="00F06298"/>
    <w:rsid w:val="00F06571"/>
    <w:rsid w:val="00F06933"/>
    <w:rsid w:val="00F07C7E"/>
    <w:rsid w:val="00F1161E"/>
    <w:rsid w:val="00F123A1"/>
    <w:rsid w:val="00F126E6"/>
    <w:rsid w:val="00F12ED7"/>
    <w:rsid w:val="00F13792"/>
    <w:rsid w:val="00F139C5"/>
    <w:rsid w:val="00F147EC"/>
    <w:rsid w:val="00F1516B"/>
    <w:rsid w:val="00F15B67"/>
    <w:rsid w:val="00F15D3F"/>
    <w:rsid w:val="00F16088"/>
    <w:rsid w:val="00F16583"/>
    <w:rsid w:val="00F16B7D"/>
    <w:rsid w:val="00F172FE"/>
    <w:rsid w:val="00F20034"/>
    <w:rsid w:val="00F2056E"/>
    <w:rsid w:val="00F20A7E"/>
    <w:rsid w:val="00F2113E"/>
    <w:rsid w:val="00F21314"/>
    <w:rsid w:val="00F217B5"/>
    <w:rsid w:val="00F226AF"/>
    <w:rsid w:val="00F22E4B"/>
    <w:rsid w:val="00F2312F"/>
    <w:rsid w:val="00F2345D"/>
    <w:rsid w:val="00F253B0"/>
    <w:rsid w:val="00F25873"/>
    <w:rsid w:val="00F264CD"/>
    <w:rsid w:val="00F274E6"/>
    <w:rsid w:val="00F30626"/>
    <w:rsid w:val="00F31021"/>
    <w:rsid w:val="00F31F9D"/>
    <w:rsid w:val="00F32254"/>
    <w:rsid w:val="00F3239C"/>
    <w:rsid w:val="00F327E4"/>
    <w:rsid w:val="00F33133"/>
    <w:rsid w:val="00F33B87"/>
    <w:rsid w:val="00F34A4E"/>
    <w:rsid w:val="00F34FDE"/>
    <w:rsid w:val="00F35995"/>
    <w:rsid w:val="00F3618D"/>
    <w:rsid w:val="00F37209"/>
    <w:rsid w:val="00F3732C"/>
    <w:rsid w:val="00F4009C"/>
    <w:rsid w:val="00F40571"/>
    <w:rsid w:val="00F40957"/>
    <w:rsid w:val="00F414D6"/>
    <w:rsid w:val="00F4170A"/>
    <w:rsid w:val="00F41E0D"/>
    <w:rsid w:val="00F43344"/>
    <w:rsid w:val="00F43A71"/>
    <w:rsid w:val="00F44A64"/>
    <w:rsid w:val="00F44C0C"/>
    <w:rsid w:val="00F456B2"/>
    <w:rsid w:val="00F458E3"/>
    <w:rsid w:val="00F463C5"/>
    <w:rsid w:val="00F46B4B"/>
    <w:rsid w:val="00F47038"/>
    <w:rsid w:val="00F4783B"/>
    <w:rsid w:val="00F47BAA"/>
    <w:rsid w:val="00F47ECC"/>
    <w:rsid w:val="00F504D5"/>
    <w:rsid w:val="00F51327"/>
    <w:rsid w:val="00F51E55"/>
    <w:rsid w:val="00F52852"/>
    <w:rsid w:val="00F52A94"/>
    <w:rsid w:val="00F52C29"/>
    <w:rsid w:val="00F52D02"/>
    <w:rsid w:val="00F52DDA"/>
    <w:rsid w:val="00F52F2E"/>
    <w:rsid w:val="00F538E2"/>
    <w:rsid w:val="00F539EC"/>
    <w:rsid w:val="00F54B27"/>
    <w:rsid w:val="00F54C38"/>
    <w:rsid w:val="00F54D6B"/>
    <w:rsid w:val="00F55D22"/>
    <w:rsid w:val="00F56E2A"/>
    <w:rsid w:val="00F570AC"/>
    <w:rsid w:val="00F5757A"/>
    <w:rsid w:val="00F57943"/>
    <w:rsid w:val="00F57F6B"/>
    <w:rsid w:val="00F60372"/>
    <w:rsid w:val="00F60404"/>
    <w:rsid w:val="00F6043E"/>
    <w:rsid w:val="00F60646"/>
    <w:rsid w:val="00F60F98"/>
    <w:rsid w:val="00F61647"/>
    <w:rsid w:val="00F61855"/>
    <w:rsid w:val="00F61E28"/>
    <w:rsid w:val="00F62D16"/>
    <w:rsid w:val="00F646A4"/>
    <w:rsid w:val="00F646DD"/>
    <w:rsid w:val="00F64847"/>
    <w:rsid w:val="00F65420"/>
    <w:rsid w:val="00F661A7"/>
    <w:rsid w:val="00F669A5"/>
    <w:rsid w:val="00F66FE1"/>
    <w:rsid w:val="00F67373"/>
    <w:rsid w:val="00F7126F"/>
    <w:rsid w:val="00F71FB8"/>
    <w:rsid w:val="00F73E71"/>
    <w:rsid w:val="00F742D0"/>
    <w:rsid w:val="00F74462"/>
    <w:rsid w:val="00F75767"/>
    <w:rsid w:val="00F75942"/>
    <w:rsid w:val="00F76C66"/>
    <w:rsid w:val="00F76F18"/>
    <w:rsid w:val="00F80A1A"/>
    <w:rsid w:val="00F81291"/>
    <w:rsid w:val="00F8158D"/>
    <w:rsid w:val="00F81639"/>
    <w:rsid w:val="00F81DEB"/>
    <w:rsid w:val="00F8369E"/>
    <w:rsid w:val="00F84260"/>
    <w:rsid w:val="00F850C5"/>
    <w:rsid w:val="00F85E6C"/>
    <w:rsid w:val="00F8628F"/>
    <w:rsid w:val="00F90923"/>
    <w:rsid w:val="00F914BA"/>
    <w:rsid w:val="00F91958"/>
    <w:rsid w:val="00F91E3A"/>
    <w:rsid w:val="00F939A7"/>
    <w:rsid w:val="00F93BDA"/>
    <w:rsid w:val="00F9425B"/>
    <w:rsid w:val="00F9479E"/>
    <w:rsid w:val="00F94A72"/>
    <w:rsid w:val="00F95E5A"/>
    <w:rsid w:val="00F96328"/>
    <w:rsid w:val="00F969DA"/>
    <w:rsid w:val="00F96E5C"/>
    <w:rsid w:val="00F9776A"/>
    <w:rsid w:val="00F97917"/>
    <w:rsid w:val="00F979E6"/>
    <w:rsid w:val="00FA0C44"/>
    <w:rsid w:val="00FA126C"/>
    <w:rsid w:val="00FA15AA"/>
    <w:rsid w:val="00FA1C56"/>
    <w:rsid w:val="00FA1D4D"/>
    <w:rsid w:val="00FA2312"/>
    <w:rsid w:val="00FA2D7C"/>
    <w:rsid w:val="00FA376C"/>
    <w:rsid w:val="00FA388A"/>
    <w:rsid w:val="00FA4067"/>
    <w:rsid w:val="00FA5135"/>
    <w:rsid w:val="00FA7096"/>
    <w:rsid w:val="00FA7350"/>
    <w:rsid w:val="00FA7CBB"/>
    <w:rsid w:val="00FA7D49"/>
    <w:rsid w:val="00FB07DB"/>
    <w:rsid w:val="00FB0BAC"/>
    <w:rsid w:val="00FB1652"/>
    <w:rsid w:val="00FB1D5D"/>
    <w:rsid w:val="00FB1D90"/>
    <w:rsid w:val="00FB2926"/>
    <w:rsid w:val="00FB3477"/>
    <w:rsid w:val="00FB393A"/>
    <w:rsid w:val="00FB494F"/>
    <w:rsid w:val="00FB4C39"/>
    <w:rsid w:val="00FB564D"/>
    <w:rsid w:val="00FB5954"/>
    <w:rsid w:val="00FB5BEE"/>
    <w:rsid w:val="00FB5D55"/>
    <w:rsid w:val="00FB5F37"/>
    <w:rsid w:val="00FB6D0B"/>
    <w:rsid w:val="00FB7193"/>
    <w:rsid w:val="00FB77B2"/>
    <w:rsid w:val="00FB7F62"/>
    <w:rsid w:val="00FB7F68"/>
    <w:rsid w:val="00FC02AB"/>
    <w:rsid w:val="00FC0397"/>
    <w:rsid w:val="00FC1459"/>
    <w:rsid w:val="00FC1748"/>
    <w:rsid w:val="00FC374A"/>
    <w:rsid w:val="00FC469A"/>
    <w:rsid w:val="00FC4864"/>
    <w:rsid w:val="00FC4C5B"/>
    <w:rsid w:val="00FC4C9D"/>
    <w:rsid w:val="00FC4EC5"/>
    <w:rsid w:val="00FC4F02"/>
    <w:rsid w:val="00FC5A93"/>
    <w:rsid w:val="00FC5BB3"/>
    <w:rsid w:val="00FC62D4"/>
    <w:rsid w:val="00FC6662"/>
    <w:rsid w:val="00FC7032"/>
    <w:rsid w:val="00FC7119"/>
    <w:rsid w:val="00FC794C"/>
    <w:rsid w:val="00FC7C4A"/>
    <w:rsid w:val="00FD06BB"/>
    <w:rsid w:val="00FD0AF6"/>
    <w:rsid w:val="00FD17BB"/>
    <w:rsid w:val="00FD1A33"/>
    <w:rsid w:val="00FD22E4"/>
    <w:rsid w:val="00FD265C"/>
    <w:rsid w:val="00FD2FFC"/>
    <w:rsid w:val="00FD3ED7"/>
    <w:rsid w:val="00FD4157"/>
    <w:rsid w:val="00FD41AC"/>
    <w:rsid w:val="00FD5004"/>
    <w:rsid w:val="00FD50A8"/>
    <w:rsid w:val="00FD6E95"/>
    <w:rsid w:val="00FD7656"/>
    <w:rsid w:val="00FD773F"/>
    <w:rsid w:val="00FD79EE"/>
    <w:rsid w:val="00FE0019"/>
    <w:rsid w:val="00FE0A9C"/>
    <w:rsid w:val="00FE0AE2"/>
    <w:rsid w:val="00FE0FBF"/>
    <w:rsid w:val="00FE13E7"/>
    <w:rsid w:val="00FE2A1A"/>
    <w:rsid w:val="00FE3294"/>
    <w:rsid w:val="00FE3608"/>
    <w:rsid w:val="00FE373F"/>
    <w:rsid w:val="00FE384C"/>
    <w:rsid w:val="00FE449B"/>
    <w:rsid w:val="00FE48DF"/>
    <w:rsid w:val="00FE4B98"/>
    <w:rsid w:val="00FE6838"/>
    <w:rsid w:val="00FE6A75"/>
    <w:rsid w:val="00FE6AC0"/>
    <w:rsid w:val="00FE70F9"/>
    <w:rsid w:val="00FE72E4"/>
    <w:rsid w:val="00FE7A50"/>
    <w:rsid w:val="00FF0186"/>
    <w:rsid w:val="00FF06CC"/>
    <w:rsid w:val="00FF0C07"/>
    <w:rsid w:val="00FF0D35"/>
    <w:rsid w:val="00FF1B72"/>
    <w:rsid w:val="00FF20D5"/>
    <w:rsid w:val="00FF2635"/>
    <w:rsid w:val="00FF28BD"/>
    <w:rsid w:val="00FF33FF"/>
    <w:rsid w:val="00FF5205"/>
    <w:rsid w:val="00FF58CB"/>
    <w:rsid w:val="00FF5E5E"/>
    <w:rsid w:val="00FF65AF"/>
    <w:rsid w:val="00FF69F6"/>
    <w:rsid w:val="00FF6FF0"/>
    <w:rsid w:val="00FF78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086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E97C9F"/>
    <w:pP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E97C9F"/>
    <w:rPr>
      <w:rFonts w:cs="Times New Roman"/>
      <w:sz w:val="18"/>
      <w:szCs w:val="18"/>
    </w:rPr>
  </w:style>
  <w:style w:type="paragraph" w:styleId="a4">
    <w:name w:val="footer"/>
    <w:basedOn w:val="a"/>
    <w:link w:val="Char0"/>
    <w:uiPriority w:val="99"/>
    <w:rsid w:val="001800EC"/>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1800EC"/>
    <w:rPr>
      <w:rFonts w:cs="Times New Roman"/>
      <w:sz w:val="18"/>
      <w:szCs w:val="18"/>
    </w:rPr>
  </w:style>
  <w:style w:type="table" w:styleId="a5">
    <w:name w:val="Table Grid"/>
    <w:basedOn w:val="a1"/>
    <w:uiPriority w:val="99"/>
    <w:rsid w:val="00AE4294"/>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6">
    <w:name w:val="Hyperlink"/>
    <w:basedOn w:val="a0"/>
    <w:uiPriority w:val="99"/>
    <w:rsid w:val="00C93346"/>
    <w:rPr>
      <w:rFonts w:cs="Times New Roman"/>
      <w:color w:val="0000FF"/>
      <w:u w:val="single"/>
    </w:rPr>
  </w:style>
  <w:style w:type="character" w:customStyle="1" w:styleId="email">
    <w:name w:val="email"/>
    <w:basedOn w:val="a0"/>
    <w:uiPriority w:val="99"/>
    <w:rsid w:val="00CC46E9"/>
    <w:rPr>
      <w:rFonts w:cs="Times New Roman"/>
    </w:rPr>
  </w:style>
  <w:style w:type="character" w:styleId="a7">
    <w:name w:val="line number"/>
    <w:basedOn w:val="a0"/>
    <w:uiPriority w:val="99"/>
    <w:semiHidden/>
    <w:rsid w:val="004422EE"/>
    <w:rPr>
      <w:rFonts w:cs="Times New Roman"/>
    </w:rPr>
  </w:style>
  <w:style w:type="paragraph" w:styleId="a8">
    <w:name w:val="Balloon Text"/>
    <w:basedOn w:val="a"/>
    <w:link w:val="Char1"/>
    <w:uiPriority w:val="99"/>
    <w:semiHidden/>
    <w:rsid w:val="009B12EF"/>
    <w:rPr>
      <w:sz w:val="18"/>
      <w:szCs w:val="18"/>
    </w:rPr>
  </w:style>
  <w:style w:type="character" w:customStyle="1" w:styleId="Char1">
    <w:name w:val="批注框文本 Char"/>
    <w:basedOn w:val="a0"/>
    <w:link w:val="a8"/>
    <w:uiPriority w:val="99"/>
    <w:semiHidden/>
    <w:locked/>
    <w:rsid w:val="009B12EF"/>
    <w:rPr>
      <w:rFonts w:cs="Times New Roman"/>
      <w:sz w:val="18"/>
      <w:szCs w:val="18"/>
    </w:rPr>
  </w:style>
  <w:style w:type="character" w:styleId="a9">
    <w:name w:val="annotation reference"/>
    <w:basedOn w:val="a0"/>
    <w:uiPriority w:val="99"/>
    <w:semiHidden/>
    <w:rsid w:val="005F3839"/>
    <w:rPr>
      <w:rFonts w:cs="Times New Roman"/>
      <w:sz w:val="21"/>
      <w:szCs w:val="21"/>
    </w:rPr>
  </w:style>
  <w:style w:type="paragraph" w:styleId="aa">
    <w:name w:val="annotation text"/>
    <w:basedOn w:val="a"/>
    <w:link w:val="Char2"/>
    <w:uiPriority w:val="99"/>
    <w:rsid w:val="005F3839"/>
    <w:pPr>
      <w:jc w:val="left"/>
    </w:pPr>
  </w:style>
  <w:style w:type="character" w:customStyle="1" w:styleId="Char2">
    <w:name w:val="批注文字 Char"/>
    <w:basedOn w:val="a0"/>
    <w:link w:val="aa"/>
    <w:uiPriority w:val="99"/>
    <w:locked/>
    <w:rsid w:val="005F3839"/>
    <w:rPr>
      <w:rFonts w:cs="Times New Roman"/>
    </w:rPr>
  </w:style>
  <w:style w:type="paragraph" w:styleId="ab">
    <w:name w:val="annotation subject"/>
    <w:basedOn w:val="aa"/>
    <w:next w:val="aa"/>
    <w:link w:val="Char3"/>
    <w:uiPriority w:val="99"/>
    <w:semiHidden/>
    <w:rsid w:val="005F3839"/>
    <w:rPr>
      <w:b/>
      <w:bCs/>
    </w:rPr>
  </w:style>
  <w:style w:type="character" w:customStyle="1" w:styleId="Char3">
    <w:name w:val="批注主题 Char"/>
    <w:basedOn w:val="Char2"/>
    <w:link w:val="ab"/>
    <w:uiPriority w:val="99"/>
    <w:semiHidden/>
    <w:locked/>
    <w:rsid w:val="005F3839"/>
    <w:rPr>
      <w:rFonts w:cs="Times New Roman"/>
      <w:b/>
      <w:bCs/>
    </w:rPr>
  </w:style>
  <w:style w:type="character" w:customStyle="1" w:styleId="labellist1">
    <w:name w:val="label_list1"/>
    <w:uiPriority w:val="99"/>
    <w:rsid w:val="004C3F1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086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E97C9F"/>
    <w:pP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E97C9F"/>
    <w:rPr>
      <w:rFonts w:cs="Times New Roman"/>
      <w:sz w:val="18"/>
      <w:szCs w:val="18"/>
    </w:rPr>
  </w:style>
  <w:style w:type="paragraph" w:styleId="a4">
    <w:name w:val="footer"/>
    <w:basedOn w:val="a"/>
    <w:link w:val="Char0"/>
    <w:uiPriority w:val="99"/>
    <w:rsid w:val="001800EC"/>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1800EC"/>
    <w:rPr>
      <w:rFonts w:cs="Times New Roman"/>
      <w:sz w:val="18"/>
      <w:szCs w:val="18"/>
    </w:rPr>
  </w:style>
  <w:style w:type="table" w:styleId="a5">
    <w:name w:val="Table Grid"/>
    <w:basedOn w:val="a1"/>
    <w:uiPriority w:val="99"/>
    <w:rsid w:val="00AE4294"/>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6">
    <w:name w:val="Hyperlink"/>
    <w:basedOn w:val="a0"/>
    <w:uiPriority w:val="99"/>
    <w:rsid w:val="00C93346"/>
    <w:rPr>
      <w:rFonts w:cs="Times New Roman"/>
      <w:color w:val="0000FF"/>
      <w:u w:val="single"/>
    </w:rPr>
  </w:style>
  <w:style w:type="character" w:customStyle="1" w:styleId="email">
    <w:name w:val="email"/>
    <w:basedOn w:val="a0"/>
    <w:uiPriority w:val="99"/>
    <w:rsid w:val="00CC46E9"/>
    <w:rPr>
      <w:rFonts w:cs="Times New Roman"/>
    </w:rPr>
  </w:style>
  <w:style w:type="character" w:styleId="a7">
    <w:name w:val="line number"/>
    <w:basedOn w:val="a0"/>
    <w:uiPriority w:val="99"/>
    <w:semiHidden/>
    <w:rsid w:val="004422EE"/>
    <w:rPr>
      <w:rFonts w:cs="Times New Roman"/>
    </w:rPr>
  </w:style>
  <w:style w:type="paragraph" w:styleId="a8">
    <w:name w:val="Balloon Text"/>
    <w:basedOn w:val="a"/>
    <w:link w:val="Char1"/>
    <w:uiPriority w:val="99"/>
    <w:semiHidden/>
    <w:rsid w:val="009B12EF"/>
    <w:rPr>
      <w:sz w:val="18"/>
      <w:szCs w:val="18"/>
    </w:rPr>
  </w:style>
  <w:style w:type="character" w:customStyle="1" w:styleId="Char1">
    <w:name w:val="批注框文本 Char"/>
    <w:basedOn w:val="a0"/>
    <w:link w:val="a8"/>
    <w:uiPriority w:val="99"/>
    <w:semiHidden/>
    <w:locked/>
    <w:rsid w:val="009B12EF"/>
    <w:rPr>
      <w:rFonts w:cs="Times New Roman"/>
      <w:sz w:val="18"/>
      <w:szCs w:val="18"/>
    </w:rPr>
  </w:style>
  <w:style w:type="character" w:styleId="a9">
    <w:name w:val="annotation reference"/>
    <w:basedOn w:val="a0"/>
    <w:uiPriority w:val="99"/>
    <w:semiHidden/>
    <w:rsid w:val="005F3839"/>
    <w:rPr>
      <w:rFonts w:cs="Times New Roman"/>
      <w:sz w:val="21"/>
      <w:szCs w:val="21"/>
    </w:rPr>
  </w:style>
  <w:style w:type="paragraph" w:styleId="aa">
    <w:name w:val="annotation text"/>
    <w:basedOn w:val="a"/>
    <w:link w:val="Char2"/>
    <w:uiPriority w:val="99"/>
    <w:rsid w:val="005F3839"/>
    <w:pPr>
      <w:jc w:val="left"/>
    </w:pPr>
  </w:style>
  <w:style w:type="character" w:customStyle="1" w:styleId="Char2">
    <w:name w:val="批注文字 Char"/>
    <w:basedOn w:val="a0"/>
    <w:link w:val="aa"/>
    <w:uiPriority w:val="99"/>
    <w:locked/>
    <w:rsid w:val="005F3839"/>
    <w:rPr>
      <w:rFonts w:cs="Times New Roman"/>
    </w:rPr>
  </w:style>
  <w:style w:type="paragraph" w:styleId="ab">
    <w:name w:val="annotation subject"/>
    <w:basedOn w:val="aa"/>
    <w:next w:val="aa"/>
    <w:link w:val="Char3"/>
    <w:uiPriority w:val="99"/>
    <w:semiHidden/>
    <w:rsid w:val="005F3839"/>
    <w:rPr>
      <w:b/>
      <w:bCs/>
    </w:rPr>
  </w:style>
  <w:style w:type="character" w:customStyle="1" w:styleId="Char3">
    <w:name w:val="批注主题 Char"/>
    <w:basedOn w:val="Char2"/>
    <w:link w:val="ab"/>
    <w:uiPriority w:val="99"/>
    <w:semiHidden/>
    <w:locked/>
    <w:rsid w:val="005F3839"/>
    <w:rPr>
      <w:rFonts w:cs="Times New Roman"/>
      <w:b/>
      <w:bCs/>
    </w:rPr>
  </w:style>
  <w:style w:type="character" w:customStyle="1" w:styleId="labellist1">
    <w:name w:val="label_list1"/>
    <w:uiPriority w:val="99"/>
    <w:rsid w:val="004C3F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85495">
      <w:marLeft w:val="0"/>
      <w:marRight w:val="0"/>
      <w:marTop w:val="0"/>
      <w:marBottom w:val="0"/>
      <w:divBdr>
        <w:top w:val="none" w:sz="0" w:space="0" w:color="auto"/>
        <w:left w:val="none" w:sz="0" w:space="0" w:color="auto"/>
        <w:bottom w:val="none" w:sz="0" w:space="0" w:color="auto"/>
        <w:right w:val="none" w:sz="0" w:space="0" w:color="auto"/>
      </w:divBdr>
      <w:divsChild>
        <w:div w:id="55785538">
          <w:marLeft w:val="0"/>
          <w:marRight w:val="0"/>
          <w:marTop w:val="0"/>
          <w:marBottom w:val="0"/>
          <w:divBdr>
            <w:top w:val="none" w:sz="0" w:space="0" w:color="auto"/>
            <w:left w:val="none" w:sz="0" w:space="0" w:color="auto"/>
            <w:bottom w:val="none" w:sz="0" w:space="0" w:color="auto"/>
            <w:right w:val="none" w:sz="0" w:space="0" w:color="auto"/>
          </w:divBdr>
        </w:div>
      </w:divsChild>
    </w:div>
    <w:div w:id="55785502">
      <w:marLeft w:val="0"/>
      <w:marRight w:val="0"/>
      <w:marTop w:val="0"/>
      <w:marBottom w:val="0"/>
      <w:divBdr>
        <w:top w:val="none" w:sz="0" w:space="0" w:color="auto"/>
        <w:left w:val="none" w:sz="0" w:space="0" w:color="auto"/>
        <w:bottom w:val="none" w:sz="0" w:space="0" w:color="auto"/>
        <w:right w:val="none" w:sz="0" w:space="0" w:color="auto"/>
      </w:divBdr>
      <w:divsChild>
        <w:div w:id="55785518">
          <w:marLeft w:val="0"/>
          <w:marRight w:val="0"/>
          <w:marTop w:val="0"/>
          <w:marBottom w:val="0"/>
          <w:divBdr>
            <w:top w:val="none" w:sz="0" w:space="0" w:color="auto"/>
            <w:left w:val="none" w:sz="0" w:space="0" w:color="auto"/>
            <w:bottom w:val="none" w:sz="0" w:space="0" w:color="auto"/>
            <w:right w:val="none" w:sz="0" w:space="0" w:color="auto"/>
          </w:divBdr>
        </w:div>
      </w:divsChild>
    </w:div>
    <w:div w:id="55785517">
      <w:marLeft w:val="0"/>
      <w:marRight w:val="0"/>
      <w:marTop w:val="0"/>
      <w:marBottom w:val="0"/>
      <w:divBdr>
        <w:top w:val="none" w:sz="0" w:space="0" w:color="auto"/>
        <w:left w:val="none" w:sz="0" w:space="0" w:color="auto"/>
        <w:bottom w:val="none" w:sz="0" w:space="0" w:color="auto"/>
        <w:right w:val="none" w:sz="0" w:space="0" w:color="auto"/>
      </w:divBdr>
      <w:divsChild>
        <w:div w:id="55785467">
          <w:marLeft w:val="0"/>
          <w:marRight w:val="0"/>
          <w:marTop w:val="0"/>
          <w:marBottom w:val="0"/>
          <w:divBdr>
            <w:top w:val="none" w:sz="0" w:space="0" w:color="auto"/>
            <w:left w:val="none" w:sz="0" w:space="0" w:color="auto"/>
            <w:bottom w:val="none" w:sz="0" w:space="0" w:color="auto"/>
            <w:right w:val="none" w:sz="0" w:space="0" w:color="auto"/>
          </w:divBdr>
        </w:div>
        <w:div w:id="55785468">
          <w:marLeft w:val="0"/>
          <w:marRight w:val="0"/>
          <w:marTop w:val="0"/>
          <w:marBottom w:val="0"/>
          <w:divBdr>
            <w:top w:val="none" w:sz="0" w:space="0" w:color="auto"/>
            <w:left w:val="none" w:sz="0" w:space="0" w:color="auto"/>
            <w:bottom w:val="none" w:sz="0" w:space="0" w:color="auto"/>
            <w:right w:val="none" w:sz="0" w:space="0" w:color="auto"/>
          </w:divBdr>
        </w:div>
        <w:div w:id="55785474">
          <w:marLeft w:val="0"/>
          <w:marRight w:val="0"/>
          <w:marTop w:val="0"/>
          <w:marBottom w:val="0"/>
          <w:divBdr>
            <w:top w:val="none" w:sz="0" w:space="0" w:color="auto"/>
            <w:left w:val="none" w:sz="0" w:space="0" w:color="auto"/>
            <w:bottom w:val="none" w:sz="0" w:space="0" w:color="auto"/>
            <w:right w:val="none" w:sz="0" w:space="0" w:color="auto"/>
          </w:divBdr>
        </w:div>
        <w:div w:id="55785475">
          <w:marLeft w:val="0"/>
          <w:marRight w:val="0"/>
          <w:marTop w:val="0"/>
          <w:marBottom w:val="0"/>
          <w:divBdr>
            <w:top w:val="none" w:sz="0" w:space="0" w:color="auto"/>
            <w:left w:val="none" w:sz="0" w:space="0" w:color="auto"/>
            <w:bottom w:val="none" w:sz="0" w:space="0" w:color="auto"/>
            <w:right w:val="none" w:sz="0" w:space="0" w:color="auto"/>
          </w:divBdr>
        </w:div>
        <w:div w:id="55785479">
          <w:marLeft w:val="0"/>
          <w:marRight w:val="0"/>
          <w:marTop w:val="0"/>
          <w:marBottom w:val="0"/>
          <w:divBdr>
            <w:top w:val="none" w:sz="0" w:space="0" w:color="auto"/>
            <w:left w:val="none" w:sz="0" w:space="0" w:color="auto"/>
            <w:bottom w:val="none" w:sz="0" w:space="0" w:color="auto"/>
            <w:right w:val="none" w:sz="0" w:space="0" w:color="auto"/>
          </w:divBdr>
        </w:div>
        <w:div w:id="55785480">
          <w:marLeft w:val="0"/>
          <w:marRight w:val="0"/>
          <w:marTop w:val="0"/>
          <w:marBottom w:val="0"/>
          <w:divBdr>
            <w:top w:val="none" w:sz="0" w:space="0" w:color="auto"/>
            <w:left w:val="none" w:sz="0" w:space="0" w:color="auto"/>
            <w:bottom w:val="none" w:sz="0" w:space="0" w:color="auto"/>
            <w:right w:val="none" w:sz="0" w:space="0" w:color="auto"/>
          </w:divBdr>
        </w:div>
        <w:div w:id="55785481">
          <w:marLeft w:val="0"/>
          <w:marRight w:val="0"/>
          <w:marTop w:val="0"/>
          <w:marBottom w:val="0"/>
          <w:divBdr>
            <w:top w:val="none" w:sz="0" w:space="0" w:color="auto"/>
            <w:left w:val="none" w:sz="0" w:space="0" w:color="auto"/>
            <w:bottom w:val="none" w:sz="0" w:space="0" w:color="auto"/>
            <w:right w:val="none" w:sz="0" w:space="0" w:color="auto"/>
          </w:divBdr>
        </w:div>
        <w:div w:id="55785485">
          <w:marLeft w:val="0"/>
          <w:marRight w:val="0"/>
          <w:marTop w:val="0"/>
          <w:marBottom w:val="0"/>
          <w:divBdr>
            <w:top w:val="none" w:sz="0" w:space="0" w:color="auto"/>
            <w:left w:val="none" w:sz="0" w:space="0" w:color="auto"/>
            <w:bottom w:val="none" w:sz="0" w:space="0" w:color="auto"/>
            <w:right w:val="none" w:sz="0" w:space="0" w:color="auto"/>
          </w:divBdr>
        </w:div>
        <w:div w:id="55785486">
          <w:marLeft w:val="0"/>
          <w:marRight w:val="0"/>
          <w:marTop w:val="0"/>
          <w:marBottom w:val="0"/>
          <w:divBdr>
            <w:top w:val="none" w:sz="0" w:space="0" w:color="auto"/>
            <w:left w:val="none" w:sz="0" w:space="0" w:color="auto"/>
            <w:bottom w:val="none" w:sz="0" w:space="0" w:color="auto"/>
            <w:right w:val="none" w:sz="0" w:space="0" w:color="auto"/>
          </w:divBdr>
        </w:div>
        <w:div w:id="55785487">
          <w:marLeft w:val="0"/>
          <w:marRight w:val="0"/>
          <w:marTop w:val="0"/>
          <w:marBottom w:val="0"/>
          <w:divBdr>
            <w:top w:val="none" w:sz="0" w:space="0" w:color="auto"/>
            <w:left w:val="none" w:sz="0" w:space="0" w:color="auto"/>
            <w:bottom w:val="none" w:sz="0" w:space="0" w:color="auto"/>
            <w:right w:val="none" w:sz="0" w:space="0" w:color="auto"/>
          </w:divBdr>
        </w:div>
        <w:div w:id="55785494">
          <w:marLeft w:val="0"/>
          <w:marRight w:val="0"/>
          <w:marTop w:val="0"/>
          <w:marBottom w:val="0"/>
          <w:divBdr>
            <w:top w:val="none" w:sz="0" w:space="0" w:color="auto"/>
            <w:left w:val="none" w:sz="0" w:space="0" w:color="auto"/>
            <w:bottom w:val="none" w:sz="0" w:space="0" w:color="auto"/>
            <w:right w:val="none" w:sz="0" w:space="0" w:color="auto"/>
          </w:divBdr>
        </w:div>
        <w:div w:id="55785499">
          <w:marLeft w:val="0"/>
          <w:marRight w:val="0"/>
          <w:marTop w:val="0"/>
          <w:marBottom w:val="0"/>
          <w:divBdr>
            <w:top w:val="none" w:sz="0" w:space="0" w:color="auto"/>
            <w:left w:val="none" w:sz="0" w:space="0" w:color="auto"/>
            <w:bottom w:val="none" w:sz="0" w:space="0" w:color="auto"/>
            <w:right w:val="none" w:sz="0" w:space="0" w:color="auto"/>
          </w:divBdr>
        </w:div>
        <w:div w:id="55785507">
          <w:marLeft w:val="0"/>
          <w:marRight w:val="0"/>
          <w:marTop w:val="0"/>
          <w:marBottom w:val="0"/>
          <w:divBdr>
            <w:top w:val="none" w:sz="0" w:space="0" w:color="auto"/>
            <w:left w:val="none" w:sz="0" w:space="0" w:color="auto"/>
            <w:bottom w:val="none" w:sz="0" w:space="0" w:color="auto"/>
            <w:right w:val="none" w:sz="0" w:space="0" w:color="auto"/>
          </w:divBdr>
        </w:div>
        <w:div w:id="55785508">
          <w:marLeft w:val="0"/>
          <w:marRight w:val="0"/>
          <w:marTop w:val="0"/>
          <w:marBottom w:val="0"/>
          <w:divBdr>
            <w:top w:val="none" w:sz="0" w:space="0" w:color="auto"/>
            <w:left w:val="none" w:sz="0" w:space="0" w:color="auto"/>
            <w:bottom w:val="none" w:sz="0" w:space="0" w:color="auto"/>
            <w:right w:val="none" w:sz="0" w:space="0" w:color="auto"/>
          </w:divBdr>
        </w:div>
        <w:div w:id="55785516">
          <w:marLeft w:val="0"/>
          <w:marRight w:val="0"/>
          <w:marTop w:val="0"/>
          <w:marBottom w:val="0"/>
          <w:divBdr>
            <w:top w:val="none" w:sz="0" w:space="0" w:color="auto"/>
            <w:left w:val="none" w:sz="0" w:space="0" w:color="auto"/>
            <w:bottom w:val="none" w:sz="0" w:space="0" w:color="auto"/>
            <w:right w:val="none" w:sz="0" w:space="0" w:color="auto"/>
          </w:divBdr>
        </w:div>
        <w:div w:id="55785520">
          <w:marLeft w:val="0"/>
          <w:marRight w:val="0"/>
          <w:marTop w:val="0"/>
          <w:marBottom w:val="0"/>
          <w:divBdr>
            <w:top w:val="none" w:sz="0" w:space="0" w:color="auto"/>
            <w:left w:val="none" w:sz="0" w:space="0" w:color="auto"/>
            <w:bottom w:val="none" w:sz="0" w:space="0" w:color="auto"/>
            <w:right w:val="none" w:sz="0" w:space="0" w:color="auto"/>
          </w:divBdr>
        </w:div>
        <w:div w:id="55785526">
          <w:marLeft w:val="0"/>
          <w:marRight w:val="0"/>
          <w:marTop w:val="0"/>
          <w:marBottom w:val="0"/>
          <w:divBdr>
            <w:top w:val="none" w:sz="0" w:space="0" w:color="auto"/>
            <w:left w:val="none" w:sz="0" w:space="0" w:color="auto"/>
            <w:bottom w:val="none" w:sz="0" w:space="0" w:color="auto"/>
            <w:right w:val="none" w:sz="0" w:space="0" w:color="auto"/>
          </w:divBdr>
        </w:div>
        <w:div w:id="55785529">
          <w:marLeft w:val="0"/>
          <w:marRight w:val="0"/>
          <w:marTop w:val="0"/>
          <w:marBottom w:val="0"/>
          <w:divBdr>
            <w:top w:val="none" w:sz="0" w:space="0" w:color="auto"/>
            <w:left w:val="none" w:sz="0" w:space="0" w:color="auto"/>
            <w:bottom w:val="none" w:sz="0" w:space="0" w:color="auto"/>
            <w:right w:val="none" w:sz="0" w:space="0" w:color="auto"/>
          </w:divBdr>
        </w:div>
        <w:div w:id="55785533">
          <w:marLeft w:val="0"/>
          <w:marRight w:val="0"/>
          <w:marTop w:val="0"/>
          <w:marBottom w:val="0"/>
          <w:divBdr>
            <w:top w:val="none" w:sz="0" w:space="0" w:color="auto"/>
            <w:left w:val="none" w:sz="0" w:space="0" w:color="auto"/>
            <w:bottom w:val="none" w:sz="0" w:space="0" w:color="auto"/>
            <w:right w:val="none" w:sz="0" w:space="0" w:color="auto"/>
          </w:divBdr>
        </w:div>
        <w:div w:id="55785536">
          <w:marLeft w:val="0"/>
          <w:marRight w:val="0"/>
          <w:marTop w:val="0"/>
          <w:marBottom w:val="0"/>
          <w:divBdr>
            <w:top w:val="none" w:sz="0" w:space="0" w:color="auto"/>
            <w:left w:val="none" w:sz="0" w:space="0" w:color="auto"/>
            <w:bottom w:val="none" w:sz="0" w:space="0" w:color="auto"/>
            <w:right w:val="none" w:sz="0" w:space="0" w:color="auto"/>
          </w:divBdr>
        </w:div>
        <w:div w:id="55785537">
          <w:marLeft w:val="0"/>
          <w:marRight w:val="0"/>
          <w:marTop w:val="0"/>
          <w:marBottom w:val="0"/>
          <w:divBdr>
            <w:top w:val="none" w:sz="0" w:space="0" w:color="auto"/>
            <w:left w:val="none" w:sz="0" w:space="0" w:color="auto"/>
            <w:bottom w:val="none" w:sz="0" w:space="0" w:color="auto"/>
            <w:right w:val="none" w:sz="0" w:space="0" w:color="auto"/>
          </w:divBdr>
        </w:div>
        <w:div w:id="55785544">
          <w:marLeft w:val="0"/>
          <w:marRight w:val="0"/>
          <w:marTop w:val="0"/>
          <w:marBottom w:val="0"/>
          <w:divBdr>
            <w:top w:val="none" w:sz="0" w:space="0" w:color="auto"/>
            <w:left w:val="none" w:sz="0" w:space="0" w:color="auto"/>
            <w:bottom w:val="none" w:sz="0" w:space="0" w:color="auto"/>
            <w:right w:val="none" w:sz="0" w:space="0" w:color="auto"/>
          </w:divBdr>
        </w:div>
        <w:div w:id="55785546">
          <w:marLeft w:val="0"/>
          <w:marRight w:val="0"/>
          <w:marTop w:val="0"/>
          <w:marBottom w:val="0"/>
          <w:divBdr>
            <w:top w:val="none" w:sz="0" w:space="0" w:color="auto"/>
            <w:left w:val="none" w:sz="0" w:space="0" w:color="auto"/>
            <w:bottom w:val="none" w:sz="0" w:space="0" w:color="auto"/>
            <w:right w:val="none" w:sz="0" w:space="0" w:color="auto"/>
          </w:divBdr>
        </w:div>
        <w:div w:id="55785547">
          <w:marLeft w:val="0"/>
          <w:marRight w:val="0"/>
          <w:marTop w:val="0"/>
          <w:marBottom w:val="0"/>
          <w:divBdr>
            <w:top w:val="none" w:sz="0" w:space="0" w:color="auto"/>
            <w:left w:val="none" w:sz="0" w:space="0" w:color="auto"/>
            <w:bottom w:val="none" w:sz="0" w:space="0" w:color="auto"/>
            <w:right w:val="none" w:sz="0" w:space="0" w:color="auto"/>
          </w:divBdr>
        </w:div>
        <w:div w:id="55785552">
          <w:marLeft w:val="0"/>
          <w:marRight w:val="0"/>
          <w:marTop w:val="0"/>
          <w:marBottom w:val="0"/>
          <w:divBdr>
            <w:top w:val="none" w:sz="0" w:space="0" w:color="auto"/>
            <w:left w:val="none" w:sz="0" w:space="0" w:color="auto"/>
            <w:bottom w:val="none" w:sz="0" w:space="0" w:color="auto"/>
            <w:right w:val="none" w:sz="0" w:space="0" w:color="auto"/>
          </w:divBdr>
        </w:div>
        <w:div w:id="55785555">
          <w:marLeft w:val="0"/>
          <w:marRight w:val="0"/>
          <w:marTop w:val="0"/>
          <w:marBottom w:val="0"/>
          <w:divBdr>
            <w:top w:val="none" w:sz="0" w:space="0" w:color="auto"/>
            <w:left w:val="none" w:sz="0" w:space="0" w:color="auto"/>
            <w:bottom w:val="none" w:sz="0" w:space="0" w:color="auto"/>
            <w:right w:val="none" w:sz="0" w:space="0" w:color="auto"/>
          </w:divBdr>
        </w:div>
        <w:div w:id="55785556">
          <w:marLeft w:val="0"/>
          <w:marRight w:val="0"/>
          <w:marTop w:val="0"/>
          <w:marBottom w:val="0"/>
          <w:divBdr>
            <w:top w:val="none" w:sz="0" w:space="0" w:color="auto"/>
            <w:left w:val="none" w:sz="0" w:space="0" w:color="auto"/>
            <w:bottom w:val="none" w:sz="0" w:space="0" w:color="auto"/>
            <w:right w:val="none" w:sz="0" w:space="0" w:color="auto"/>
          </w:divBdr>
        </w:div>
        <w:div w:id="55785558">
          <w:marLeft w:val="0"/>
          <w:marRight w:val="0"/>
          <w:marTop w:val="0"/>
          <w:marBottom w:val="0"/>
          <w:divBdr>
            <w:top w:val="none" w:sz="0" w:space="0" w:color="auto"/>
            <w:left w:val="none" w:sz="0" w:space="0" w:color="auto"/>
            <w:bottom w:val="none" w:sz="0" w:space="0" w:color="auto"/>
            <w:right w:val="none" w:sz="0" w:space="0" w:color="auto"/>
          </w:divBdr>
        </w:div>
        <w:div w:id="55785560">
          <w:marLeft w:val="0"/>
          <w:marRight w:val="0"/>
          <w:marTop w:val="0"/>
          <w:marBottom w:val="0"/>
          <w:divBdr>
            <w:top w:val="none" w:sz="0" w:space="0" w:color="auto"/>
            <w:left w:val="none" w:sz="0" w:space="0" w:color="auto"/>
            <w:bottom w:val="none" w:sz="0" w:space="0" w:color="auto"/>
            <w:right w:val="none" w:sz="0" w:space="0" w:color="auto"/>
          </w:divBdr>
        </w:div>
        <w:div w:id="55785564">
          <w:marLeft w:val="0"/>
          <w:marRight w:val="0"/>
          <w:marTop w:val="0"/>
          <w:marBottom w:val="0"/>
          <w:divBdr>
            <w:top w:val="none" w:sz="0" w:space="0" w:color="auto"/>
            <w:left w:val="none" w:sz="0" w:space="0" w:color="auto"/>
            <w:bottom w:val="none" w:sz="0" w:space="0" w:color="auto"/>
            <w:right w:val="none" w:sz="0" w:space="0" w:color="auto"/>
          </w:divBdr>
        </w:div>
      </w:divsChild>
    </w:div>
    <w:div w:id="55785525">
      <w:marLeft w:val="0"/>
      <w:marRight w:val="0"/>
      <w:marTop w:val="0"/>
      <w:marBottom w:val="0"/>
      <w:divBdr>
        <w:top w:val="none" w:sz="0" w:space="0" w:color="auto"/>
        <w:left w:val="none" w:sz="0" w:space="0" w:color="auto"/>
        <w:bottom w:val="none" w:sz="0" w:space="0" w:color="auto"/>
        <w:right w:val="none" w:sz="0" w:space="0" w:color="auto"/>
      </w:divBdr>
      <w:divsChild>
        <w:div w:id="55785531">
          <w:marLeft w:val="0"/>
          <w:marRight w:val="0"/>
          <w:marTop w:val="0"/>
          <w:marBottom w:val="0"/>
          <w:divBdr>
            <w:top w:val="none" w:sz="0" w:space="0" w:color="auto"/>
            <w:left w:val="none" w:sz="0" w:space="0" w:color="auto"/>
            <w:bottom w:val="none" w:sz="0" w:space="0" w:color="auto"/>
            <w:right w:val="none" w:sz="0" w:space="0" w:color="auto"/>
          </w:divBdr>
          <w:divsChild>
            <w:div w:id="55785471">
              <w:marLeft w:val="0"/>
              <w:marRight w:val="0"/>
              <w:marTop w:val="0"/>
              <w:marBottom w:val="0"/>
              <w:divBdr>
                <w:top w:val="none" w:sz="0" w:space="0" w:color="auto"/>
                <w:left w:val="none" w:sz="0" w:space="0" w:color="auto"/>
                <w:bottom w:val="none" w:sz="0" w:space="0" w:color="auto"/>
                <w:right w:val="none" w:sz="0" w:space="0" w:color="auto"/>
              </w:divBdr>
            </w:div>
            <w:div w:id="55785472">
              <w:marLeft w:val="0"/>
              <w:marRight w:val="0"/>
              <w:marTop w:val="0"/>
              <w:marBottom w:val="0"/>
              <w:divBdr>
                <w:top w:val="none" w:sz="0" w:space="0" w:color="auto"/>
                <w:left w:val="none" w:sz="0" w:space="0" w:color="auto"/>
                <w:bottom w:val="none" w:sz="0" w:space="0" w:color="auto"/>
                <w:right w:val="none" w:sz="0" w:space="0" w:color="auto"/>
              </w:divBdr>
            </w:div>
            <w:div w:id="55785473">
              <w:marLeft w:val="0"/>
              <w:marRight w:val="0"/>
              <w:marTop w:val="0"/>
              <w:marBottom w:val="0"/>
              <w:divBdr>
                <w:top w:val="none" w:sz="0" w:space="0" w:color="auto"/>
                <w:left w:val="none" w:sz="0" w:space="0" w:color="auto"/>
                <w:bottom w:val="none" w:sz="0" w:space="0" w:color="auto"/>
                <w:right w:val="none" w:sz="0" w:space="0" w:color="auto"/>
              </w:divBdr>
            </w:div>
            <w:div w:id="55785476">
              <w:marLeft w:val="0"/>
              <w:marRight w:val="0"/>
              <w:marTop w:val="0"/>
              <w:marBottom w:val="0"/>
              <w:divBdr>
                <w:top w:val="none" w:sz="0" w:space="0" w:color="auto"/>
                <w:left w:val="none" w:sz="0" w:space="0" w:color="auto"/>
                <w:bottom w:val="none" w:sz="0" w:space="0" w:color="auto"/>
                <w:right w:val="none" w:sz="0" w:space="0" w:color="auto"/>
              </w:divBdr>
            </w:div>
            <w:div w:id="55785482">
              <w:marLeft w:val="0"/>
              <w:marRight w:val="0"/>
              <w:marTop w:val="0"/>
              <w:marBottom w:val="0"/>
              <w:divBdr>
                <w:top w:val="none" w:sz="0" w:space="0" w:color="auto"/>
                <w:left w:val="none" w:sz="0" w:space="0" w:color="auto"/>
                <w:bottom w:val="none" w:sz="0" w:space="0" w:color="auto"/>
                <w:right w:val="none" w:sz="0" w:space="0" w:color="auto"/>
              </w:divBdr>
            </w:div>
            <w:div w:id="55785484">
              <w:marLeft w:val="0"/>
              <w:marRight w:val="0"/>
              <w:marTop w:val="0"/>
              <w:marBottom w:val="0"/>
              <w:divBdr>
                <w:top w:val="none" w:sz="0" w:space="0" w:color="auto"/>
                <w:left w:val="none" w:sz="0" w:space="0" w:color="auto"/>
                <w:bottom w:val="none" w:sz="0" w:space="0" w:color="auto"/>
                <w:right w:val="none" w:sz="0" w:space="0" w:color="auto"/>
              </w:divBdr>
            </w:div>
            <w:div w:id="55785489">
              <w:marLeft w:val="0"/>
              <w:marRight w:val="0"/>
              <w:marTop w:val="0"/>
              <w:marBottom w:val="0"/>
              <w:divBdr>
                <w:top w:val="none" w:sz="0" w:space="0" w:color="auto"/>
                <w:left w:val="none" w:sz="0" w:space="0" w:color="auto"/>
                <w:bottom w:val="none" w:sz="0" w:space="0" w:color="auto"/>
                <w:right w:val="none" w:sz="0" w:space="0" w:color="auto"/>
              </w:divBdr>
            </w:div>
            <w:div w:id="55785492">
              <w:marLeft w:val="0"/>
              <w:marRight w:val="0"/>
              <w:marTop w:val="0"/>
              <w:marBottom w:val="0"/>
              <w:divBdr>
                <w:top w:val="none" w:sz="0" w:space="0" w:color="auto"/>
                <w:left w:val="none" w:sz="0" w:space="0" w:color="auto"/>
                <w:bottom w:val="none" w:sz="0" w:space="0" w:color="auto"/>
                <w:right w:val="none" w:sz="0" w:space="0" w:color="auto"/>
              </w:divBdr>
            </w:div>
            <w:div w:id="55785498">
              <w:marLeft w:val="0"/>
              <w:marRight w:val="0"/>
              <w:marTop w:val="0"/>
              <w:marBottom w:val="0"/>
              <w:divBdr>
                <w:top w:val="none" w:sz="0" w:space="0" w:color="auto"/>
                <w:left w:val="none" w:sz="0" w:space="0" w:color="auto"/>
                <w:bottom w:val="none" w:sz="0" w:space="0" w:color="auto"/>
                <w:right w:val="none" w:sz="0" w:space="0" w:color="auto"/>
              </w:divBdr>
            </w:div>
            <w:div w:id="55785500">
              <w:marLeft w:val="0"/>
              <w:marRight w:val="0"/>
              <w:marTop w:val="0"/>
              <w:marBottom w:val="0"/>
              <w:divBdr>
                <w:top w:val="none" w:sz="0" w:space="0" w:color="auto"/>
                <w:left w:val="none" w:sz="0" w:space="0" w:color="auto"/>
                <w:bottom w:val="none" w:sz="0" w:space="0" w:color="auto"/>
                <w:right w:val="none" w:sz="0" w:space="0" w:color="auto"/>
              </w:divBdr>
            </w:div>
            <w:div w:id="55785509">
              <w:marLeft w:val="0"/>
              <w:marRight w:val="0"/>
              <w:marTop w:val="0"/>
              <w:marBottom w:val="0"/>
              <w:divBdr>
                <w:top w:val="none" w:sz="0" w:space="0" w:color="auto"/>
                <w:left w:val="none" w:sz="0" w:space="0" w:color="auto"/>
                <w:bottom w:val="none" w:sz="0" w:space="0" w:color="auto"/>
                <w:right w:val="none" w:sz="0" w:space="0" w:color="auto"/>
              </w:divBdr>
            </w:div>
            <w:div w:id="55785514">
              <w:marLeft w:val="0"/>
              <w:marRight w:val="0"/>
              <w:marTop w:val="0"/>
              <w:marBottom w:val="0"/>
              <w:divBdr>
                <w:top w:val="none" w:sz="0" w:space="0" w:color="auto"/>
                <w:left w:val="none" w:sz="0" w:space="0" w:color="auto"/>
                <w:bottom w:val="none" w:sz="0" w:space="0" w:color="auto"/>
                <w:right w:val="none" w:sz="0" w:space="0" w:color="auto"/>
              </w:divBdr>
            </w:div>
            <w:div w:id="55785519">
              <w:marLeft w:val="0"/>
              <w:marRight w:val="0"/>
              <w:marTop w:val="0"/>
              <w:marBottom w:val="0"/>
              <w:divBdr>
                <w:top w:val="none" w:sz="0" w:space="0" w:color="auto"/>
                <w:left w:val="none" w:sz="0" w:space="0" w:color="auto"/>
                <w:bottom w:val="none" w:sz="0" w:space="0" w:color="auto"/>
                <w:right w:val="none" w:sz="0" w:space="0" w:color="auto"/>
              </w:divBdr>
            </w:div>
            <w:div w:id="55785522">
              <w:marLeft w:val="0"/>
              <w:marRight w:val="0"/>
              <w:marTop w:val="0"/>
              <w:marBottom w:val="0"/>
              <w:divBdr>
                <w:top w:val="none" w:sz="0" w:space="0" w:color="auto"/>
                <w:left w:val="none" w:sz="0" w:space="0" w:color="auto"/>
                <w:bottom w:val="none" w:sz="0" w:space="0" w:color="auto"/>
                <w:right w:val="none" w:sz="0" w:space="0" w:color="auto"/>
              </w:divBdr>
            </w:div>
            <w:div w:id="55785523">
              <w:marLeft w:val="0"/>
              <w:marRight w:val="0"/>
              <w:marTop w:val="0"/>
              <w:marBottom w:val="0"/>
              <w:divBdr>
                <w:top w:val="none" w:sz="0" w:space="0" w:color="auto"/>
                <w:left w:val="none" w:sz="0" w:space="0" w:color="auto"/>
                <w:bottom w:val="none" w:sz="0" w:space="0" w:color="auto"/>
                <w:right w:val="none" w:sz="0" w:space="0" w:color="auto"/>
              </w:divBdr>
            </w:div>
            <w:div w:id="55785524">
              <w:marLeft w:val="0"/>
              <w:marRight w:val="0"/>
              <w:marTop w:val="0"/>
              <w:marBottom w:val="0"/>
              <w:divBdr>
                <w:top w:val="none" w:sz="0" w:space="0" w:color="auto"/>
                <w:left w:val="none" w:sz="0" w:space="0" w:color="auto"/>
                <w:bottom w:val="none" w:sz="0" w:space="0" w:color="auto"/>
                <w:right w:val="none" w:sz="0" w:space="0" w:color="auto"/>
              </w:divBdr>
            </w:div>
            <w:div w:id="55785530">
              <w:marLeft w:val="0"/>
              <w:marRight w:val="0"/>
              <w:marTop w:val="0"/>
              <w:marBottom w:val="0"/>
              <w:divBdr>
                <w:top w:val="none" w:sz="0" w:space="0" w:color="auto"/>
                <w:left w:val="none" w:sz="0" w:space="0" w:color="auto"/>
                <w:bottom w:val="none" w:sz="0" w:space="0" w:color="auto"/>
                <w:right w:val="none" w:sz="0" w:space="0" w:color="auto"/>
              </w:divBdr>
            </w:div>
            <w:div w:id="55785532">
              <w:marLeft w:val="0"/>
              <w:marRight w:val="0"/>
              <w:marTop w:val="0"/>
              <w:marBottom w:val="0"/>
              <w:divBdr>
                <w:top w:val="none" w:sz="0" w:space="0" w:color="auto"/>
                <w:left w:val="none" w:sz="0" w:space="0" w:color="auto"/>
                <w:bottom w:val="none" w:sz="0" w:space="0" w:color="auto"/>
                <w:right w:val="none" w:sz="0" w:space="0" w:color="auto"/>
              </w:divBdr>
            </w:div>
            <w:div w:id="55785534">
              <w:marLeft w:val="0"/>
              <w:marRight w:val="0"/>
              <w:marTop w:val="0"/>
              <w:marBottom w:val="0"/>
              <w:divBdr>
                <w:top w:val="none" w:sz="0" w:space="0" w:color="auto"/>
                <w:left w:val="none" w:sz="0" w:space="0" w:color="auto"/>
                <w:bottom w:val="none" w:sz="0" w:space="0" w:color="auto"/>
                <w:right w:val="none" w:sz="0" w:space="0" w:color="auto"/>
              </w:divBdr>
            </w:div>
            <w:div w:id="55785539">
              <w:marLeft w:val="0"/>
              <w:marRight w:val="0"/>
              <w:marTop w:val="0"/>
              <w:marBottom w:val="0"/>
              <w:divBdr>
                <w:top w:val="none" w:sz="0" w:space="0" w:color="auto"/>
                <w:left w:val="none" w:sz="0" w:space="0" w:color="auto"/>
                <w:bottom w:val="none" w:sz="0" w:space="0" w:color="auto"/>
                <w:right w:val="none" w:sz="0" w:space="0" w:color="auto"/>
              </w:divBdr>
            </w:div>
            <w:div w:id="55785541">
              <w:marLeft w:val="0"/>
              <w:marRight w:val="0"/>
              <w:marTop w:val="0"/>
              <w:marBottom w:val="0"/>
              <w:divBdr>
                <w:top w:val="none" w:sz="0" w:space="0" w:color="auto"/>
                <w:left w:val="none" w:sz="0" w:space="0" w:color="auto"/>
                <w:bottom w:val="none" w:sz="0" w:space="0" w:color="auto"/>
                <w:right w:val="none" w:sz="0" w:space="0" w:color="auto"/>
              </w:divBdr>
            </w:div>
            <w:div w:id="55785542">
              <w:marLeft w:val="0"/>
              <w:marRight w:val="0"/>
              <w:marTop w:val="0"/>
              <w:marBottom w:val="0"/>
              <w:divBdr>
                <w:top w:val="none" w:sz="0" w:space="0" w:color="auto"/>
                <w:left w:val="none" w:sz="0" w:space="0" w:color="auto"/>
                <w:bottom w:val="none" w:sz="0" w:space="0" w:color="auto"/>
                <w:right w:val="none" w:sz="0" w:space="0" w:color="auto"/>
              </w:divBdr>
            </w:div>
            <w:div w:id="55785543">
              <w:marLeft w:val="0"/>
              <w:marRight w:val="0"/>
              <w:marTop w:val="0"/>
              <w:marBottom w:val="0"/>
              <w:divBdr>
                <w:top w:val="none" w:sz="0" w:space="0" w:color="auto"/>
                <w:left w:val="none" w:sz="0" w:space="0" w:color="auto"/>
                <w:bottom w:val="none" w:sz="0" w:space="0" w:color="auto"/>
                <w:right w:val="none" w:sz="0" w:space="0" w:color="auto"/>
              </w:divBdr>
            </w:div>
            <w:div w:id="55785545">
              <w:marLeft w:val="0"/>
              <w:marRight w:val="0"/>
              <w:marTop w:val="0"/>
              <w:marBottom w:val="0"/>
              <w:divBdr>
                <w:top w:val="none" w:sz="0" w:space="0" w:color="auto"/>
                <w:left w:val="none" w:sz="0" w:space="0" w:color="auto"/>
                <w:bottom w:val="none" w:sz="0" w:space="0" w:color="auto"/>
                <w:right w:val="none" w:sz="0" w:space="0" w:color="auto"/>
              </w:divBdr>
            </w:div>
            <w:div w:id="55785548">
              <w:marLeft w:val="0"/>
              <w:marRight w:val="0"/>
              <w:marTop w:val="0"/>
              <w:marBottom w:val="0"/>
              <w:divBdr>
                <w:top w:val="none" w:sz="0" w:space="0" w:color="auto"/>
                <w:left w:val="none" w:sz="0" w:space="0" w:color="auto"/>
                <w:bottom w:val="none" w:sz="0" w:space="0" w:color="auto"/>
                <w:right w:val="none" w:sz="0" w:space="0" w:color="auto"/>
              </w:divBdr>
            </w:div>
            <w:div w:id="55785549">
              <w:marLeft w:val="0"/>
              <w:marRight w:val="0"/>
              <w:marTop w:val="0"/>
              <w:marBottom w:val="0"/>
              <w:divBdr>
                <w:top w:val="none" w:sz="0" w:space="0" w:color="auto"/>
                <w:left w:val="none" w:sz="0" w:space="0" w:color="auto"/>
                <w:bottom w:val="none" w:sz="0" w:space="0" w:color="auto"/>
                <w:right w:val="none" w:sz="0" w:space="0" w:color="auto"/>
              </w:divBdr>
            </w:div>
            <w:div w:id="55785553">
              <w:marLeft w:val="0"/>
              <w:marRight w:val="0"/>
              <w:marTop w:val="0"/>
              <w:marBottom w:val="0"/>
              <w:divBdr>
                <w:top w:val="none" w:sz="0" w:space="0" w:color="auto"/>
                <w:left w:val="none" w:sz="0" w:space="0" w:color="auto"/>
                <w:bottom w:val="none" w:sz="0" w:space="0" w:color="auto"/>
                <w:right w:val="none" w:sz="0" w:space="0" w:color="auto"/>
              </w:divBdr>
            </w:div>
            <w:div w:id="55785554">
              <w:marLeft w:val="0"/>
              <w:marRight w:val="0"/>
              <w:marTop w:val="0"/>
              <w:marBottom w:val="0"/>
              <w:divBdr>
                <w:top w:val="none" w:sz="0" w:space="0" w:color="auto"/>
                <w:left w:val="none" w:sz="0" w:space="0" w:color="auto"/>
                <w:bottom w:val="none" w:sz="0" w:space="0" w:color="auto"/>
                <w:right w:val="none" w:sz="0" w:space="0" w:color="auto"/>
              </w:divBdr>
            </w:div>
            <w:div w:id="55785557">
              <w:marLeft w:val="0"/>
              <w:marRight w:val="0"/>
              <w:marTop w:val="0"/>
              <w:marBottom w:val="0"/>
              <w:divBdr>
                <w:top w:val="none" w:sz="0" w:space="0" w:color="auto"/>
                <w:left w:val="none" w:sz="0" w:space="0" w:color="auto"/>
                <w:bottom w:val="none" w:sz="0" w:space="0" w:color="auto"/>
                <w:right w:val="none" w:sz="0" w:space="0" w:color="auto"/>
              </w:divBdr>
            </w:div>
            <w:div w:id="5578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85535">
      <w:marLeft w:val="0"/>
      <w:marRight w:val="0"/>
      <w:marTop w:val="0"/>
      <w:marBottom w:val="0"/>
      <w:divBdr>
        <w:top w:val="none" w:sz="0" w:space="0" w:color="auto"/>
        <w:left w:val="none" w:sz="0" w:space="0" w:color="auto"/>
        <w:bottom w:val="none" w:sz="0" w:space="0" w:color="auto"/>
        <w:right w:val="none" w:sz="0" w:space="0" w:color="auto"/>
      </w:divBdr>
      <w:divsChild>
        <w:div w:id="55785469">
          <w:marLeft w:val="0"/>
          <w:marRight w:val="0"/>
          <w:marTop w:val="0"/>
          <w:marBottom w:val="0"/>
          <w:divBdr>
            <w:top w:val="none" w:sz="0" w:space="0" w:color="auto"/>
            <w:left w:val="none" w:sz="0" w:space="0" w:color="auto"/>
            <w:bottom w:val="none" w:sz="0" w:space="0" w:color="auto"/>
            <w:right w:val="none" w:sz="0" w:space="0" w:color="auto"/>
          </w:divBdr>
        </w:div>
        <w:div w:id="55785470">
          <w:marLeft w:val="0"/>
          <w:marRight w:val="0"/>
          <w:marTop w:val="0"/>
          <w:marBottom w:val="0"/>
          <w:divBdr>
            <w:top w:val="none" w:sz="0" w:space="0" w:color="auto"/>
            <w:left w:val="none" w:sz="0" w:space="0" w:color="auto"/>
            <w:bottom w:val="none" w:sz="0" w:space="0" w:color="auto"/>
            <w:right w:val="none" w:sz="0" w:space="0" w:color="auto"/>
          </w:divBdr>
        </w:div>
        <w:div w:id="55785477">
          <w:marLeft w:val="0"/>
          <w:marRight w:val="0"/>
          <w:marTop w:val="0"/>
          <w:marBottom w:val="0"/>
          <w:divBdr>
            <w:top w:val="none" w:sz="0" w:space="0" w:color="auto"/>
            <w:left w:val="none" w:sz="0" w:space="0" w:color="auto"/>
            <w:bottom w:val="none" w:sz="0" w:space="0" w:color="auto"/>
            <w:right w:val="none" w:sz="0" w:space="0" w:color="auto"/>
          </w:divBdr>
        </w:div>
        <w:div w:id="55785478">
          <w:marLeft w:val="0"/>
          <w:marRight w:val="0"/>
          <w:marTop w:val="0"/>
          <w:marBottom w:val="0"/>
          <w:divBdr>
            <w:top w:val="none" w:sz="0" w:space="0" w:color="auto"/>
            <w:left w:val="none" w:sz="0" w:space="0" w:color="auto"/>
            <w:bottom w:val="none" w:sz="0" w:space="0" w:color="auto"/>
            <w:right w:val="none" w:sz="0" w:space="0" w:color="auto"/>
          </w:divBdr>
        </w:div>
        <w:div w:id="55785483">
          <w:marLeft w:val="0"/>
          <w:marRight w:val="0"/>
          <w:marTop w:val="0"/>
          <w:marBottom w:val="0"/>
          <w:divBdr>
            <w:top w:val="none" w:sz="0" w:space="0" w:color="auto"/>
            <w:left w:val="none" w:sz="0" w:space="0" w:color="auto"/>
            <w:bottom w:val="none" w:sz="0" w:space="0" w:color="auto"/>
            <w:right w:val="none" w:sz="0" w:space="0" w:color="auto"/>
          </w:divBdr>
        </w:div>
        <w:div w:id="55785488">
          <w:marLeft w:val="0"/>
          <w:marRight w:val="0"/>
          <w:marTop w:val="0"/>
          <w:marBottom w:val="0"/>
          <w:divBdr>
            <w:top w:val="none" w:sz="0" w:space="0" w:color="auto"/>
            <w:left w:val="none" w:sz="0" w:space="0" w:color="auto"/>
            <w:bottom w:val="none" w:sz="0" w:space="0" w:color="auto"/>
            <w:right w:val="none" w:sz="0" w:space="0" w:color="auto"/>
          </w:divBdr>
        </w:div>
        <w:div w:id="55785490">
          <w:marLeft w:val="0"/>
          <w:marRight w:val="0"/>
          <w:marTop w:val="0"/>
          <w:marBottom w:val="0"/>
          <w:divBdr>
            <w:top w:val="none" w:sz="0" w:space="0" w:color="auto"/>
            <w:left w:val="none" w:sz="0" w:space="0" w:color="auto"/>
            <w:bottom w:val="none" w:sz="0" w:space="0" w:color="auto"/>
            <w:right w:val="none" w:sz="0" w:space="0" w:color="auto"/>
          </w:divBdr>
        </w:div>
        <w:div w:id="55785491">
          <w:marLeft w:val="0"/>
          <w:marRight w:val="0"/>
          <w:marTop w:val="0"/>
          <w:marBottom w:val="0"/>
          <w:divBdr>
            <w:top w:val="none" w:sz="0" w:space="0" w:color="auto"/>
            <w:left w:val="none" w:sz="0" w:space="0" w:color="auto"/>
            <w:bottom w:val="none" w:sz="0" w:space="0" w:color="auto"/>
            <w:right w:val="none" w:sz="0" w:space="0" w:color="auto"/>
          </w:divBdr>
        </w:div>
        <w:div w:id="55785493">
          <w:marLeft w:val="0"/>
          <w:marRight w:val="0"/>
          <w:marTop w:val="0"/>
          <w:marBottom w:val="0"/>
          <w:divBdr>
            <w:top w:val="none" w:sz="0" w:space="0" w:color="auto"/>
            <w:left w:val="none" w:sz="0" w:space="0" w:color="auto"/>
            <w:bottom w:val="none" w:sz="0" w:space="0" w:color="auto"/>
            <w:right w:val="none" w:sz="0" w:space="0" w:color="auto"/>
          </w:divBdr>
        </w:div>
        <w:div w:id="55785496">
          <w:marLeft w:val="0"/>
          <w:marRight w:val="0"/>
          <w:marTop w:val="0"/>
          <w:marBottom w:val="0"/>
          <w:divBdr>
            <w:top w:val="none" w:sz="0" w:space="0" w:color="auto"/>
            <w:left w:val="none" w:sz="0" w:space="0" w:color="auto"/>
            <w:bottom w:val="none" w:sz="0" w:space="0" w:color="auto"/>
            <w:right w:val="none" w:sz="0" w:space="0" w:color="auto"/>
          </w:divBdr>
        </w:div>
        <w:div w:id="55785497">
          <w:marLeft w:val="0"/>
          <w:marRight w:val="0"/>
          <w:marTop w:val="0"/>
          <w:marBottom w:val="0"/>
          <w:divBdr>
            <w:top w:val="none" w:sz="0" w:space="0" w:color="auto"/>
            <w:left w:val="none" w:sz="0" w:space="0" w:color="auto"/>
            <w:bottom w:val="none" w:sz="0" w:space="0" w:color="auto"/>
            <w:right w:val="none" w:sz="0" w:space="0" w:color="auto"/>
          </w:divBdr>
        </w:div>
        <w:div w:id="55785501">
          <w:marLeft w:val="0"/>
          <w:marRight w:val="0"/>
          <w:marTop w:val="0"/>
          <w:marBottom w:val="0"/>
          <w:divBdr>
            <w:top w:val="none" w:sz="0" w:space="0" w:color="auto"/>
            <w:left w:val="none" w:sz="0" w:space="0" w:color="auto"/>
            <w:bottom w:val="none" w:sz="0" w:space="0" w:color="auto"/>
            <w:right w:val="none" w:sz="0" w:space="0" w:color="auto"/>
          </w:divBdr>
        </w:div>
        <w:div w:id="55785503">
          <w:marLeft w:val="0"/>
          <w:marRight w:val="0"/>
          <w:marTop w:val="0"/>
          <w:marBottom w:val="0"/>
          <w:divBdr>
            <w:top w:val="none" w:sz="0" w:space="0" w:color="auto"/>
            <w:left w:val="none" w:sz="0" w:space="0" w:color="auto"/>
            <w:bottom w:val="none" w:sz="0" w:space="0" w:color="auto"/>
            <w:right w:val="none" w:sz="0" w:space="0" w:color="auto"/>
          </w:divBdr>
        </w:div>
        <w:div w:id="55785504">
          <w:marLeft w:val="0"/>
          <w:marRight w:val="0"/>
          <w:marTop w:val="0"/>
          <w:marBottom w:val="0"/>
          <w:divBdr>
            <w:top w:val="none" w:sz="0" w:space="0" w:color="auto"/>
            <w:left w:val="none" w:sz="0" w:space="0" w:color="auto"/>
            <w:bottom w:val="none" w:sz="0" w:space="0" w:color="auto"/>
            <w:right w:val="none" w:sz="0" w:space="0" w:color="auto"/>
          </w:divBdr>
        </w:div>
        <w:div w:id="55785505">
          <w:marLeft w:val="0"/>
          <w:marRight w:val="0"/>
          <w:marTop w:val="0"/>
          <w:marBottom w:val="0"/>
          <w:divBdr>
            <w:top w:val="none" w:sz="0" w:space="0" w:color="auto"/>
            <w:left w:val="none" w:sz="0" w:space="0" w:color="auto"/>
            <w:bottom w:val="none" w:sz="0" w:space="0" w:color="auto"/>
            <w:right w:val="none" w:sz="0" w:space="0" w:color="auto"/>
          </w:divBdr>
        </w:div>
        <w:div w:id="55785506">
          <w:marLeft w:val="0"/>
          <w:marRight w:val="0"/>
          <w:marTop w:val="0"/>
          <w:marBottom w:val="0"/>
          <w:divBdr>
            <w:top w:val="none" w:sz="0" w:space="0" w:color="auto"/>
            <w:left w:val="none" w:sz="0" w:space="0" w:color="auto"/>
            <w:bottom w:val="none" w:sz="0" w:space="0" w:color="auto"/>
            <w:right w:val="none" w:sz="0" w:space="0" w:color="auto"/>
          </w:divBdr>
        </w:div>
        <w:div w:id="55785510">
          <w:marLeft w:val="0"/>
          <w:marRight w:val="0"/>
          <w:marTop w:val="0"/>
          <w:marBottom w:val="0"/>
          <w:divBdr>
            <w:top w:val="none" w:sz="0" w:space="0" w:color="auto"/>
            <w:left w:val="none" w:sz="0" w:space="0" w:color="auto"/>
            <w:bottom w:val="none" w:sz="0" w:space="0" w:color="auto"/>
            <w:right w:val="none" w:sz="0" w:space="0" w:color="auto"/>
          </w:divBdr>
        </w:div>
        <w:div w:id="55785511">
          <w:marLeft w:val="0"/>
          <w:marRight w:val="0"/>
          <w:marTop w:val="0"/>
          <w:marBottom w:val="0"/>
          <w:divBdr>
            <w:top w:val="none" w:sz="0" w:space="0" w:color="auto"/>
            <w:left w:val="none" w:sz="0" w:space="0" w:color="auto"/>
            <w:bottom w:val="none" w:sz="0" w:space="0" w:color="auto"/>
            <w:right w:val="none" w:sz="0" w:space="0" w:color="auto"/>
          </w:divBdr>
        </w:div>
        <w:div w:id="55785512">
          <w:marLeft w:val="0"/>
          <w:marRight w:val="0"/>
          <w:marTop w:val="0"/>
          <w:marBottom w:val="0"/>
          <w:divBdr>
            <w:top w:val="none" w:sz="0" w:space="0" w:color="auto"/>
            <w:left w:val="none" w:sz="0" w:space="0" w:color="auto"/>
            <w:bottom w:val="none" w:sz="0" w:space="0" w:color="auto"/>
            <w:right w:val="none" w:sz="0" w:space="0" w:color="auto"/>
          </w:divBdr>
        </w:div>
        <w:div w:id="55785513">
          <w:marLeft w:val="0"/>
          <w:marRight w:val="0"/>
          <w:marTop w:val="0"/>
          <w:marBottom w:val="0"/>
          <w:divBdr>
            <w:top w:val="none" w:sz="0" w:space="0" w:color="auto"/>
            <w:left w:val="none" w:sz="0" w:space="0" w:color="auto"/>
            <w:bottom w:val="none" w:sz="0" w:space="0" w:color="auto"/>
            <w:right w:val="none" w:sz="0" w:space="0" w:color="auto"/>
          </w:divBdr>
        </w:div>
        <w:div w:id="55785515">
          <w:marLeft w:val="0"/>
          <w:marRight w:val="0"/>
          <w:marTop w:val="0"/>
          <w:marBottom w:val="0"/>
          <w:divBdr>
            <w:top w:val="none" w:sz="0" w:space="0" w:color="auto"/>
            <w:left w:val="none" w:sz="0" w:space="0" w:color="auto"/>
            <w:bottom w:val="none" w:sz="0" w:space="0" w:color="auto"/>
            <w:right w:val="none" w:sz="0" w:space="0" w:color="auto"/>
          </w:divBdr>
        </w:div>
        <w:div w:id="55785521">
          <w:marLeft w:val="0"/>
          <w:marRight w:val="0"/>
          <w:marTop w:val="0"/>
          <w:marBottom w:val="0"/>
          <w:divBdr>
            <w:top w:val="none" w:sz="0" w:space="0" w:color="auto"/>
            <w:left w:val="none" w:sz="0" w:space="0" w:color="auto"/>
            <w:bottom w:val="none" w:sz="0" w:space="0" w:color="auto"/>
            <w:right w:val="none" w:sz="0" w:space="0" w:color="auto"/>
          </w:divBdr>
        </w:div>
        <w:div w:id="55785527">
          <w:marLeft w:val="0"/>
          <w:marRight w:val="0"/>
          <w:marTop w:val="0"/>
          <w:marBottom w:val="0"/>
          <w:divBdr>
            <w:top w:val="none" w:sz="0" w:space="0" w:color="auto"/>
            <w:left w:val="none" w:sz="0" w:space="0" w:color="auto"/>
            <w:bottom w:val="none" w:sz="0" w:space="0" w:color="auto"/>
            <w:right w:val="none" w:sz="0" w:space="0" w:color="auto"/>
          </w:divBdr>
        </w:div>
        <w:div w:id="55785528">
          <w:marLeft w:val="0"/>
          <w:marRight w:val="0"/>
          <w:marTop w:val="0"/>
          <w:marBottom w:val="0"/>
          <w:divBdr>
            <w:top w:val="none" w:sz="0" w:space="0" w:color="auto"/>
            <w:left w:val="none" w:sz="0" w:space="0" w:color="auto"/>
            <w:bottom w:val="none" w:sz="0" w:space="0" w:color="auto"/>
            <w:right w:val="none" w:sz="0" w:space="0" w:color="auto"/>
          </w:divBdr>
        </w:div>
        <w:div w:id="55785540">
          <w:marLeft w:val="0"/>
          <w:marRight w:val="0"/>
          <w:marTop w:val="0"/>
          <w:marBottom w:val="0"/>
          <w:divBdr>
            <w:top w:val="none" w:sz="0" w:space="0" w:color="auto"/>
            <w:left w:val="none" w:sz="0" w:space="0" w:color="auto"/>
            <w:bottom w:val="none" w:sz="0" w:space="0" w:color="auto"/>
            <w:right w:val="none" w:sz="0" w:space="0" w:color="auto"/>
          </w:divBdr>
        </w:div>
        <w:div w:id="55785550">
          <w:marLeft w:val="0"/>
          <w:marRight w:val="0"/>
          <w:marTop w:val="0"/>
          <w:marBottom w:val="0"/>
          <w:divBdr>
            <w:top w:val="none" w:sz="0" w:space="0" w:color="auto"/>
            <w:left w:val="none" w:sz="0" w:space="0" w:color="auto"/>
            <w:bottom w:val="none" w:sz="0" w:space="0" w:color="auto"/>
            <w:right w:val="none" w:sz="0" w:space="0" w:color="auto"/>
          </w:divBdr>
        </w:div>
        <w:div w:id="55785551">
          <w:marLeft w:val="0"/>
          <w:marRight w:val="0"/>
          <w:marTop w:val="0"/>
          <w:marBottom w:val="0"/>
          <w:divBdr>
            <w:top w:val="none" w:sz="0" w:space="0" w:color="auto"/>
            <w:left w:val="none" w:sz="0" w:space="0" w:color="auto"/>
            <w:bottom w:val="none" w:sz="0" w:space="0" w:color="auto"/>
            <w:right w:val="none" w:sz="0" w:space="0" w:color="auto"/>
          </w:divBdr>
        </w:div>
        <w:div w:id="55785559">
          <w:marLeft w:val="0"/>
          <w:marRight w:val="0"/>
          <w:marTop w:val="0"/>
          <w:marBottom w:val="0"/>
          <w:divBdr>
            <w:top w:val="none" w:sz="0" w:space="0" w:color="auto"/>
            <w:left w:val="none" w:sz="0" w:space="0" w:color="auto"/>
            <w:bottom w:val="none" w:sz="0" w:space="0" w:color="auto"/>
            <w:right w:val="none" w:sz="0" w:space="0" w:color="auto"/>
          </w:divBdr>
        </w:div>
        <w:div w:id="55785562">
          <w:marLeft w:val="0"/>
          <w:marRight w:val="0"/>
          <w:marTop w:val="0"/>
          <w:marBottom w:val="0"/>
          <w:divBdr>
            <w:top w:val="none" w:sz="0" w:space="0" w:color="auto"/>
            <w:left w:val="none" w:sz="0" w:space="0" w:color="auto"/>
            <w:bottom w:val="none" w:sz="0" w:space="0" w:color="auto"/>
            <w:right w:val="none" w:sz="0" w:space="0" w:color="auto"/>
          </w:divBdr>
        </w:div>
        <w:div w:id="557855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cochrane-handbook.org" TargetMode="External"/><Relationship Id="rId3" Type="http://schemas.openxmlformats.org/officeDocument/2006/relationships/settings" Target="settings.xml"/><Relationship Id="rId7" Type="http://schemas.openxmlformats.org/officeDocument/2006/relationships/hyperlink" Target="mailto:hangh2009@gmail.com"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30656</Words>
  <Characters>76335</Characters>
  <Application>Microsoft Office Word</Application>
  <DocSecurity>0</DocSecurity>
  <Lines>15267</Lines>
  <Paragraphs>9726</Paragraphs>
  <ScaleCrop>false</ScaleCrop>
  <Company>WwW.ankty.CoM</Company>
  <LinksUpToDate>false</LinksUpToDate>
  <CharactersWithSpaces>97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统一下载站</dc:creator>
  <cp:lastModifiedBy>LS Ma</cp:lastModifiedBy>
  <cp:revision>2</cp:revision>
  <dcterms:created xsi:type="dcterms:W3CDTF">2013-11-02T05:06:00Z</dcterms:created>
  <dcterms:modified xsi:type="dcterms:W3CDTF">2013-11-02T05:06:00Z</dcterms:modified>
</cp:coreProperties>
</file>